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9A9EF8" w14:textId="77777777" w:rsidR="00044756" w:rsidRDefault="00EC026C" w:rsidP="00E45D88">
      <w:pPr>
        <w:pStyle w:val="Heading1"/>
        <w:tabs>
          <w:tab w:val="left" w:pos="2990"/>
        </w:tabs>
      </w:pPr>
      <w:bookmarkStart w:id="0" w:name="_GoBack"/>
      <w:bookmarkEnd w:id="0"/>
      <w:r>
        <w:t xml:space="preserve">Title </w:t>
      </w:r>
      <w:r w:rsidR="007A484E">
        <w:tab/>
      </w:r>
    </w:p>
    <w:p w14:paraId="26D172C7" w14:textId="77777777" w:rsidR="006923F7" w:rsidRDefault="00F54C5C" w:rsidP="00990219">
      <w:r>
        <w:t>P</w:t>
      </w:r>
      <w:r w:rsidR="00E45D88">
        <w:t xml:space="preserve">rey to </w:t>
      </w:r>
      <w:r w:rsidR="00852B74">
        <w:t>predator</w:t>
      </w:r>
      <w:r w:rsidR="007C118D">
        <w:t xml:space="preserve"> body size ratio in </w:t>
      </w:r>
      <w:r>
        <w:t>the</w:t>
      </w:r>
      <w:r w:rsidR="007C118D">
        <w:t xml:space="preserve"> evolution</w:t>
      </w:r>
      <w:r>
        <w:t xml:space="preserve"> of cooperative hunting – a social spider test case </w:t>
      </w:r>
      <w:r w:rsidR="007C118D">
        <w:t xml:space="preserve"> </w:t>
      </w:r>
    </w:p>
    <w:p w14:paraId="4C2CF83C" w14:textId="77777777" w:rsidR="00EC026C" w:rsidRDefault="00EC026C" w:rsidP="00EC026C">
      <w:pPr>
        <w:pStyle w:val="Heading1"/>
      </w:pPr>
      <w:r>
        <w:t xml:space="preserve">Authors </w:t>
      </w:r>
    </w:p>
    <w:p w14:paraId="743BFB9F" w14:textId="77777777" w:rsidR="00EC026C" w:rsidRDefault="00EC026C" w:rsidP="00EC026C">
      <w:pPr>
        <w:rPr>
          <w:vertAlign w:val="superscript"/>
        </w:rPr>
      </w:pPr>
      <w:r>
        <w:t>Lena Grinsted</w:t>
      </w:r>
      <w:r w:rsidRPr="00EC026C">
        <w:rPr>
          <w:vertAlign w:val="superscript"/>
        </w:rPr>
        <w:t>1</w:t>
      </w:r>
      <w:r>
        <w:t xml:space="preserve">, </w:t>
      </w:r>
      <w:r w:rsidR="008D2E3E">
        <w:t>Mads F. Schou</w:t>
      </w:r>
      <w:r w:rsidR="008D2E3E">
        <w:rPr>
          <w:vertAlign w:val="superscript"/>
        </w:rPr>
        <w:t>2</w:t>
      </w:r>
      <w:r w:rsidR="008D2E3E">
        <w:t xml:space="preserve">, </w:t>
      </w:r>
      <w:r w:rsidR="0085414C">
        <w:t>Virginia Settepani</w:t>
      </w:r>
      <w:r w:rsidR="0085414C">
        <w:rPr>
          <w:vertAlign w:val="superscript"/>
        </w:rPr>
        <w:t>3</w:t>
      </w:r>
      <w:r w:rsidR="0085414C">
        <w:t xml:space="preserve">, </w:t>
      </w:r>
      <w:r>
        <w:t>Christina Holm</w:t>
      </w:r>
      <w:r w:rsidR="008D2E3E">
        <w:rPr>
          <w:vertAlign w:val="superscript"/>
        </w:rPr>
        <w:t>3</w:t>
      </w:r>
      <w:r>
        <w:t>, Tharina</w:t>
      </w:r>
      <w:r w:rsidR="0001285E">
        <w:t xml:space="preserve"> L. Bird</w:t>
      </w:r>
      <w:r w:rsidR="00C364D8" w:rsidRPr="00C364D8">
        <w:rPr>
          <w:vertAlign w:val="superscript"/>
        </w:rPr>
        <w:t>4</w:t>
      </w:r>
      <w:r w:rsidR="00EA6CEE">
        <w:t>,</w:t>
      </w:r>
      <w:r w:rsidR="007F173A">
        <w:t xml:space="preserve"> </w:t>
      </w:r>
      <w:r>
        <w:t>and Trine Bilde</w:t>
      </w:r>
      <w:r w:rsidR="008D2E3E">
        <w:rPr>
          <w:vertAlign w:val="superscript"/>
        </w:rPr>
        <w:t>3</w:t>
      </w:r>
      <w:r w:rsidR="00E45224">
        <w:rPr>
          <w:vertAlign w:val="superscript"/>
        </w:rPr>
        <w:t>*</w:t>
      </w:r>
    </w:p>
    <w:p w14:paraId="3C30FD32" w14:textId="036B61A4" w:rsidR="00E45224" w:rsidRPr="00E45224" w:rsidRDefault="00E45224" w:rsidP="00EC026C">
      <w:r>
        <w:rPr>
          <w:vertAlign w:val="superscript"/>
        </w:rPr>
        <w:t>*</w:t>
      </w:r>
      <w:r>
        <w:t>Corresponding author</w:t>
      </w:r>
      <w:r w:rsidR="0077353D">
        <w:t xml:space="preserve"> email: trine.bilde@bios.au.dk</w:t>
      </w:r>
    </w:p>
    <w:p w14:paraId="3E6E3983" w14:textId="77777777" w:rsidR="00EC026C" w:rsidRDefault="00EC026C" w:rsidP="00EC026C">
      <w:pPr>
        <w:pStyle w:val="Heading1"/>
      </w:pPr>
      <w:r>
        <w:t xml:space="preserve">Affiliations </w:t>
      </w:r>
    </w:p>
    <w:p w14:paraId="25A121F8" w14:textId="77777777" w:rsidR="00EC026C" w:rsidRDefault="00EC026C" w:rsidP="00EC026C">
      <w:r w:rsidRPr="00EC026C">
        <w:rPr>
          <w:vertAlign w:val="superscript"/>
        </w:rPr>
        <w:t>1</w:t>
      </w:r>
      <w:r>
        <w:t xml:space="preserve">School of Biological Sciences, Royal Holloway University of London, Egham, Surrey, TW20 0EX, United Kingdom; email: </w:t>
      </w:r>
      <w:hyperlink r:id="rId8" w:history="1">
        <w:r w:rsidRPr="0085691C">
          <w:rPr>
            <w:rStyle w:val="Hyperlink"/>
          </w:rPr>
          <w:t>lena.grinsted@rhul.ac.uk</w:t>
        </w:r>
      </w:hyperlink>
      <w:r>
        <w:t xml:space="preserve">; phone: +44 7500 311156; ORCID ID: </w:t>
      </w:r>
      <w:hyperlink r:id="rId9" w:history="1">
        <w:r w:rsidRPr="0085691C">
          <w:rPr>
            <w:rStyle w:val="Hyperlink"/>
          </w:rPr>
          <w:t>https://orcid.org/0000-0003-3904-3721</w:t>
        </w:r>
      </w:hyperlink>
      <w:r>
        <w:t xml:space="preserve"> </w:t>
      </w:r>
    </w:p>
    <w:p w14:paraId="31A0F698" w14:textId="77777777" w:rsidR="008D2E3E" w:rsidRPr="0015266D" w:rsidRDefault="008D2E3E" w:rsidP="0015266D">
      <w:r w:rsidRPr="008D2E3E">
        <w:rPr>
          <w:vertAlign w:val="superscript"/>
        </w:rPr>
        <w:t>2</w:t>
      </w:r>
      <w:r w:rsidR="006A54F5" w:rsidRPr="0015266D">
        <w:t xml:space="preserve">Department of Biology, Lund University, Lund, SE-22362, Sweden; ORCID ID: </w:t>
      </w:r>
      <w:hyperlink r:id="rId10" w:history="1">
        <w:r w:rsidR="00E45224" w:rsidRPr="00BC20E9">
          <w:rPr>
            <w:rStyle w:val="Hyperlink"/>
          </w:rPr>
          <w:t>https://orcid.org/0000-0001-5521-5269</w:t>
        </w:r>
      </w:hyperlink>
      <w:r w:rsidR="00E45224">
        <w:t xml:space="preserve"> </w:t>
      </w:r>
    </w:p>
    <w:p w14:paraId="0720F459" w14:textId="1D73A9D3" w:rsidR="008D2E3E" w:rsidRDefault="008D2E3E" w:rsidP="002E20BF">
      <w:pPr>
        <w:rPr>
          <w:lang w:val="en-US"/>
        </w:rPr>
      </w:pPr>
      <w:r w:rsidRPr="002E20BF">
        <w:rPr>
          <w:vertAlign w:val="superscript"/>
          <w:lang w:val="en-US"/>
        </w:rPr>
        <w:t>3</w:t>
      </w:r>
      <w:r w:rsidR="002E20BF" w:rsidRPr="002E20BF">
        <w:rPr>
          <w:lang w:val="en-US"/>
        </w:rPr>
        <w:t>Department of Biological Sciences</w:t>
      </w:r>
      <w:r w:rsidR="002E20BF">
        <w:rPr>
          <w:lang w:val="en-US"/>
        </w:rPr>
        <w:t>, A</w:t>
      </w:r>
      <w:r w:rsidR="002E20BF" w:rsidRPr="002E20BF">
        <w:rPr>
          <w:lang w:val="en-US"/>
        </w:rPr>
        <w:t>arhus University, Ny Munkegade 114-116, 8000 Aarhus C, Denmark</w:t>
      </w:r>
      <w:r w:rsidR="0077353D">
        <w:rPr>
          <w:lang w:val="en-US"/>
        </w:rPr>
        <w:t xml:space="preserve">. </w:t>
      </w:r>
      <w:r w:rsidR="0077353D" w:rsidRPr="0077353D">
        <w:rPr>
          <w:lang w:val="en-US"/>
        </w:rPr>
        <w:t>OrcID</w:t>
      </w:r>
      <w:r w:rsidR="0077353D">
        <w:rPr>
          <w:lang w:val="en-US"/>
        </w:rPr>
        <w:t>:</w:t>
      </w:r>
      <w:r w:rsidR="0077353D" w:rsidRPr="0077353D">
        <w:rPr>
          <w:lang w:val="en-US"/>
        </w:rPr>
        <w:t xml:space="preserve"> </w:t>
      </w:r>
      <w:hyperlink r:id="rId11" w:history="1">
        <w:r w:rsidR="0077353D" w:rsidRPr="00AF5493">
          <w:rPr>
            <w:rStyle w:val="Hyperlink"/>
            <w:lang w:val="en-US"/>
          </w:rPr>
          <w:t>http://orcid.org/0000-0002-0341-161X</w:t>
        </w:r>
      </w:hyperlink>
    </w:p>
    <w:p w14:paraId="164AA69E" w14:textId="0F7D9602" w:rsidR="008D2E3E" w:rsidRPr="00990219" w:rsidRDefault="008D2E3E" w:rsidP="00EC026C">
      <w:r w:rsidRPr="00990219">
        <w:rPr>
          <w:vertAlign w:val="superscript"/>
        </w:rPr>
        <w:t>4</w:t>
      </w:r>
      <w:r w:rsidR="00A17A8E">
        <w:t xml:space="preserve">Department of Biological Sciences and Biotechnology, </w:t>
      </w:r>
      <w:r w:rsidR="00FF0F5B">
        <w:t>Botswana International University of Science and Technology (BIUST), Plot 10071, Palapye, Botswana</w:t>
      </w:r>
    </w:p>
    <w:p w14:paraId="48E6BC49" w14:textId="1A95A6EB" w:rsidR="00F5149C" w:rsidRDefault="00EC026C" w:rsidP="00852B74">
      <w:pPr>
        <w:pStyle w:val="Heading1"/>
      </w:pPr>
      <w:r>
        <w:t xml:space="preserve">Abstract </w:t>
      </w:r>
    </w:p>
    <w:p w14:paraId="56D221E5" w14:textId="746F776F" w:rsidR="00F5149C" w:rsidRPr="00F5149C" w:rsidRDefault="00EE5700" w:rsidP="0014167E">
      <w:r>
        <w:t>One of the benefits of cooperative hunting may be that predators can subdue larger prey. In spiders</w:t>
      </w:r>
      <w:r w:rsidR="00281984">
        <w:t>, cooperative, social species can capture prey many times larger</w:t>
      </w:r>
      <w:r w:rsidR="00EC791D">
        <w:t xml:space="preserve"> than an individual predator</w:t>
      </w:r>
      <w:r w:rsidR="00281984">
        <w:t xml:space="preserve">. However, </w:t>
      </w:r>
      <w:r w:rsidR="00042BF9">
        <w:t xml:space="preserve">we propose that cooperative prey capture </w:t>
      </w:r>
      <w:r w:rsidR="00697A58">
        <w:t xml:space="preserve">does not have to be </w:t>
      </w:r>
      <w:r w:rsidR="00042BF9">
        <w:t xml:space="preserve">associated with larger caught prey </w:t>
      </w:r>
      <w:r w:rsidR="00042BF9" w:rsidRPr="00281984">
        <w:rPr>
          <w:i/>
        </w:rPr>
        <w:t>per se</w:t>
      </w:r>
      <w:r w:rsidR="00042BF9">
        <w:t>, but with an increase in the ratio of prey to predator body size. This can be achieved either by catching larger prey</w:t>
      </w:r>
      <w:r w:rsidR="004C0030">
        <w:t xml:space="preserve"> while keeping predator body size constant, </w:t>
      </w:r>
      <w:r w:rsidR="00042BF9">
        <w:t xml:space="preserve">or by </w:t>
      </w:r>
      <w:r w:rsidR="004E727E">
        <w:t xml:space="preserve">evolving </w:t>
      </w:r>
      <w:r w:rsidR="00042BF9">
        <w:t>a smaller predator body size</w:t>
      </w:r>
      <w:r w:rsidR="004E727E">
        <w:t xml:space="preserve"> while maintaining </w:t>
      </w:r>
      <w:r w:rsidR="004C0030">
        <w:t>capture of large prey</w:t>
      </w:r>
      <w:r w:rsidR="00042BF9">
        <w:t>. W</w:t>
      </w:r>
      <w:r w:rsidR="00281984">
        <w:t xml:space="preserve">e show that within a genus of relatively large spiders, </w:t>
      </w:r>
      <w:r w:rsidR="00281984" w:rsidRPr="00281984">
        <w:rPr>
          <w:i/>
        </w:rPr>
        <w:t>Stegodyphus</w:t>
      </w:r>
      <w:r w:rsidR="00281984">
        <w:t xml:space="preserve">, subsocial spiders representing the ancestral state of </w:t>
      </w:r>
      <w:r w:rsidR="00042BF9">
        <w:t>social species</w:t>
      </w:r>
      <w:r w:rsidR="00281984">
        <w:t xml:space="preserve"> are </w:t>
      </w:r>
      <w:r w:rsidR="00042BF9">
        <w:t>capable of catching the largest prey available in the environment. Hence, within this genus the evolution of cooperation would not provide access to otherwise inaccessible, large prey. Instead, we show</w:t>
      </w:r>
      <w:r w:rsidR="0014167E">
        <w:t xml:space="preserve"> that</w:t>
      </w:r>
      <w:r w:rsidR="00042BF9">
        <w:t xml:space="preserve"> social </w:t>
      </w:r>
      <w:r w:rsidR="00042BF9" w:rsidRPr="00281984">
        <w:rPr>
          <w:i/>
        </w:rPr>
        <w:t>Stegodyphus</w:t>
      </w:r>
      <w:r w:rsidR="00042BF9">
        <w:t xml:space="preserve"> spiders are smaller than their subsocial counterparts,</w:t>
      </w:r>
      <w:r w:rsidR="00EC791D">
        <w:t xml:space="preserve"> while catching similar sized prey,</w:t>
      </w:r>
      <w:r w:rsidR="00042BF9">
        <w:t xml:space="preserve"> leading to </w:t>
      </w:r>
      <w:r w:rsidR="0014167E">
        <w:t xml:space="preserve">the predicted </w:t>
      </w:r>
      <w:r w:rsidR="00EC791D">
        <w:t>increase in prey-</w:t>
      </w:r>
      <w:r w:rsidR="00042BF9">
        <w:t>predator size ratio with sociality. We further sh</w:t>
      </w:r>
      <w:r w:rsidR="0014167E">
        <w:t xml:space="preserve">ow </w:t>
      </w:r>
      <w:r w:rsidR="00281984">
        <w:t xml:space="preserve">that in a genus of small spiders, </w:t>
      </w:r>
      <w:r w:rsidR="00281984" w:rsidRPr="00281984">
        <w:rPr>
          <w:i/>
        </w:rPr>
        <w:t>Anelosimus</w:t>
      </w:r>
      <w:r w:rsidR="00281984">
        <w:t xml:space="preserve">, the level of sociality </w:t>
      </w:r>
      <w:r w:rsidR="0014167E">
        <w:t xml:space="preserve">is </w:t>
      </w:r>
      <w:r w:rsidR="00281984">
        <w:t>associated with an increased size of prey caught</w:t>
      </w:r>
      <w:r w:rsidR="0014167E">
        <w:t xml:space="preserve"> while predator size is unaffected by sociality</w:t>
      </w:r>
      <w:r w:rsidR="00281984">
        <w:t xml:space="preserve">, </w:t>
      </w:r>
      <w:r w:rsidR="0014167E">
        <w:t xml:space="preserve">leading to a similar, predicted increase in prey-predator size ratio. In summary, we find support for our proposed ‘prey to predator size ratio hypothesis’ and discuss how relaxed selection on large body size in the evolution of social, cooperative living may provide adaptive benefits for </w:t>
      </w:r>
      <w:r w:rsidR="00357E18">
        <w:t>ancestrally</w:t>
      </w:r>
      <w:r w:rsidR="00BA6194">
        <w:t xml:space="preserve"> </w:t>
      </w:r>
      <w:r w:rsidR="0014167E">
        <w:t>relatively large predators.</w:t>
      </w:r>
    </w:p>
    <w:p w14:paraId="566B452D" w14:textId="602C287D" w:rsidR="00852B74" w:rsidRDefault="00852B74" w:rsidP="00852B74">
      <w:pPr>
        <w:pStyle w:val="Heading1"/>
      </w:pPr>
      <w:r>
        <w:lastRenderedPageBreak/>
        <w:t xml:space="preserve">Key words </w:t>
      </w:r>
    </w:p>
    <w:p w14:paraId="6C49BA45" w14:textId="74125F3B" w:rsidR="00F5149C" w:rsidRPr="00F5149C" w:rsidRDefault="00F5149C" w:rsidP="00F5149C">
      <w:r>
        <w:t xml:space="preserve">Social evolution, </w:t>
      </w:r>
      <w:r w:rsidR="00BA6194">
        <w:t>group living, phenotypic plasticity, predator-prey interactions</w:t>
      </w:r>
      <w:r w:rsidR="004C27A2">
        <w:t>, dietary niche</w:t>
      </w:r>
    </w:p>
    <w:p w14:paraId="637BCA9F" w14:textId="77777777" w:rsidR="000C7AC7" w:rsidRDefault="000C7AC7" w:rsidP="000C7AC7">
      <w:pPr>
        <w:pStyle w:val="Heading1"/>
      </w:pPr>
      <w:r>
        <w:t xml:space="preserve">Acknowledgements </w:t>
      </w:r>
    </w:p>
    <w:p w14:paraId="1F1922C9" w14:textId="221CE8CA" w:rsidR="000C7AC7" w:rsidRPr="00601E5D" w:rsidRDefault="000C7AC7" w:rsidP="000C7AC7">
      <w:r>
        <w:t>We would like to thank Y. Lubin, C. Tuni, M. Majer, I. Musli, I.</w:t>
      </w:r>
      <w:r w:rsidRPr="00EF2483">
        <w:t xml:space="preserve"> Hoffman</w:t>
      </w:r>
      <w:r>
        <w:t>,</w:t>
      </w:r>
      <w:r w:rsidRPr="00EF2483">
        <w:t xml:space="preserve"> </w:t>
      </w:r>
      <w:r>
        <w:t xml:space="preserve">L. L. Chobolo, and G. M. Dintwe for help collecting field data. </w:t>
      </w:r>
      <w:r w:rsidRPr="00EF2483">
        <w:t xml:space="preserve">We thank the Schoeman </w:t>
      </w:r>
      <w:r w:rsidR="00FF0F5B">
        <w:t>f</w:t>
      </w:r>
      <w:r w:rsidRPr="00EF2483">
        <w:t>amily in Namibia</w:t>
      </w:r>
      <w:r>
        <w:t>,</w:t>
      </w:r>
      <w:r w:rsidRPr="00EF2483">
        <w:t xml:space="preserve"> the Agastya International Foundation</w:t>
      </w:r>
      <w:r>
        <w:t xml:space="preserve"> and </w:t>
      </w:r>
      <w:r w:rsidRPr="00902099">
        <w:t>R. Balakrishnan</w:t>
      </w:r>
      <w:r w:rsidRPr="00EF2483">
        <w:t xml:space="preserve"> in India</w:t>
      </w:r>
      <w:r>
        <w:t>, and Y. Lubin in Israel for additional help and hosting</w:t>
      </w:r>
      <w:r w:rsidRPr="00EF2483">
        <w:t>.</w:t>
      </w:r>
      <w:r>
        <w:t xml:space="preserve"> We also thank I. Agnarsson and J. Bechsgaard for providing us </w:t>
      </w:r>
      <w:r w:rsidR="00FF0F5B">
        <w:t xml:space="preserve">with </w:t>
      </w:r>
      <w:r>
        <w:t>phylogenies.</w:t>
      </w:r>
      <w:r w:rsidRPr="00EF2483">
        <w:t xml:space="preserve"> </w:t>
      </w:r>
      <w:r>
        <w:t xml:space="preserve">L.G. was supported by The Leverhulme Trust (Early Career Fellowship: </w:t>
      </w:r>
      <w:r w:rsidRPr="00922975">
        <w:t>ECF-2016-080</w:t>
      </w:r>
      <w:r>
        <w:t xml:space="preserve">). </w:t>
      </w:r>
      <w:r w:rsidRPr="00EF2483">
        <w:t>C</w:t>
      </w:r>
      <w:r>
        <w:t>.</w:t>
      </w:r>
      <w:r w:rsidRPr="00EF2483">
        <w:t>H</w:t>
      </w:r>
      <w:r>
        <w:t>.</w:t>
      </w:r>
      <w:r w:rsidRPr="00EF2483">
        <w:t xml:space="preserve"> was supported by</w:t>
      </w:r>
      <w:r>
        <w:t xml:space="preserve"> the European Research Council</w:t>
      </w:r>
      <w:r w:rsidRPr="00EF2483">
        <w:t xml:space="preserve"> </w:t>
      </w:r>
      <w:r>
        <w:t>(</w:t>
      </w:r>
      <w:r w:rsidRPr="00EF2483">
        <w:t xml:space="preserve">ERC StG-2011-282163 </w:t>
      </w:r>
      <w:r>
        <w:t xml:space="preserve">awarded </w:t>
      </w:r>
      <w:r w:rsidRPr="00EF2483">
        <w:t>to T</w:t>
      </w:r>
      <w:r>
        <w:t>.</w:t>
      </w:r>
      <w:r w:rsidRPr="00EF2483">
        <w:t>B</w:t>
      </w:r>
      <w:r>
        <w:t>.)</w:t>
      </w:r>
      <w:r w:rsidRPr="00EF2483">
        <w:t>.</w:t>
      </w:r>
      <w:r>
        <w:t xml:space="preserve"> </w:t>
      </w:r>
      <w:r w:rsidRPr="00EF2483">
        <w:t xml:space="preserve">Field work was carried out with financing from Drylands Research SSA grant </w:t>
      </w:r>
      <w:r>
        <w:t xml:space="preserve">awarded to </w:t>
      </w:r>
      <w:r w:rsidRPr="00EF2483">
        <w:t>C</w:t>
      </w:r>
      <w:r>
        <w:t>.</w:t>
      </w:r>
      <w:r w:rsidRPr="00EF2483">
        <w:t>H</w:t>
      </w:r>
      <w:r>
        <w:t>.</w:t>
      </w:r>
      <w:r w:rsidRPr="00EF2483">
        <w:t xml:space="preserve"> (EC contract Number: 026064).</w:t>
      </w:r>
      <w:r>
        <w:t xml:space="preserve">  </w:t>
      </w:r>
    </w:p>
    <w:p w14:paraId="22583783" w14:textId="77777777" w:rsidR="00EC026C" w:rsidRDefault="00EC026C">
      <w:pPr>
        <w:spacing w:line="259" w:lineRule="auto"/>
        <w:rPr>
          <w:rFonts w:eastAsiaTheme="majorEastAsia" w:cstheme="majorBidi"/>
          <w:sz w:val="36"/>
          <w:szCs w:val="32"/>
        </w:rPr>
      </w:pPr>
      <w:r>
        <w:br w:type="page"/>
      </w:r>
    </w:p>
    <w:p w14:paraId="2D5662CD" w14:textId="77777777" w:rsidR="00EC026C" w:rsidRDefault="00EC026C" w:rsidP="00EC026C">
      <w:pPr>
        <w:pStyle w:val="Heading1"/>
      </w:pPr>
      <w:r>
        <w:lastRenderedPageBreak/>
        <w:t xml:space="preserve">Introduction </w:t>
      </w:r>
    </w:p>
    <w:p w14:paraId="66190D84" w14:textId="5872ED71" w:rsidR="0014692B" w:rsidRDefault="00063C00" w:rsidP="0014692B">
      <w:r>
        <w:t xml:space="preserve">Group living </w:t>
      </w:r>
      <w:r w:rsidR="00FE13AD">
        <w:t xml:space="preserve">and cooperation </w:t>
      </w:r>
      <w:r w:rsidR="00990219">
        <w:t xml:space="preserve">are </w:t>
      </w:r>
      <w:r>
        <w:t xml:space="preserve">associated with </w:t>
      </w:r>
      <w:r w:rsidR="00FE13AD">
        <w:t>a range of fitness</w:t>
      </w:r>
      <w:r>
        <w:t xml:space="preserve"> costs and benefits. For predators, </w:t>
      </w:r>
      <w:r w:rsidR="00FE13AD">
        <w:t xml:space="preserve">selective </w:t>
      </w:r>
      <w:r>
        <w:t xml:space="preserve">benefits </w:t>
      </w:r>
      <w:r w:rsidR="00FE13AD">
        <w:t xml:space="preserve">of grouping </w:t>
      </w:r>
      <w:r>
        <w:t>might include the ability to catch larger prey as a results of cooperative hunting (</w:t>
      </w:r>
      <w:r w:rsidR="00FE13AD">
        <w:t xml:space="preserve">e.g., </w:t>
      </w:r>
      <w:r>
        <w:t xml:space="preserve">lions </w:t>
      </w:r>
      <w:r w:rsidR="00DA6390">
        <w:fldChar w:fldCharType="begin"/>
      </w:r>
      <w:r w:rsidR="000252B0">
        <w:instrText xml:space="preserve"> ADDIN EN.CITE &lt;EndNote&gt;&lt;Cite&gt;&lt;Author&gt;Caraco&lt;/Author&gt;&lt;Year&gt;1975&lt;/Year&gt;&lt;RecNum&gt;1&lt;/RecNum&gt;&lt;DisplayText&gt;(Caraco &amp;amp; Wolf, 1975)&lt;/DisplayText&gt;&lt;record&gt;&lt;rec-number&gt;1&lt;/rec-number&gt;&lt;foreign-keys&gt;&lt;key app="EN" db-id="t9rffp29r5rrtpe0ped5eseyp55sev5dv5e5" timestamp="1571912847"&gt;1&lt;/key&gt;&lt;/foreign-keys&gt;&lt;ref-type name="Journal Article"&gt;17&lt;/ref-type&gt;&lt;contributors&gt;&lt;authors&gt;&lt;author&gt;Caraco, T.&lt;/author&gt;&lt;author&gt;Wolf, L. L.&lt;/author&gt;&lt;/authors&gt;&lt;/contributors&gt;&lt;auth-address&gt;Syracuse Univ,Dept Biol,Syracuse,Ny 13210&lt;/auth-address&gt;&lt;titles&gt;&lt;title&gt;Ecological determinants of group sizes of foraging lion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43-352&lt;/pages&gt;&lt;volume&gt;109&lt;/volume&gt;&lt;number&gt;967&lt;/number&gt;&lt;dates&gt;&lt;year&gt;1975&lt;/year&gt;&lt;/dates&gt;&lt;isbn&gt;0003-0147&lt;/isbn&gt;&lt;accession-num&gt;WOS:A1975AH91900008&lt;/accession-num&gt;&lt;urls&gt;&lt;related-urls&gt;&lt;url&gt;&amp;lt;Go to ISI&amp;gt;://WOS:A1975AH91900008&lt;/url&gt;&lt;/related-urls&gt;&lt;/urls&gt;&lt;electronic-resource-num&gt;10.1086/283001&lt;/electronic-resource-num&gt;&lt;language&gt;English&lt;/language&gt;&lt;/record&gt;&lt;/Cite&gt;&lt;/EndNote&gt;</w:instrText>
      </w:r>
      <w:r w:rsidR="00DA6390">
        <w:fldChar w:fldCharType="separate"/>
      </w:r>
      <w:r w:rsidR="000252B0">
        <w:rPr>
          <w:noProof/>
        </w:rPr>
        <w:t>(Caraco &amp; Wolf, 1975)</w:t>
      </w:r>
      <w:r w:rsidR="00DA6390">
        <w:fldChar w:fldCharType="end"/>
      </w:r>
      <w:r>
        <w:t>; wol</w:t>
      </w:r>
      <w:r w:rsidR="000252B0">
        <w:t>ve</w:t>
      </w:r>
      <w:r>
        <w:t xml:space="preserve">s </w:t>
      </w:r>
      <w:r w:rsidR="00DA6390">
        <w:fldChar w:fldCharType="begin"/>
      </w:r>
      <w:r w:rsidR="000252B0">
        <w:instrText xml:space="preserve"> ADDIN EN.CITE &lt;EndNote&gt;&lt;Cite&gt;&lt;Author&gt;Nudds&lt;/Author&gt;&lt;Year&gt;1978&lt;/Year&gt;&lt;RecNum&gt;2&lt;/RecNum&gt;&lt;DisplayText&gt;(Nudds, 1978)&lt;/DisplayText&gt;&lt;record&gt;&lt;rec-number&gt;2&lt;/rec-number&gt;&lt;foreign-keys&gt;&lt;key app="EN" db-id="t9rffp29r5rrtpe0ped5eseyp55sev5dv5e5" timestamp="1571912848"&gt;2&lt;/key&gt;&lt;/foreign-keys&gt;&lt;ref-type name="Journal Article"&gt;17&lt;/ref-type&gt;&lt;contributors&gt;&lt;authors&gt;&lt;author&gt;Nudds, T. D.&lt;/author&gt;&lt;/authors&gt;&lt;/contributors&gt;&lt;titles&gt;&lt;title&gt;Convergence of group-size strategies by mammalian social carnivor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957-960&lt;/pages&gt;&lt;volume&gt;112&lt;/volume&gt;&lt;number&gt;987&lt;/number&gt;&lt;dates&gt;&lt;year&gt;1978&lt;/year&gt;&lt;/dates&gt;&lt;isbn&gt;0003-0147&lt;/isbn&gt;&lt;accession-num&gt;WOS:A1978FU37400014&lt;/accession-num&gt;&lt;urls&gt;&lt;related-urls&gt;&lt;url&gt;&amp;lt;Go to ISI&amp;gt;://WOS:A1978FU37400014&lt;/url&gt;&lt;/related-urls&gt;&lt;/urls&gt;&lt;electronic-resource-num&gt;10.1086/283336&lt;/electronic-resource-num&gt;&lt;language&gt;English&lt;/language&gt;&lt;/record&gt;&lt;/Cite&gt;&lt;/EndNote&gt;</w:instrText>
      </w:r>
      <w:r w:rsidR="00DA6390">
        <w:fldChar w:fldCharType="separate"/>
      </w:r>
      <w:r w:rsidR="000252B0">
        <w:rPr>
          <w:noProof/>
        </w:rPr>
        <w:t>(Nudds, 1978)</w:t>
      </w:r>
      <w:r w:rsidR="00DA6390">
        <w:fldChar w:fldCharType="end"/>
      </w:r>
      <w:r w:rsidR="00FE13AD">
        <w:t xml:space="preserve">; and wild dogs </w:t>
      </w:r>
      <w:r w:rsidR="00DA6390">
        <w:fldChar w:fldCharType="begin"/>
      </w:r>
      <w:r w:rsidR="000252B0">
        <w:instrText xml:space="preserve"> ADDIN EN.CITE &lt;EndNote&gt;&lt;Cite&gt;&lt;Author&gt;Creel&lt;/Author&gt;&lt;Year&gt;1995&lt;/Year&gt;&lt;RecNum&gt;3&lt;/RecNum&gt;&lt;DisplayText&gt;(Creel &amp;amp; Creel, 1995)&lt;/DisplayText&gt;&lt;record&gt;&lt;rec-number&gt;3&lt;/rec-number&gt;&lt;foreign-keys&gt;&lt;key app="EN" db-id="t9rffp29r5rrtpe0ped5eseyp55sev5dv5e5" timestamp="1571912849"&gt;3&lt;/key&gt;&lt;/foreign-keys&gt;&lt;ref-type name="Journal Article"&gt;17&lt;/ref-type&gt;&lt;contributors&gt;&lt;authors&gt;&lt;author&gt;Creel, S.&lt;/author&gt;&lt;author&gt;Creel, N. M.&lt;/author&gt;&lt;/authors&gt;&lt;/contributors&gt;&lt;auth-address&gt;Frankfurt Zool Soc, Selous Wild Dog Project, Dar Es Salaam, Tanzania&lt;/auth-address&gt;&lt;titles&gt;&lt;title&gt;&lt;style face="normal" font="default" size="100%"&gt;Communal hunting and pack size in African wild dogs, &lt;/style&gt;&lt;style face="italic" font="default" size="100%"&gt;Lycaon-Pictus&lt;/style&gt;&lt;/title&gt;&lt;secondary-title&gt;Animal Behaviour&lt;/secondary-title&gt;&lt;alt-title&gt;Anim Behav&lt;/alt-title&gt;&lt;/titles&gt;&lt;periodical&gt;&lt;full-title&gt;Animal Behaviour&lt;/full-title&gt;&lt;abbr-1&gt;Anim Behav&lt;/abbr-1&gt;&lt;/periodical&gt;&lt;alt-periodical&gt;&lt;full-title&gt;Animal Behaviour&lt;/full-title&gt;&lt;abbr-1&gt;Anim Behav&lt;/abbr-1&gt;&lt;/alt-periodical&gt;&lt;pages&gt;1325-1339&lt;/pages&gt;&lt;volume&gt;50&lt;/volume&gt;&lt;keywords&gt;&lt;keyword&gt;social-organization&lt;/keyword&gt;&lt;keyword&gt;southwestern kenya&lt;/keyword&gt;&lt;keyword&gt;spotted hyaenas&lt;/keyword&gt;&lt;keyword&gt;lions&lt;/keyword&gt;&lt;keyword&gt;success&lt;/keyword&gt;&lt;keyword&gt;prey&lt;/keyword&gt;&lt;/keywords&gt;&lt;dates&gt;&lt;year&gt;1995&lt;/year&gt;&lt;pub-dates&gt;&lt;date&gt;Nov&lt;/date&gt;&lt;/pub-dates&gt;&lt;/dates&gt;&lt;isbn&gt;0003-3472&lt;/isbn&gt;&lt;accession-num&gt;WOS:A1995TE32500019&lt;/accession-num&gt;&lt;urls&gt;&lt;related-urls&gt;&lt;url&gt;&amp;lt;Go to ISI&amp;gt;://WOS:A1995TE32500019&lt;/url&gt;&lt;/related-urls&gt;&lt;/urls&gt;&lt;electronic-resource-num&gt;10.1016/0003-3472(95)80048-4&lt;/electronic-resource-num&gt;&lt;language&gt;English&lt;/language&gt;&lt;/record&gt;&lt;/Cite&gt;&lt;/EndNote&gt;</w:instrText>
      </w:r>
      <w:r w:rsidR="00DA6390">
        <w:fldChar w:fldCharType="separate"/>
      </w:r>
      <w:r w:rsidR="000252B0">
        <w:rPr>
          <w:noProof/>
        </w:rPr>
        <w:t>(Creel &amp; Creel, 1995)</w:t>
      </w:r>
      <w:r w:rsidR="00DA6390">
        <w:fldChar w:fldCharType="end"/>
      </w:r>
      <w:r w:rsidR="00FE13AD">
        <w:t>).</w:t>
      </w:r>
      <w:r w:rsidR="00B854B2">
        <w:t xml:space="preserve"> Social spiders that cooperate in prey capture are able to subdue prey </w:t>
      </w:r>
      <w:r w:rsidR="00BC5FC1">
        <w:t>many</w:t>
      </w:r>
      <w:r w:rsidR="00B854B2">
        <w:t xml:space="preserve"> times larger than an individual spider</w:t>
      </w:r>
      <w:r w:rsidR="00BC5FC1">
        <w:t xml:space="preserve">. This product of cooperation may have been important in the evolution </w:t>
      </w:r>
      <w:r w:rsidR="00D42D08">
        <w:t>of group living in spiders</w:t>
      </w:r>
      <w:r w:rsidR="00845F40">
        <w:t xml:space="preserve"> </w:t>
      </w:r>
      <w:r w:rsidR="00DA6390">
        <w:fldChar w:fldCharType="begin">
          <w:fldData xml:space="preserve">PEVuZE5vdGU+PENpdGU+PEF1dGhvcj5OZW50d2lnPC9BdXRob3I+PFllYXI+MTk4NTwvWWVhcj48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</w:fldData>
        </w:fldChar>
      </w:r>
      <w:r w:rsidR="000252B0">
        <w:instrText xml:space="preserve"> ADDIN EN.CITE </w:instrText>
      </w:r>
      <w:r w:rsidR="000252B0">
        <w:fldChar w:fldCharType="begin">
          <w:fldData xml:space="preserve">PEVuZE5vdGU+PENpdGU+PEF1dGhvcj5OZW50d2lnPC9BdXRob3I+PFllYXI+MTk4NTwvWWVhcj48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</w:fldData>
        </w:fldChar>
      </w:r>
      <w:r w:rsidR="000252B0">
        <w:instrText xml:space="preserve"> ADDIN EN.CITE.DATA </w:instrText>
      </w:r>
      <w:r w:rsidR="000252B0">
        <w:fldChar w:fldCharType="end"/>
      </w:r>
      <w:r w:rsidR="00DA6390">
        <w:fldChar w:fldCharType="separate"/>
      </w:r>
      <w:r w:rsidR="000252B0">
        <w:rPr>
          <w:noProof/>
        </w:rPr>
        <w:t>(Guevara, Gonzaga, Vasconcellos-Neto, &amp; Aviles, 2011; M. Majer, Holm, Lubin, &amp; Bilde, 2018; Nentwig, 1985; P. I. Ward, 1986)</w:t>
      </w:r>
      <w:r w:rsidR="00DA6390">
        <w:fldChar w:fldCharType="end"/>
      </w:r>
      <w:r w:rsidR="007A3EBE">
        <w:t xml:space="preserve">. </w:t>
      </w:r>
      <w:r w:rsidR="00B1401B">
        <w:t>I</w:t>
      </w:r>
      <w:r w:rsidR="00D42D08">
        <w:t>ndeed, i</w:t>
      </w:r>
      <w:r w:rsidR="00B1401B">
        <w:t xml:space="preserve">t has been suggested that the presence of large insect prey in the environment is essential for the </w:t>
      </w:r>
      <w:r w:rsidR="00D42D08">
        <w:t>existence of large, social spider colonies</w:t>
      </w:r>
      <w:r w:rsidR="00E45D88">
        <w:t xml:space="preserve"> that are sessile and depend on prey arrival in their webs</w:t>
      </w:r>
      <w:r w:rsidR="00D42D08">
        <w:t xml:space="preserve"> </w:t>
      </w:r>
      <w:r w:rsidR="00DA6390">
        <w:fldChar w:fldCharType="begin">
          <w:fldData xml:space="preserve">PEVuZE5vdGU+PENpdGU+PEF1dGhvcj5Qb3dlcnM8L0F1dGhvcj48WWVhcj4yMDA3PC9ZZWFyPjxS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</w:fldData>
        </w:fldChar>
      </w:r>
      <w:r w:rsidR="000252B0">
        <w:instrText xml:space="preserve"> ADDIN EN.CITE </w:instrText>
      </w:r>
      <w:r w:rsidR="000252B0">
        <w:fldChar w:fldCharType="begin">
          <w:fldData xml:space="preserve">PEVuZE5vdGU+PENpdGU+PEF1dGhvcj5Qb3dlcnM8L0F1dGhvcj48WWVhcj4yMDA3PC9ZZWFyPjxS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</w:fldData>
        </w:fldChar>
      </w:r>
      <w:r w:rsidR="000252B0">
        <w:instrText xml:space="preserve"> ADDIN EN.CITE.DATA </w:instrText>
      </w:r>
      <w:r w:rsidR="000252B0">
        <w:fldChar w:fldCharType="end"/>
      </w:r>
      <w:r w:rsidR="00DA6390">
        <w:fldChar w:fldCharType="separate"/>
      </w:r>
      <w:r w:rsidR="000252B0">
        <w:rPr>
          <w:noProof/>
        </w:rPr>
        <w:t>(the 'prey size' hypotheses; Aviles et al., 2007; Aviles &amp; Guevara, 2017; Marija Majer, Svenning, &amp; Bilde, 2015; Powers &amp; Aviles, 2007; Yip, Powers, &amp; Aviles, 2008)</w:t>
      </w:r>
      <w:r w:rsidR="00DA6390">
        <w:fldChar w:fldCharType="end"/>
      </w:r>
      <w:r w:rsidR="00D42D08">
        <w:t>. This is because</w:t>
      </w:r>
      <w:r w:rsidR="000168FF">
        <w:t xml:space="preserve"> </w:t>
      </w:r>
      <w:r w:rsidR="00350458">
        <w:t xml:space="preserve">per-capita </w:t>
      </w:r>
      <w:r w:rsidR="000168FF">
        <w:t xml:space="preserve">number of prey caught </w:t>
      </w:r>
      <w:r w:rsidR="00350458">
        <w:t>decreases with group size</w:t>
      </w:r>
      <w:r w:rsidR="00BC5FC1">
        <w:t xml:space="preserve"> in social spiders</w:t>
      </w:r>
      <w:r w:rsidR="00350458">
        <w:t>, and so the capture of larger prey is needed to</w:t>
      </w:r>
      <w:r w:rsidR="00BC5FC1">
        <w:t xml:space="preserve"> balance out per-capita food intake and</w:t>
      </w:r>
      <w:r w:rsidR="00350458">
        <w:t xml:space="preserve"> sustain a large colony size</w:t>
      </w:r>
      <w:r w:rsidR="00D42D08">
        <w:t xml:space="preserve"> </w:t>
      </w:r>
      <w:r w:rsidR="00DA6390">
        <w:fldChar w:fldCharType="begin">
          <w:fldData xml:space="preserve">PEVuZE5vdGU+PENpdGU+PEF1dGhvcj5XYXJkPC9BdXRob3I+PFllYXI+MTk4NjwvWWVhcj48UmVj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</w:fldData>
        </w:fldChar>
      </w:r>
      <w:r w:rsidR="000252B0">
        <w:instrText xml:space="preserve"> ADDIN EN.CITE </w:instrText>
      </w:r>
      <w:r w:rsidR="000252B0">
        <w:fldChar w:fldCharType="begin">
          <w:fldData xml:space="preserve">PEVuZE5vdGU+PENpdGU+PEF1dGhvcj5XYXJkPC9BdXRob3I+PFllYXI+MTk4NjwvWWVhcj48UmVj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</w:fldData>
        </w:fldChar>
      </w:r>
      <w:r w:rsidR="000252B0">
        <w:instrText xml:space="preserve"> ADDIN EN.CITE.DATA </w:instrText>
      </w:r>
      <w:r w:rsidR="000252B0">
        <w:fldChar w:fldCharType="end"/>
      </w:r>
      <w:r w:rsidR="00DA6390">
        <w:fldChar w:fldCharType="separate"/>
      </w:r>
      <w:r w:rsidR="000252B0">
        <w:rPr>
          <w:noProof/>
        </w:rPr>
        <w:t>(Marija Majer et al., 2015; P. I. Ward, 1986; Yip et al., 2008)</w:t>
      </w:r>
      <w:r w:rsidR="00DA6390">
        <w:fldChar w:fldCharType="end"/>
      </w:r>
      <w:r w:rsidR="00350458">
        <w:t>.</w:t>
      </w:r>
    </w:p>
    <w:p w14:paraId="6A285FE3" w14:textId="556AA635" w:rsidR="00350458" w:rsidRDefault="00CE1E24" w:rsidP="0014692B">
      <w:r>
        <w:t xml:space="preserve">Social spiders have evolved from subsocial ancestors through the loss of a pre-mating dispersal stage </w:t>
      </w:r>
      <w:r w:rsidR="00DA6390">
        <w:fldChar w:fldCharType="begin">
          <w:fldData xml:space="preserve">PEVuZE5vdGU+PENpdGU+PEF1dGhvcj5BZ25hcnNzb248L0F1dGhvcj48WWVhcj4yMDA2PC9ZZWFy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==
</w:fldData>
        </w:fldChar>
      </w:r>
      <w:r w:rsidR="000252B0">
        <w:instrText xml:space="preserve"> ADDIN EN.CITE </w:instrText>
      </w:r>
      <w:r w:rsidR="000252B0">
        <w:fldChar w:fldCharType="begin">
          <w:fldData xml:space="preserve">PEVuZE5vdGU+PENpdGU+PEF1dGhvcj5BZ25hcnNzb248L0F1dGhvcj48WWVhcj4yMDA2PC9ZZWFy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==
</w:fldData>
        </w:fldChar>
      </w:r>
      <w:r w:rsidR="000252B0">
        <w:instrText xml:space="preserve"> ADDIN EN.CITE.DATA </w:instrText>
      </w:r>
      <w:r w:rsidR="000252B0">
        <w:fldChar w:fldCharType="end"/>
      </w:r>
      <w:r w:rsidR="00DA6390">
        <w:fldChar w:fldCharType="separate"/>
      </w:r>
      <w:r w:rsidR="000252B0">
        <w:rPr>
          <w:noProof/>
        </w:rPr>
        <w:t>(Agnarsson, Aviles, Coddington, &amp; Maddison, 2006; Johannesen, Lubin, Smith, Bilde, &amp; Schneider, 2007; Settepani, Bechsgaard, &amp; Bilde, 2016)</w:t>
      </w:r>
      <w:r w:rsidR="00DA6390">
        <w:fldChar w:fldCharType="end"/>
      </w:r>
      <w:r>
        <w:t xml:space="preserve">. Subsocial spiders </w:t>
      </w:r>
      <w:r w:rsidR="00BC5FC1">
        <w:t>show</w:t>
      </w:r>
      <w:r>
        <w:t xml:space="preserve"> extended maternal care that includes actively feeding the offspring by regurgitation or sharing prey. Subsociality is further defined by juveniles showing a gregarious, social phase in their natal nest after their mother has </w:t>
      </w:r>
      <w:r w:rsidR="002F4E30">
        <w:t>died (often by matriphagy)</w:t>
      </w:r>
      <w:r>
        <w:t xml:space="preserve">, during which they cooperate in foraging </w:t>
      </w:r>
      <w:r w:rsidR="00DA6390">
        <w:fldChar w:fldCharType="begin">
          <w:fldData xml:space="preserve">PEVuZE5vdGU+PENpdGU+PEF1dGhvcj5Hcmluc3RlZDwvQXV0aG9yPjxZZWFyPjIwMTk8L1llYXI+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</w:fldData>
        </w:fldChar>
      </w:r>
      <w:r w:rsidR="000252B0">
        <w:instrText xml:space="preserve"> ADDIN EN.CITE </w:instrText>
      </w:r>
      <w:r w:rsidR="000252B0">
        <w:fldChar w:fldCharType="begin">
          <w:fldData xml:space="preserve">PEVuZE5vdGU+PENpdGU+PEF1dGhvcj5Hcmluc3RlZDwvQXV0aG9yPjxZZWFyPjIwMTk8L1llYXI+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</w:fldData>
        </w:fldChar>
      </w:r>
      <w:r w:rsidR="000252B0">
        <w:instrText xml:space="preserve"> ADDIN EN.CITE.DATA </w:instrText>
      </w:r>
      <w:r w:rsidR="000252B0">
        <w:fldChar w:fldCharType="end"/>
      </w:r>
      <w:r w:rsidR="00DA6390">
        <w:fldChar w:fldCharType="separate"/>
      </w:r>
      <w:r w:rsidR="000252B0">
        <w:rPr>
          <w:noProof/>
        </w:rPr>
        <w:t>(L Grinsted &amp; Lubin, 2019; Lubin &amp; Bilde, 2007)</w:t>
      </w:r>
      <w:r w:rsidR="00DA6390">
        <w:fldChar w:fldCharType="end"/>
      </w:r>
      <w:r>
        <w:t xml:space="preserve">. This social stage ends when siblings disperse to live solitarily before reaching sexual maturity. </w:t>
      </w:r>
      <w:r w:rsidR="002D3C59">
        <w:t xml:space="preserve">In social spiders, however, the dispersal stage is lost and juveniles remain in their natal nest where they continue to cooperate in prey capture, feeding and web maintenance. Eventually, </w:t>
      </w:r>
      <w:r w:rsidR="00BC5FC1">
        <w:t xml:space="preserve">as </w:t>
      </w:r>
      <w:r w:rsidR="002D3C59">
        <w:t xml:space="preserve">group members </w:t>
      </w:r>
      <w:r w:rsidR="00BC5FC1">
        <w:t xml:space="preserve">become sexually mature they </w:t>
      </w:r>
      <w:r w:rsidR="002D3C59">
        <w:t>mate with</w:t>
      </w:r>
      <w:r w:rsidR="008816CE">
        <w:t>in the group</w:t>
      </w:r>
      <w:r w:rsidR="002D3C59">
        <w:t xml:space="preserve"> and females cooperate in brood care. Social spider group sizes commonly reach hundreds, and in some species thousands,</w:t>
      </w:r>
      <w:r w:rsidR="002D3C59" w:rsidRPr="002D3C59">
        <w:t xml:space="preserve"> </w:t>
      </w:r>
      <w:r w:rsidR="002D3C59">
        <w:t>of</w:t>
      </w:r>
      <w:r w:rsidR="00BC5FC1">
        <w:t xml:space="preserve"> closely related</w:t>
      </w:r>
      <w:r w:rsidR="002D3C59">
        <w:t xml:space="preserve"> individuals </w:t>
      </w:r>
      <w:r w:rsidR="00DA6390">
        <w:fldChar w:fldCharType="begin">
          <w:fldData xml:space="preserve">PEVuZE5vdGU+PENpdGU+PEF1dGhvcj5Bdmlsw6lzPC9BdXRob3I+PFllYXI+MTk5NzwvWWVhcj48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</w:fldData>
        </w:fldChar>
      </w:r>
      <w:r w:rsidR="000252B0">
        <w:instrText xml:space="preserve"> ADDIN EN.CITE </w:instrText>
      </w:r>
      <w:r w:rsidR="000252B0">
        <w:fldChar w:fldCharType="begin">
          <w:fldData xml:space="preserve">PEVuZE5vdGU+PENpdGU+PEF1dGhvcj5Bdmlsw6lzPC9BdXRob3I+PFllYXI+MTk5NzwvWWVhcj48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</w:fldData>
        </w:fldChar>
      </w:r>
      <w:r w:rsidR="000252B0">
        <w:instrText xml:space="preserve"> ADDIN EN.CITE.DATA </w:instrText>
      </w:r>
      <w:r w:rsidR="000252B0">
        <w:fldChar w:fldCharType="end"/>
      </w:r>
      <w:r w:rsidR="00DA6390">
        <w:fldChar w:fldCharType="separate"/>
      </w:r>
      <w:r w:rsidR="000252B0">
        <w:rPr>
          <w:noProof/>
        </w:rPr>
        <w:t>(Avilés, 1997; Lubin &amp; Bilde, 2007)</w:t>
      </w:r>
      <w:r w:rsidR="00DA6390">
        <w:fldChar w:fldCharType="end"/>
      </w:r>
      <w:r w:rsidR="002D3C59">
        <w:t>.</w:t>
      </w:r>
    </w:p>
    <w:p w14:paraId="29F366A0" w14:textId="355359FC" w:rsidR="002D3C59" w:rsidRDefault="00CD0A54" w:rsidP="0014692B">
      <w:r>
        <w:t xml:space="preserve">Although multiple factors have likely selected for sociality in spiders, such as </w:t>
      </w:r>
      <w:r w:rsidR="00BC5FC1">
        <w:t>eliminating</w:t>
      </w:r>
      <w:r w:rsidR="00CB100D">
        <w:t xml:space="preserve"> the</w:t>
      </w:r>
      <w:r w:rsidR="00BC5FC1">
        <w:t xml:space="preserve"> </w:t>
      </w:r>
      <w:r>
        <w:t>high mortality associated with dispersal and solitary living</w:t>
      </w:r>
      <w:r w:rsidR="00CB100D">
        <w:t>,</w:t>
      </w:r>
      <w:r>
        <w:t xml:space="preserve"> and </w:t>
      </w:r>
      <w:r w:rsidR="00CB100D">
        <w:t xml:space="preserve">benefitting from </w:t>
      </w:r>
      <w:r>
        <w:t xml:space="preserve">increased survival and growth rates of juveniles due to cooperative breeding </w:t>
      </w:r>
      <w:r w:rsidR="00DA6390">
        <w:fldChar w:fldCharType="begin">
          <w:fldData xml:space="preserve">PEVuZE5vdGU+PENpdGU+PEF1dGhvcj5CaWxkZTwvQXV0aG9yPjxZZWFyPjIwMDc8L1llYXI+PFJl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</w:fldData>
        </w:fldChar>
      </w:r>
      <w:r w:rsidR="000252B0">
        <w:instrText xml:space="preserve"> ADDIN EN.CITE </w:instrText>
      </w:r>
      <w:r w:rsidR="000252B0">
        <w:fldChar w:fldCharType="begin">
          <w:fldData xml:space="preserve">PEVuZE5vdGU+PENpdGU+PEF1dGhvcj5CaWxkZTwvQXV0aG9yPjxZZWFyPjIwMDc8L1llYXI+PFJl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</w:fldData>
        </w:fldChar>
      </w:r>
      <w:r w:rsidR="000252B0">
        <w:instrText xml:space="preserve"> ADDIN EN.CITE.DATA </w:instrText>
      </w:r>
      <w:r w:rsidR="000252B0">
        <w:fldChar w:fldCharType="end"/>
      </w:r>
      <w:r w:rsidR="00DA6390">
        <w:fldChar w:fldCharType="separate"/>
      </w:r>
      <w:r w:rsidR="000252B0">
        <w:rPr>
          <w:noProof/>
        </w:rPr>
        <w:t>(Aviles &amp; Tufino, 1998; Bilde et al., 2007; Settepani et al., 2017)</w:t>
      </w:r>
      <w:r w:rsidR="00DA6390">
        <w:fldChar w:fldCharType="end"/>
      </w:r>
      <w:r>
        <w:t xml:space="preserve">, </w:t>
      </w:r>
      <w:r w:rsidR="00BD7A93">
        <w:t>the access</w:t>
      </w:r>
      <w:r w:rsidR="00EE246D">
        <w:t xml:space="preserve"> to large prey is likely to play a role</w:t>
      </w:r>
      <w:r w:rsidR="00CB100D">
        <w:t xml:space="preserve"> at least</w:t>
      </w:r>
      <w:r w:rsidR="00EE246D">
        <w:t xml:space="preserve"> in facilitating</w:t>
      </w:r>
      <w:r w:rsidR="00BD7A93">
        <w:t xml:space="preserve"> the evolution of spider sociality </w:t>
      </w:r>
      <w:r w:rsidR="00DA6390">
        <w:fldChar w:fldCharType="begin">
          <w:fldData xml:space="preserve">PEVuZE5vdGU+PENpdGU+PEF1dGhvcj5BdmlsZXM8L0F1dGhvcj48WWVhcj4yMDE3PC9ZZWFyPjxS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</w:fldData>
        </w:fldChar>
      </w:r>
      <w:r w:rsidR="000252B0">
        <w:instrText xml:space="preserve"> ADDIN EN.CITE </w:instrText>
      </w:r>
      <w:r w:rsidR="000252B0">
        <w:fldChar w:fldCharType="begin">
          <w:fldData xml:space="preserve">PEVuZE5vdGU+PENpdGU+PEF1dGhvcj5BdmlsZXM8L0F1dGhvcj48WWVhcj4yMDE3PC9ZZWFyPjxS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</w:fldData>
        </w:fldChar>
      </w:r>
      <w:r w:rsidR="000252B0">
        <w:instrText xml:space="preserve"> ADDIN EN.CITE.DATA </w:instrText>
      </w:r>
      <w:r w:rsidR="000252B0">
        <w:fldChar w:fldCharType="end"/>
      </w:r>
      <w:r w:rsidR="00DA6390">
        <w:fldChar w:fldCharType="separate"/>
      </w:r>
      <w:r w:rsidR="000252B0">
        <w:rPr>
          <w:noProof/>
        </w:rPr>
        <w:t>(Aviles &amp; Guevara, 2017; M. Majer et al., 2018; Marija Majer et al., 2015; M. Majer, Svenning, &amp; Bilde, 2013)</w:t>
      </w:r>
      <w:r w:rsidR="00DA6390">
        <w:fldChar w:fldCharType="end"/>
      </w:r>
      <w:r w:rsidR="00BD7A93">
        <w:t xml:space="preserve">. </w:t>
      </w:r>
      <w:r w:rsidR="007D7401">
        <w:t xml:space="preserve">The link between sociality and prey size is well documented and extensively researched within spiders of the genus </w:t>
      </w:r>
      <w:r w:rsidR="007D7401" w:rsidRPr="007D7401">
        <w:rPr>
          <w:i/>
        </w:rPr>
        <w:t>Anelosimus</w:t>
      </w:r>
      <w:r w:rsidR="00D03A2E">
        <w:rPr>
          <w:i/>
        </w:rPr>
        <w:t xml:space="preserve"> </w:t>
      </w:r>
      <w:r w:rsidR="00D03A2E">
        <w:t>(Theridiidae)</w:t>
      </w:r>
      <w:r w:rsidR="007D7401">
        <w:t xml:space="preserve">. </w:t>
      </w:r>
      <w:r w:rsidR="00D03A2E">
        <w:t>This genus contains the highest number of social species of any spider genus</w:t>
      </w:r>
      <w:r w:rsidR="00E637B4">
        <w:t xml:space="preserve">: </w:t>
      </w:r>
      <w:r w:rsidR="00522F2C">
        <w:t>at least seven</w:t>
      </w:r>
      <w:r w:rsidR="00E637B4">
        <w:t xml:space="preserve"> fully social</w:t>
      </w:r>
      <w:r w:rsidR="00522F2C">
        <w:t xml:space="preserve"> species</w:t>
      </w:r>
      <w:r w:rsidR="00420395">
        <w:t xml:space="preserve"> </w:t>
      </w:r>
      <w:r w:rsidR="00DA6390">
        <w:fldChar w:fldCharType="begin">
          <w:fldData xml:space="preserve">PEVuZE5vdGU+PENpdGU+PEF1dGhvcj5BZ25hcnNzb248L0F1dGhvcj48WWVhcj4yMDA2PC9ZZWFy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=
</w:fldData>
        </w:fldChar>
      </w:r>
      <w:r w:rsidR="000252B0">
        <w:instrText xml:space="preserve"> ADDIN EN.CITE </w:instrText>
      </w:r>
      <w:r w:rsidR="000252B0">
        <w:fldChar w:fldCharType="begin">
          <w:fldData xml:space="preserve">PEVuZE5vdGU+PENpdGU+PEF1dGhvcj5BZ25hcnNzb248L0F1dGhvcj48WWVhcj4yMDA2PC9ZZWFy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=
</w:fldData>
        </w:fldChar>
      </w:r>
      <w:r w:rsidR="000252B0">
        <w:instrText xml:space="preserve"> ADDIN EN.CITE.DATA </w:instrText>
      </w:r>
      <w:r w:rsidR="000252B0">
        <w:fldChar w:fldCharType="end"/>
      </w:r>
      <w:r w:rsidR="00DA6390">
        <w:fldChar w:fldCharType="separate"/>
      </w:r>
      <w:r w:rsidR="000252B0">
        <w:rPr>
          <w:noProof/>
        </w:rPr>
        <w:t>(Agnarsson et al., 2006; Aviles &amp; Guevara, 2017)</w:t>
      </w:r>
      <w:r w:rsidR="00DA6390">
        <w:fldChar w:fldCharType="end"/>
      </w:r>
      <w:r w:rsidR="00420395">
        <w:t>,</w:t>
      </w:r>
      <w:r w:rsidR="00522F2C">
        <w:t xml:space="preserve"> </w:t>
      </w:r>
      <w:r w:rsidR="00EE246D">
        <w:t>at least 16</w:t>
      </w:r>
      <w:r w:rsidR="00420395">
        <w:t xml:space="preserve"> (and probably many more) subsocial species </w:t>
      </w:r>
      <w:r w:rsidR="00DA6390">
        <w:fldChar w:fldCharType="begin"/>
      </w:r>
      <w:r w:rsidR="000252B0">
        <w:instrText xml:space="preserve"> ADDIN EN.CITE &lt;EndNote&gt;&lt;Cite&gt;&lt;Author&gt;Yip&lt;/Author&gt;&lt;Year&gt;2014&lt;/Year&gt;&lt;RecNum&gt;23&lt;/RecNum&gt;&lt;DisplayText&gt;(Yip &amp;amp; Rayor, 2014)&lt;/DisplayText&gt;&lt;record&gt;&lt;rec-number&gt;23&lt;/rec-number&gt;&lt;foreign-keys&gt;&lt;key app="EN" db-id="t9rffp29r5rrtpe0ped5eseyp55sev5dv5e5" timestamp="1571912884"&gt;23&lt;/key&gt;&lt;/foreign-keys&gt;&lt;ref-type name="Journal Article"&gt;17&lt;/ref-type&gt;&lt;contributors&gt;&lt;authors&gt;&lt;author&gt;Yip, E. C.&lt;/author&gt;&lt;author&gt;Rayor, L. S.&lt;/author&gt;&lt;/authors&gt;&lt;/contributors&gt;&lt;auth-address&gt;Cornell Univ, Dept Entomol, Ithaca, NY 14853 USA&lt;/auth-address&gt;&lt;titles&gt;&lt;title&gt;Maternal care and subsocial behaviour in spiders&lt;/title&gt;&lt;secondary-title&gt;Biological Reviews&lt;/secondary-title&gt;&lt;alt-title&gt;Biol Rev&lt;/alt-title&gt;&lt;/titles&gt;&lt;periodical&gt;&lt;full-title&gt;Biological Reviews&lt;/full-title&gt;&lt;abbr-1&gt;Biol Rev&lt;/abbr-1&gt;&lt;/periodical&gt;&lt;alt-periodical&gt;&lt;full-title&gt;Biological Reviews&lt;/full-title&gt;&lt;abbr-1&gt;Biol Rev&lt;/abbr-1&gt;&lt;/alt-periodical&gt;&lt;pages&gt;427-449&lt;/pages&gt;&lt;volume&gt;89&lt;/volume&gt;&lt;number&gt;2&lt;/number&gt;&lt;keywords&gt;&lt;keyword&gt;competition&lt;/keyword&gt;&lt;keyword&gt;cooperation&lt;/keyword&gt;&lt;keyword&gt;dispersal&lt;/keyword&gt;&lt;keyword&gt;group-living&lt;/keyword&gt;&lt;keyword&gt;inbreeding&lt;/keyword&gt;&lt;keyword&gt;kin recognition&lt;/keyword&gt;&lt;keyword&gt;maternal care&lt;/keyword&gt;&lt;keyword&gt;parental care&lt;/keyword&gt;&lt;keyword&gt;spider&lt;/keyword&gt;&lt;keyword&gt;subsocial&lt;/keyword&gt;&lt;keyword&gt;anelosimus-studiosus araneae&lt;/keyword&gt;&lt;keyword&gt;stegodyphus-lineatus eresidae&lt;/keyword&gt;&lt;keyword&gt;coelotes-terrestris araneae&lt;/keyword&gt;&lt;keyword&gt;social huntsman spider&lt;/keyword&gt;&lt;keyword&gt;chiracanthium-japonicum araneae&lt;/keyword&gt;&lt;keyword&gt;mother-offspring interactions&lt;/keyword&gt;&lt;keyword&gt;population genetic-structure&lt;/keyword&gt;&lt;keyword&gt;delena-cancerides araneae&lt;/keyword&gt;&lt;keyword&gt;cooperative prey capture&lt;/keyword&gt;&lt;keyword&gt;life-history&lt;/keyword&gt;&lt;/keywords&gt;&lt;dates&gt;&lt;year&gt;2014&lt;/year&gt;&lt;pub-dates&gt;&lt;date&gt;May&lt;/date&gt;&lt;/pub-dates&gt;&lt;/dates&gt;&lt;isbn&gt;1464-7931&lt;/isbn&gt;&lt;accession-num&gt;WOS:000334182600009&lt;/accession-num&gt;&lt;urls&gt;&lt;related-urls&gt;&lt;url&gt;&amp;lt;Go to ISI&amp;gt;://WOS:000334182600009&lt;/url&gt;&lt;/related-urls&gt;&lt;/urls&gt;&lt;electronic-resource-num&gt;10.1111/brv.12060&lt;/electronic-resource-num&gt;&lt;language&gt;English&lt;/language&gt;&lt;/record&gt;&lt;/Cite&gt;&lt;/EndNote&gt;</w:instrText>
      </w:r>
      <w:r w:rsidR="00DA6390">
        <w:fldChar w:fldCharType="separate"/>
      </w:r>
      <w:r w:rsidR="000252B0">
        <w:rPr>
          <w:noProof/>
        </w:rPr>
        <w:t>(Yip &amp; Rayor, 2014)</w:t>
      </w:r>
      <w:r w:rsidR="00DA6390">
        <w:fldChar w:fldCharType="end"/>
      </w:r>
      <w:r w:rsidR="00420395">
        <w:t xml:space="preserve">, </w:t>
      </w:r>
      <w:r w:rsidR="00EE246D">
        <w:t xml:space="preserve">and </w:t>
      </w:r>
      <w:r w:rsidR="00522F2C">
        <w:t xml:space="preserve">at least one species </w:t>
      </w:r>
      <w:r w:rsidR="00EE246D">
        <w:t xml:space="preserve">(and probably more) </w:t>
      </w:r>
      <w:r w:rsidR="00634112">
        <w:t xml:space="preserve">that can be considered intermediate social </w:t>
      </w:r>
      <w:r w:rsidR="00522F2C">
        <w:t>where females sometimes form small colonies but where cooperation within the colony is limited</w:t>
      </w:r>
      <w:r w:rsidR="00420395">
        <w:t xml:space="preserve"> </w:t>
      </w:r>
      <w:r w:rsidR="00DA6390">
        <w:fldChar w:fldCharType="begin">
          <w:fldData xml:space="preserve">PEVuZE5vdGU+PENpdGU+PEF1dGhvcj5ZaXA8L0F1dGhvcj48WWVhcj4yMDE0PC9ZZWFyPjxSZWNO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=
</w:fldData>
        </w:fldChar>
      </w:r>
      <w:r w:rsidR="000252B0">
        <w:instrText xml:space="preserve"> ADDIN EN.CITE </w:instrText>
      </w:r>
      <w:r w:rsidR="000252B0">
        <w:fldChar w:fldCharType="begin">
          <w:fldData xml:space="preserve">PEVuZE5vdGU+PENpdGU+PEF1dGhvcj5ZaXA8L0F1dGhvcj48WWVhcj4yMDE0PC9ZZWFyPjxSZWNO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=
</w:fldData>
        </w:fldChar>
      </w:r>
      <w:r w:rsidR="000252B0">
        <w:instrText xml:space="preserve"> ADDIN EN.CITE.DATA </w:instrText>
      </w:r>
      <w:r w:rsidR="000252B0">
        <w:fldChar w:fldCharType="end"/>
      </w:r>
      <w:r w:rsidR="00DA6390">
        <w:fldChar w:fldCharType="separate"/>
      </w:r>
      <w:r w:rsidR="000252B0">
        <w:rPr>
          <w:noProof/>
        </w:rPr>
        <w:t>(Aviles &amp; Guevara, 2017; Yip &amp; Rayor, 2014)</w:t>
      </w:r>
      <w:r w:rsidR="00DA6390">
        <w:fldChar w:fldCharType="end"/>
      </w:r>
      <w:r w:rsidR="00420395">
        <w:t xml:space="preserve">. </w:t>
      </w:r>
      <w:r w:rsidR="00E72890">
        <w:t xml:space="preserve">In the Americas, social </w:t>
      </w:r>
      <w:r w:rsidR="00E6559F" w:rsidRPr="007D7401">
        <w:rPr>
          <w:i/>
        </w:rPr>
        <w:t>Anelosimus</w:t>
      </w:r>
      <w:r w:rsidR="00E6559F">
        <w:rPr>
          <w:i/>
        </w:rPr>
        <w:t xml:space="preserve"> </w:t>
      </w:r>
      <w:r w:rsidR="00E72890">
        <w:t xml:space="preserve">species are mainly found </w:t>
      </w:r>
      <w:r w:rsidR="00E6559F">
        <w:t xml:space="preserve">at low elevation and low latitude while subsocial </w:t>
      </w:r>
      <w:r w:rsidR="00E6559F" w:rsidRPr="007D7401">
        <w:rPr>
          <w:i/>
        </w:rPr>
        <w:t>Anelosimus</w:t>
      </w:r>
      <w:r w:rsidR="00E6559F">
        <w:rPr>
          <w:i/>
        </w:rPr>
        <w:t xml:space="preserve"> </w:t>
      </w:r>
      <w:r w:rsidR="00E6559F">
        <w:t xml:space="preserve">species </w:t>
      </w:r>
      <w:r w:rsidR="00CB100D">
        <w:t>occur</w:t>
      </w:r>
      <w:r w:rsidR="00E6559F">
        <w:t xml:space="preserve"> at higher elevations and latitudes, with some overlap between social and subsocial species </w:t>
      </w:r>
      <w:r w:rsidR="00DA6390">
        <w:fldChar w:fldCharType="begin">
          <w:fldData xml:space="preserve">PEVuZE5vdGU+PENpdGU+PEF1dGhvcj5BdmlsZXM8L0F1dGhvcj48WWVhcj4yMDA3PC9ZZWFyPjxS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</w:fldData>
        </w:fldChar>
      </w:r>
      <w:r w:rsidR="000252B0">
        <w:instrText xml:space="preserve"> ADDIN EN.CITE </w:instrText>
      </w:r>
      <w:r w:rsidR="000252B0">
        <w:fldChar w:fldCharType="begin">
          <w:fldData xml:space="preserve">PEVuZE5vdGU+PENpdGU+PEF1dGhvcj5BdmlsZXM8L0F1dGhvcj48WWVhcj4yMDA3PC9ZZWFyPjxS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</w:fldData>
        </w:fldChar>
      </w:r>
      <w:r w:rsidR="000252B0">
        <w:instrText xml:space="preserve"> ADDIN EN.CITE.DATA </w:instrText>
      </w:r>
      <w:r w:rsidR="000252B0">
        <w:fldChar w:fldCharType="end"/>
      </w:r>
      <w:r w:rsidR="00DA6390">
        <w:fldChar w:fldCharType="separate"/>
      </w:r>
      <w:r w:rsidR="000252B0">
        <w:rPr>
          <w:noProof/>
        </w:rPr>
        <w:t>(Aviles et al., 2007)</w:t>
      </w:r>
      <w:r w:rsidR="00DA6390">
        <w:fldChar w:fldCharType="end"/>
      </w:r>
      <w:r w:rsidR="00E6559F">
        <w:t xml:space="preserve">. This distributional pattern corresponds </w:t>
      </w:r>
      <w:r w:rsidR="00EE246D">
        <w:t xml:space="preserve">neatly </w:t>
      </w:r>
      <w:r w:rsidR="00E6559F">
        <w:t xml:space="preserve">with higher abundance of larger insect prey where social spiders exist and smaller average prey size where subsocial species occur </w:t>
      </w:r>
      <w:r w:rsidR="00DA6390">
        <w:fldChar w:fldCharType="begin"/>
      </w:r>
      <w:r w:rsidR="000252B0">
        <w:instrText xml:space="preserve"> ADDIN EN.CITE &lt;EndNote&gt;&lt;Cite&gt;&lt;Author&gt;Powers&lt;/Author&gt;&lt;Year&gt;2007&lt;/Year&gt;&lt;RecNum&gt;8&lt;/RecNum&gt;&lt;DisplayText&gt;(Powers &amp;amp; Aviles, 2007)&lt;/DisplayText&gt;&lt;record&gt;&lt;rec-number&gt;8&lt;/rec-number&gt;&lt;foreign-keys&gt;&lt;key app="EN" db-id="t9rffp29r5rrtpe0ped5eseyp55sev5dv5e5" timestamp="1571912857"&gt;8&lt;/key&gt;&lt;/foreign-keys&gt;&lt;ref-type name="Journal Article"&gt;17&lt;/ref-type&gt;&lt;contributors&gt;&lt;authors&gt;&lt;author&gt;Powers, K. S.&lt;/author&gt;&lt;author&gt;Aviles, L.&lt;/author&gt;&lt;/authors&gt;&lt;/contributors&gt;&lt;auth-address&gt;Univ British Columbia, Dept Zool, Vancouver, BC V6T 1Z4, Canada&amp;#xD;Univ Arizona, Dept Ecol &amp;amp; Evolut Biol, Tucson, AZ 85721 USA&amp;#xD;David Evans &amp;amp; Associates Inc, Portland, OR 97201 USA&lt;/auth-address&gt;&lt;titles&gt;&lt;title&gt;The role of prey size and abundance in the geographical distribution of spider sociality&lt;/title&gt;&lt;secondary-title&gt;Journal of Animal Ecology&lt;/secondary-title&gt;&lt;alt-title&gt;J Anim Ecol&lt;/alt-title&gt;&lt;/titles&gt;&lt;periodical&gt;&lt;full-title&gt;Journal of Animal Ecology&lt;/full-title&gt;&lt;abbr-1&gt;J Anim Ecol&lt;/abbr-1&gt;&lt;/periodical&gt;&lt;alt-periodical&gt;&lt;full-title&gt;Journal of Animal Ecology&lt;/full-title&gt;&lt;abbr-1&gt;J Anim Ecol&lt;/abbr-1&gt;&lt;/alt-periodical&gt;&lt;pages&gt;995-1003&lt;/pages&gt;&lt;volume&gt;76&lt;/volume&gt;&lt;number&gt;5&lt;/number&gt;&lt;keywords&gt;&lt;keyword&gt;cooperation&lt;/keyword&gt;&lt;keyword&gt;group foraging&lt;/keyword&gt;&lt;keyword&gt;group living&lt;/keyword&gt;&lt;keyword&gt;insect size&lt;/keyword&gt;&lt;keyword&gt;social spiders&lt;/keyword&gt;&lt;keyword&gt;anelosimus-eximius araneae&lt;/keyword&gt;&lt;keyword&gt;subsocial spider&lt;/keyword&gt;&lt;keyword&gt;foraging strategies&lt;/keyword&gt;&lt;keyword&gt;natal dispersal&lt;/keyword&gt;&lt;keyword&gt;theridiidae&lt;/keyword&gt;&lt;keyword&gt;evolution&lt;/keyword&gt;&lt;keyword&gt;availability&lt;/keyword&gt;&lt;keyword&gt;populations&lt;/keyword&gt;&lt;keyword&gt;studiosus&lt;/keyword&gt;&lt;keyword&gt;patterns&lt;/keyword&gt;&lt;/keywords&gt;&lt;dates&gt;&lt;year&gt;2007&lt;/year&gt;&lt;pub-dates&gt;&lt;date&gt;Sep&lt;/date&gt;&lt;/pub-dates&gt;&lt;/dates&gt;&lt;isbn&gt;0021-8790&lt;/isbn&gt;&lt;accession-num&gt;WOS:000249088900018&lt;/accession-num&gt;&lt;urls&gt;&lt;related-urls&gt;&lt;url&gt;&amp;lt;Go to ISI&amp;gt;://WOS:000249088900018&lt;/url&gt;&lt;/related-urls&gt;&lt;/urls&gt;&lt;electronic-resource-num&gt;10.1111/j.1365-2656.2007.01267.x&lt;/electronic-resource-num&gt;&lt;language&gt;English&lt;/language&gt;&lt;/record&gt;&lt;/Cite&gt;&lt;/EndNote&gt;</w:instrText>
      </w:r>
      <w:r w:rsidR="00DA6390">
        <w:fldChar w:fldCharType="separate"/>
      </w:r>
      <w:r w:rsidR="000252B0">
        <w:rPr>
          <w:noProof/>
        </w:rPr>
        <w:t>(Powers &amp; Aviles, 2007)</w:t>
      </w:r>
      <w:r w:rsidR="00DA6390">
        <w:fldChar w:fldCharType="end"/>
      </w:r>
      <w:r w:rsidR="00E6559F">
        <w:t xml:space="preserve">. Furthermore, within social </w:t>
      </w:r>
      <w:r w:rsidR="00E6559F" w:rsidRPr="007D7401">
        <w:rPr>
          <w:i/>
        </w:rPr>
        <w:lastRenderedPageBreak/>
        <w:t>Anelosimus</w:t>
      </w:r>
      <w:r w:rsidR="00E6559F">
        <w:rPr>
          <w:i/>
        </w:rPr>
        <w:t xml:space="preserve"> </w:t>
      </w:r>
      <w:r w:rsidR="00E6559F">
        <w:t xml:space="preserve">species, larger colonies consistently capture larger prey </w:t>
      </w:r>
      <w:r w:rsidR="00DA6390">
        <w:fldChar w:fldCharType="begin">
          <w:fldData xml:space="preserve">PEVuZE5vdGU+PENpdGU+PEF1dGhvcj5ZaXA8L0F1dGhvcj48WWVhcj4yMDA4PC9ZZWFyPjxSZWNO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</w:fldData>
        </w:fldChar>
      </w:r>
      <w:r w:rsidR="000252B0">
        <w:instrText xml:space="preserve"> ADDIN EN.CITE </w:instrText>
      </w:r>
      <w:r w:rsidR="000252B0">
        <w:fldChar w:fldCharType="begin">
          <w:fldData xml:space="preserve">PEVuZE5vdGU+PENpdGU+PEF1dGhvcj5ZaXA8L0F1dGhvcj48WWVhcj4yMDA4PC9ZZWFyPjxSZWNO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</w:fldData>
        </w:fldChar>
      </w:r>
      <w:r w:rsidR="000252B0">
        <w:instrText xml:space="preserve"> ADDIN EN.CITE.DATA </w:instrText>
      </w:r>
      <w:r w:rsidR="000252B0">
        <w:fldChar w:fldCharType="end"/>
      </w:r>
      <w:r w:rsidR="00DA6390">
        <w:fldChar w:fldCharType="separate"/>
      </w:r>
      <w:r w:rsidR="000252B0">
        <w:rPr>
          <w:noProof/>
        </w:rPr>
        <w:t>(Guevara et al., 2011; Nentwig, 1985; Yip et al., 2008)</w:t>
      </w:r>
      <w:r w:rsidR="00DA6390">
        <w:fldChar w:fldCharType="end"/>
      </w:r>
      <w:r w:rsidR="00EE246D">
        <w:t xml:space="preserve">. </w:t>
      </w:r>
      <w:r w:rsidR="005F520E">
        <w:t xml:space="preserve">The combination of a linear decrease in per-capita number of prey with increasing group size and a concave increase in average prey size results in an optimum per-capita prey biomass </w:t>
      </w:r>
      <w:r w:rsidR="00CB100D">
        <w:t xml:space="preserve">obtained </w:t>
      </w:r>
      <w:r w:rsidR="005F520E">
        <w:t xml:space="preserve">at intermediate colony sizes around 500 individuals </w:t>
      </w:r>
      <w:r w:rsidR="00DA6390">
        <w:fldChar w:fldCharType="begin">
          <w:fldData xml:space="preserve">PEVuZE5vdGU+PENpdGU+PEF1dGhvcj5ZaXA8L0F1dGhvcj48WWVhcj4yMDA4PC9ZZWFyPjxSZWNO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</w:fldData>
        </w:fldChar>
      </w:r>
      <w:r w:rsidR="000252B0">
        <w:instrText xml:space="preserve"> ADDIN EN.CITE </w:instrText>
      </w:r>
      <w:r w:rsidR="000252B0">
        <w:fldChar w:fldCharType="begin">
          <w:fldData xml:space="preserve">PEVuZE5vdGU+PENpdGU+PEF1dGhvcj5ZaXA8L0F1dGhvcj48WWVhcj4yMDA4PC9ZZWFyPjxSZWNO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</w:fldData>
        </w:fldChar>
      </w:r>
      <w:r w:rsidR="000252B0">
        <w:instrText xml:space="preserve"> ADDIN EN.CITE.DATA </w:instrText>
      </w:r>
      <w:r w:rsidR="000252B0">
        <w:fldChar w:fldCharType="end"/>
      </w:r>
      <w:r w:rsidR="00DA6390">
        <w:fldChar w:fldCharType="separate"/>
      </w:r>
      <w:r w:rsidR="000252B0">
        <w:rPr>
          <w:noProof/>
        </w:rPr>
        <w:t>(Yip et al., 2008)</w:t>
      </w:r>
      <w:r w:rsidR="00DA6390">
        <w:fldChar w:fldCharType="end"/>
      </w:r>
      <w:r w:rsidR="005F520E">
        <w:t xml:space="preserve">. </w:t>
      </w:r>
      <w:r w:rsidR="00522F2C">
        <w:t xml:space="preserve"> </w:t>
      </w:r>
    </w:p>
    <w:p w14:paraId="79B4D5D3" w14:textId="2B190DAD" w:rsidR="005F520E" w:rsidRDefault="00882125" w:rsidP="00365DFB">
      <w:r>
        <w:t>The</w:t>
      </w:r>
      <w:r w:rsidR="005F520E">
        <w:t xml:space="preserve"> well-documented association between sociality and prey size in </w:t>
      </w:r>
      <w:r w:rsidR="005F520E" w:rsidRPr="005F520E">
        <w:rPr>
          <w:i/>
        </w:rPr>
        <w:t>Anelosimus</w:t>
      </w:r>
      <w:r w:rsidR="005F520E">
        <w:t xml:space="preserve"> spiders</w:t>
      </w:r>
      <w:r w:rsidR="0055494D">
        <w:t xml:space="preserve"> suggest</w:t>
      </w:r>
      <w:r>
        <w:t>s</w:t>
      </w:r>
      <w:r w:rsidR="0055494D">
        <w:t xml:space="preserve"> that cooperation mediates access to an otherwise inaccessible resource</w:t>
      </w:r>
      <w:r>
        <w:t xml:space="preserve"> (large prey)</w:t>
      </w:r>
      <w:r w:rsidR="0055494D">
        <w:t xml:space="preserve">, </w:t>
      </w:r>
      <w:r>
        <w:t xml:space="preserve">however whether this applies in </w:t>
      </w:r>
      <w:r w:rsidR="0055494D">
        <w:t xml:space="preserve">general </w:t>
      </w:r>
      <w:r w:rsidR="005F520E">
        <w:t xml:space="preserve">in social spider evolution across genera is </w:t>
      </w:r>
      <w:r w:rsidR="001D0B09">
        <w:t>not</w:t>
      </w:r>
      <w:r w:rsidR="005F520E">
        <w:t xml:space="preserve"> </w:t>
      </w:r>
      <w:r w:rsidR="007C4C4F">
        <w:t>established. S</w:t>
      </w:r>
      <w:r w:rsidR="009B0009">
        <w:t xml:space="preserve">ociality occurs </w:t>
      </w:r>
      <w:r w:rsidR="004807B4">
        <w:t xml:space="preserve">only </w:t>
      </w:r>
      <w:r w:rsidR="009B0009">
        <w:t xml:space="preserve">in eight </w:t>
      </w:r>
      <w:r w:rsidR="007C4C4F">
        <w:t>spider genera</w:t>
      </w:r>
      <w:r w:rsidR="004807B4">
        <w:t>,</w:t>
      </w:r>
      <w:r w:rsidR="007C4C4F">
        <w:t xml:space="preserve"> with</w:t>
      </w:r>
      <w:r w:rsidR="009B0009">
        <w:t xml:space="preserve"> the</w:t>
      </w:r>
      <w:r w:rsidR="004807B4">
        <w:t xml:space="preserve"> highest number of social species</w:t>
      </w:r>
      <w:r w:rsidR="00FF0F5B">
        <w:t>,</w:t>
      </w:r>
      <w:r w:rsidR="004807B4">
        <w:t xml:space="preserve"> after </w:t>
      </w:r>
      <w:r w:rsidR="004807B4" w:rsidRPr="005F520E">
        <w:rPr>
          <w:i/>
        </w:rPr>
        <w:t>Anelosimus</w:t>
      </w:r>
      <w:r w:rsidR="00FF0F5B" w:rsidRPr="00FF0F5B">
        <w:rPr>
          <w:iCs/>
        </w:rPr>
        <w:t>,</w:t>
      </w:r>
      <w:r w:rsidR="009B0009">
        <w:t xml:space="preserve"> </w:t>
      </w:r>
      <w:r w:rsidR="004807B4">
        <w:t xml:space="preserve">recorded in the </w:t>
      </w:r>
      <w:r w:rsidR="009B0009">
        <w:t>commonly studied</w:t>
      </w:r>
      <w:r w:rsidR="004E1423">
        <w:t xml:space="preserve"> genus</w:t>
      </w:r>
      <w:r w:rsidR="007C4C4F">
        <w:t xml:space="preserve"> </w:t>
      </w:r>
      <w:r w:rsidR="007C4C4F" w:rsidRPr="007C4C4F">
        <w:rPr>
          <w:i/>
        </w:rPr>
        <w:t>Stegodyphus</w:t>
      </w:r>
      <w:r w:rsidR="00CB100D">
        <w:t xml:space="preserve"> (Eres</w:t>
      </w:r>
      <w:r w:rsidR="007C4C4F">
        <w:t xml:space="preserve">idae) </w:t>
      </w:r>
      <w:r w:rsidR="004807B4">
        <w:t xml:space="preserve">and in </w:t>
      </w:r>
      <w:r w:rsidR="004E1423">
        <w:t>the</w:t>
      </w:r>
      <w:r w:rsidR="005C67D4">
        <w:t xml:space="preserve"> little explored</w:t>
      </w:r>
      <w:r w:rsidR="004E1423">
        <w:t xml:space="preserve"> genus </w:t>
      </w:r>
      <w:r w:rsidR="004E1423" w:rsidRPr="004E1423">
        <w:rPr>
          <w:i/>
        </w:rPr>
        <w:t>Parasteatoda</w:t>
      </w:r>
      <w:r w:rsidR="004E1423">
        <w:t xml:space="preserve"> (Theridiidae) (three species each)</w:t>
      </w:r>
      <w:r w:rsidR="007C4C4F">
        <w:t xml:space="preserve"> </w:t>
      </w:r>
      <w:r w:rsidR="00DA6390">
        <w:fldChar w:fldCharType="begin"/>
      </w:r>
      <w:r w:rsidR="000252B0">
        <w:instrText xml:space="preserve"> ADDIN EN.CITE &lt;EndNote&gt;&lt;Cite&gt;&lt;Author&gt;Aviles&lt;/Author&gt;&lt;Year&gt;2017&lt;/Year&gt;&lt;RecNum&gt;10&lt;/RecNum&gt;&lt;DisplayText&gt;(Aviles &amp;amp; Guevara, 2017)&lt;/DisplayText&gt;&lt;record&gt;&lt;rec-number&gt;10&lt;/rec-number&gt;&lt;foreign-keys&gt;&lt;key app="EN" db-id="t9rffp29r5rrtpe0ped5eseyp55sev5dv5e5" timestamp="1571912863"&gt;10&lt;/key&gt;&lt;/foreign-keys&gt;&lt;ref-type name="Book Section"&gt;5&lt;/ref-type&gt;&lt;contributors&gt;&lt;authors&gt;&lt;author&gt;Aviles, L.&lt;/author&gt;&lt;author&gt;Guevara, J. &lt;/author&gt;&lt;/authors&gt;&lt;secondary-authors&gt;&lt;author&gt;Rubenstein, D.R.&lt;/author&gt;&lt;author&gt;Abbot, P. &lt;/author&gt;&lt;/secondary-authors&gt;&lt;/contributors&gt;&lt;titles&gt;&lt;title&gt;Sociality in spiders&lt;/title&gt;&lt;secondary-title&gt;Comparative Social Evolution &lt;/secondary-title&gt;&lt;/titles&gt;&lt;pages&gt;188-223&lt;/pages&gt;&lt;section&gt;7&lt;/section&gt;&lt;dates&gt;&lt;year&gt;2017&lt;/year&gt;&lt;/dates&gt;&lt;pub-location&gt;Cambridge &lt;/pub-location&gt;&lt;publisher&gt;Cambridge University Press&lt;/publisher&gt;&lt;urls&gt;&lt;/urls&gt;&lt;/record&gt;&lt;/Cite&gt;&lt;/EndNote&gt;</w:instrText>
      </w:r>
      <w:r w:rsidR="00DA6390">
        <w:fldChar w:fldCharType="separate"/>
      </w:r>
      <w:r w:rsidR="000252B0">
        <w:rPr>
          <w:noProof/>
        </w:rPr>
        <w:t>(Aviles &amp; Guevara, 2017)</w:t>
      </w:r>
      <w:r w:rsidR="00DA6390">
        <w:fldChar w:fldCharType="end"/>
      </w:r>
      <w:r w:rsidR="007C4C4F">
        <w:t xml:space="preserve">. Although the three social </w:t>
      </w:r>
      <w:r w:rsidR="007C4C4F" w:rsidRPr="007C4C4F">
        <w:rPr>
          <w:i/>
        </w:rPr>
        <w:t>Stegodyphus</w:t>
      </w:r>
      <w:r w:rsidR="007C4C4F">
        <w:t xml:space="preserve"> species, like the social </w:t>
      </w:r>
      <w:r w:rsidR="007C4C4F" w:rsidRPr="007C4C4F">
        <w:rPr>
          <w:i/>
        </w:rPr>
        <w:t>Anelosimus</w:t>
      </w:r>
      <w:r w:rsidR="007C4C4F">
        <w:t xml:space="preserve"> species, </w:t>
      </w:r>
      <w:r w:rsidR="00990219">
        <w:t>tend to be</w:t>
      </w:r>
      <w:r w:rsidR="007C4C4F">
        <w:t xml:space="preserve"> constrained to geographical areas of high productivity</w:t>
      </w:r>
      <w:r w:rsidR="00990219">
        <w:t>,</w:t>
      </w:r>
      <w:r w:rsidR="00000220">
        <w:t xml:space="preserve"> and therefore presumably areas that sustain</w:t>
      </w:r>
      <w:r w:rsidR="002F4E30">
        <w:t xml:space="preserve"> a higher abundance of</w:t>
      </w:r>
      <w:r w:rsidR="00000220">
        <w:t xml:space="preserve"> large insect prey </w:t>
      </w:r>
      <w:r w:rsidR="00DA6390">
        <w:fldChar w:fldCharType="begin">
          <w:fldData xml:space="preserve">PEVuZE5vdGU+PENpdGU+PEF1dGhvcj5NYWplcjwvQXV0aG9yPjxZZWFyPjIwMTM8L1llYXI+PFJl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</w:fldData>
        </w:fldChar>
      </w:r>
      <w:r w:rsidR="000252B0">
        <w:instrText xml:space="preserve"> ADDIN EN.CITE </w:instrText>
      </w:r>
      <w:r w:rsidR="000252B0">
        <w:fldChar w:fldCharType="begin">
          <w:fldData xml:space="preserve">PEVuZE5vdGU+PENpdGU+PEF1dGhvcj5NYWplcjwvQXV0aG9yPjxZZWFyPjIwMTM8L1llYXI+PFJl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</w:fldData>
        </w:fldChar>
      </w:r>
      <w:r w:rsidR="000252B0">
        <w:instrText xml:space="preserve"> ADDIN EN.CITE.DATA </w:instrText>
      </w:r>
      <w:r w:rsidR="000252B0">
        <w:fldChar w:fldCharType="end"/>
      </w:r>
      <w:r w:rsidR="00DA6390">
        <w:fldChar w:fldCharType="separate"/>
      </w:r>
      <w:r w:rsidR="000252B0">
        <w:rPr>
          <w:noProof/>
        </w:rPr>
        <w:t>(M. Majer, Agnarsson, Svenning, &amp; Bilde, 2013; Marija Majer et al., 2015; M. Majer, Svenning, et al., 2013)</w:t>
      </w:r>
      <w:r w:rsidR="00DA6390">
        <w:fldChar w:fldCharType="end"/>
      </w:r>
      <w:r w:rsidR="00000220">
        <w:t xml:space="preserve">, the ranges of social </w:t>
      </w:r>
      <w:r w:rsidR="00000220" w:rsidRPr="00000220">
        <w:rPr>
          <w:i/>
        </w:rPr>
        <w:t>Stegodyphus</w:t>
      </w:r>
      <w:r w:rsidR="00000220">
        <w:t xml:space="preserve"> overlap extensively with those of their subsocial counterparts </w:t>
      </w:r>
      <w:r w:rsidR="00DA6390">
        <w:fldChar w:fldCharType="begin">
          <w:fldData xml:space="preserve">PEVuZE5vdGU+PENpdGU+PEF1dGhvcj5NYWplcjwvQXV0aG9yPjxZZWFyPjIwMTM8L1llYXI+PFJl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</w:fldData>
        </w:fldChar>
      </w:r>
      <w:r w:rsidR="000252B0">
        <w:instrText xml:space="preserve"> ADDIN EN.CITE </w:instrText>
      </w:r>
      <w:r w:rsidR="000252B0">
        <w:fldChar w:fldCharType="begin">
          <w:fldData xml:space="preserve">PEVuZE5vdGU+PENpdGU+PEF1dGhvcj5NYWplcjwvQXV0aG9yPjxZZWFyPjIwMTM8L1llYXI+PFJl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</w:fldData>
        </w:fldChar>
      </w:r>
      <w:r w:rsidR="000252B0">
        <w:instrText xml:space="preserve"> ADDIN EN.CITE.DATA </w:instrText>
      </w:r>
      <w:r w:rsidR="000252B0">
        <w:fldChar w:fldCharType="end"/>
      </w:r>
      <w:r w:rsidR="00DA6390">
        <w:fldChar w:fldCharType="separate"/>
      </w:r>
      <w:r w:rsidR="000252B0">
        <w:rPr>
          <w:noProof/>
        </w:rPr>
        <w:t>(M. Majer et al., 2018; M. Majer, Svenning, et al., 2013)</w:t>
      </w:r>
      <w:r w:rsidR="00DA6390">
        <w:fldChar w:fldCharType="end"/>
      </w:r>
      <w:r w:rsidR="00000220">
        <w:t xml:space="preserve">. Hence, social and subsocial </w:t>
      </w:r>
      <w:r w:rsidR="00000220" w:rsidRPr="00000220">
        <w:rPr>
          <w:i/>
        </w:rPr>
        <w:t>Stegodyphus</w:t>
      </w:r>
      <w:r w:rsidR="00000220">
        <w:t xml:space="preserve"> species are not segregated like those of </w:t>
      </w:r>
      <w:r w:rsidR="00000220" w:rsidRPr="00000220">
        <w:rPr>
          <w:i/>
        </w:rPr>
        <w:t>Anelosimus</w:t>
      </w:r>
      <w:r w:rsidR="00000220">
        <w:t xml:space="preserve"> by elevation, latitude or average prey size available in the environment. </w:t>
      </w:r>
      <w:r w:rsidR="00365DFB">
        <w:t>Furthermore</w:t>
      </w:r>
      <w:r w:rsidR="00A70B7A">
        <w:t>,</w:t>
      </w:r>
      <w:r w:rsidR="00365DFB">
        <w:t xml:space="preserve"> although</w:t>
      </w:r>
      <w:r w:rsidR="00A70B7A">
        <w:t xml:space="preserve"> social </w:t>
      </w:r>
      <w:r w:rsidR="00A70B7A" w:rsidRPr="00A70B7A">
        <w:rPr>
          <w:i/>
        </w:rPr>
        <w:t>Stegodyphus</w:t>
      </w:r>
      <w:r w:rsidR="00A70B7A">
        <w:t xml:space="preserve"> spiders might be able to expand their </w:t>
      </w:r>
      <w:r w:rsidR="00A70B7A" w:rsidRPr="001C12D7">
        <w:t>dietary niche</w:t>
      </w:r>
      <w:r w:rsidR="00A70B7A">
        <w:t xml:space="preserve"> as compared to their subsocial congeners, accessing a </w:t>
      </w:r>
      <w:r w:rsidR="00365DFB">
        <w:t>slightly broader</w:t>
      </w:r>
      <w:r w:rsidR="00A70B7A">
        <w:t xml:space="preserve"> range of prey sizes</w:t>
      </w:r>
      <w:r w:rsidR="00365DFB">
        <w:t xml:space="preserve">, both social and subsocial </w:t>
      </w:r>
      <w:r w:rsidR="00365DFB" w:rsidRPr="00365DFB">
        <w:rPr>
          <w:i/>
        </w:rPr>
        <w:t>Stegodyphus</w:t>
      </w:r>
      <w:r w:rsidR="00365DFB">
        <w:t xml:space="preserve"> spiders tend to prey on insects that are on average much larger than the average insects available in their environment</w:t>
      </w:r>
      <w:r w:rsidR="00A70B7A">
        <w:t xml:space="preserve"> </w:t>
      </w:r>
      <w:r w:rsidR="00DA6390">
        <w:fldChar w:fldCharType="begin"/>
      </w:r>
      <w:r w:rsidR="000252B0">
        <w:instrText xml:space="preserve"> ADDIN EN.CITE &lt;EndNote&gt;&lt;Cite&gt;&lt;Author&gt;Majer&lt;/Author&gt;&lt;Year&gt;2018&lt;/Year&gt;&lt;RecNum&gt;7&lt;/RecNum&gt;&lt;DisplayText&gt;(M. Majer et al., 2018)&lt;/DisplayText&gt;&lt;record&gt;&lt;rec-number&gt;7&lt;/rec-number&gt;&lt;foreign-keys&gt;&lt;key app="EN" db-id="t9rffp29r5rrtpe0ped5eseyp55sev5dv5e5" timestamp="1571912856"&gt;7&lt;/key&gt;&lt;/foreign-keys&gt;&lt;ref-type name="Journal Article"&gt;17&lt;/ref-type&gt;&lt;contributors&gt;&lt;authors&gt;&lt;author&gt;Majer, M.&lt;/author&gt;&lt;author&gt;Holm, C.&lt;/author&gt;&lt;author&gt;Lubin, Y.&lt;/author&gt;&lt;author&gt;Bilde, T.&lt;/author&gt;&lt;/authors&gt;&lt;/contributors&gt;&lt;auth-address&gt;Ben Gurion Univ Negev, Mitrani Dept Desert Ecol, Blaustein Inst Desert Res, IL-8499000 Midreshet Ben Gurion, Israel&amp;#xD;Aarhus Univ, Inst Biosci, Ny Munkegade 114, DK-8000 Aarhus, Denmark&lt;/auth-address&gt;&lt;titles&gt;&lt;title&gt;Cooperative foraging expands dietary niche but does not offset intra-group competition for resources in social spider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8&lt;/volume&gt;&lt;keywords&gt;&lt;keyword&gt;stegodyphus-mimosarum araneae&lt;/keyword&gt;&lt;keyword&gt;prey size&lt;/keyword&gt;&lt;keyword&gt;intraspecific competition&lt;/keyword&gt;&lt;keyword&gt;maternal investment&lt;/keyword&gt;&lt;keyword&gt;reproductive skew&lt;/keyword&gt;&lt;keyword&gt;individual-level&lt;/keyword&gt;&lt;keyword&gt;body-size&lt;/keyword&gt;&lt;keyword&gt;evolution&lt;/keyword&gt;&lt;keyword&gt;availability&lt;/keyword&gt;&lt;keyword&gt;productivity&lt;/keyword&gt;&lt;/keywords&gt;&lt;dates&gt;&lt;year&gt;2018&lt;/year&gt;&lt;pub-dates&gt;&lt;date&gt;Aug 7&lt;/date&gt;&lt;/pub-dates&gt;&lt;/dates&gt;&lt;isbn&gt;2045-2322&lt;/isbn&gt;&lt;accession-num&gt;WOS:000440976700040&lt;/accession-num&gt;&lt;urls&gt;&lt;related-urls&gt;&lt;url&gt;&amp;lt;Go to ISI&amp;gt;://WOS:000440976700040&lt;/url&gt;&lt;/related-urls&gt;&lt;/urls&gt;&lt;electronic-resource-num&gt;ARTN 11828 10.1038/s41598-018-30199-x&lt;/electronic-resource-num&gt;&lt;language&gt;English&lt;/language&gt;&lt;/record&gt;&lt;/Cite&gt;&lt;/EndNote&gt;</w:instrText>
      </w:r>
      <w:r w:rsidR="00DA6390">
        <w:fldChar w:fldCharType="separate"/>
      </w:r>
      <w:r w:rsidR="000252B0">
        <w:rPr>
          <w:noProof/>
        </w:rPr>
        <w:t>(M. Majer et al., 2018)</w:t>
      </w:r>
      <w:r w:rsidR="00DA6390">
        <w:fldChar w:fldCharType="end"/>
      </w:r>
      <w:r w:rsidR="00A70B7A">
        <w:t xml:space="preserve">. </w:t>
      </w:r>
      <w:r w:rsidR="00617A1E">
        <w:t xml:space="preserve">Hence, the access to larger prey </w:t>
      </w:r>
      <w:r w:rsidR="00617A1E" w:rsidRPr="00617A1E">
        <w:rPr>
          <w:i/>
        </w:rPr>
        <w:t>per se</w:t>
      </w:r>
      <w:r w:rsidR="00617A1E">
        <w:t xml:space="preserve"> may not be what facilitates social evolution in this spider genus. </w:t>
      </w:r>
    </w:p>
    <w:p w14:paraId="297BE75B" w14:textId="0215FEB0" w:rsidR="0042201E" w:rsidRDefault="00617A1E" w:rsidP="00365DFB">
      <w:r>
        <w:t xml:space="preserve">We propose a new hypothesis that we call the </w:t>
      </w:r>
      <w:r w:rsidR="00104FF0">
        <w:t>‘</w:t>
      </w:r>
      <w:r w:rsidR="00F54C5C">
        <w:t xml:space="preserve">prey to predator size ratio </w:t>
      </w:r>
      <w:r w:rsidR="006923F7">
        <w:t>hypothesis</w:t>
      </w:r>
      <w:r w:rsidR="00104FF0">
        <w:t xml:space="preserve">’. We hypothesise that the capture of large prey is important in social spider evolution but not in the traditional sense that cooperation allows spiders to access a resource, i.e. larger prey, which is inaccessible to </w:t>
      </w:r>
      <w:r w:rsidR="00F81E41">
        <w:t xml:space="preserve">non-cooperating </w:t>
      </w:r>
      <w:r w:rsidR="00104FF0">
        <w:t>individuals. Instead</w:t>
      </w:r>
      <w:r w:rsidR="00CB100D">
        <w:t>,</w:t>
      </w:r>
      <w:r w:rsidR="00104FF0">
        <w:t xml:space="preserve"> we propose that the body size ratio of prey to predator is the crucial factor</w:t>
      </w:r>
      <w:r w:rsidR="00723734">
        <w:t xml:space="preserve"> </w:t>
      </w:r>
      <w:r w:rsidR="003C6105">
        <w:t>ba</w:t>
      </w:r>
      <w:r w:rsidR="00723734">
        <w:t xml:space="preserve">sed on the following </w:t>
      </w:r>
      <w:r w:rsidR="00104FF0">
        <w:t>argu</w:t>
      </w:r>
      <w:r w:rsidR="00723734">
        <w:t>m</w:t>
      </w:r>
      <w:r w:rsidR="00104FF0">
        <w:t>e</w:t>
      </w:r>
      <w:r w:rsidR="00723734">
        <w:t>nt:</w:t>
      </w:r>
      <w:r w:rsidR="00104FF0">
        <w:t xml:space="preserve"> the common feature for all social spiders is not that they are capable of catching larger prey </w:t>
      </w:r>
      <w:r w:rsidR="00104FF0" w:rsidRPr="00104FF0">
        <w:rPr>
          <w:i/>
        </w:rPr>
        <w:t>per se</w:t>
      </w:r>
      <w:r w:rsidR="00104FF0">
        <w:t>, but that sociality is accompanied by an increased prey size to predator size ratio.</w:t>
      </w:r>
      <w:r w:rsidR="002A681E">
        <w:t xml:space="preserve"> This increased ratio can be achieved </w:t>
      </w:r>
      <w:r w:rsidR="002A681E" w:rsidRPr="002A681E">
        <w:rPr>
          <w:i/>
        </w:rPr>
        <w:t>either</w:t>
      </w:r>
      <w:r w:rsidR="002A681E">
        <w:t xml:space="preserve"> by an increase in prey size </w:t>
      </w:r>
      <w:r w:rsidR="002A681E" w:rsidRPr="002A681E">
        <w:rPr>
          <w:i/>
        </w:rPr>
        <w:t>or</w:t>
      </w:r>
      <w:r w:rsidR="002A681E">
        <w:t xml:space="preserve"> by a decrease in spider size.</w:t>
      </w:r>
      <w:r w:rsidR="009C1AFD">
        <w:t xml:space="preserve"> </w:t>
      </w:r>
      <w:r w:rsidR="00CC5CD3">
        <w:t>N</w:t>
      </w:r>
      <w:r w:rsidR="00DB3DAC">
        <w:t xml:space="preserve">ote that </w:t>
      </w:r>
      <w:r w:rsidR="00C364D8">
        <w:t>throughout</w:t>
      </w:r>
      <w:r w:rsidR="0042201E">
        <w:t xml:space="preserve"> this paper we shall let ‘spider size’ refer to the average full body length of adult female spiders.</w:t>
      </w:r>
      <w:r w:rsidR="00E66D1D">
        <w:t xml:space="preserve"> When developing this hypothesis below,</w:t>
      </w:r>
      <w:r w:rsidR="0042201E">
        <w:t xml:space="preserve"> </w:t>
      </w:r>
      <w:r w:rsidR="00E66D1D">
        <w:t>w</w:t>
      </w:r>
      <w:r w:rsidR="0042201E">
        <w:t>e exclude males because females are the cooperative sex in</w:t>
      </w:r>
      <w:r w:rsidR="00742283">
        <w:t xml:space="preserve"> social</w:t>
      </w:r>
      <w:r w:rsidR="0042201E">
        <w:t xml:space="preserve"> spiders</w:t>
      </w:r>
      <w:r w:rsidR="00742283">
        <w:t>,</w:t>
      </w:r>
      <w:r w:rsidR="0042201E">
        <w:t xml:space="preserve"> involved in all the cooperative tasks in the colony</w:t>
      </w:r>
      <w:r w:rsidR="00742283">
        <w:t>,</w:t>
      </w:r>
      <w:r w:rsidR="0042201E">
        <w:t xml:space="preserve"> while males die shortly after mating </w:t>
      </w:r>
      <w:r w:rsidR="00DA6390">
        <w:fldChar w:fldCharType="begin">
          <w:fldData xml:space="preserve">PEVuZE5vdGU+PENpdGU+PEF1dGhvcj5MdWJpbjwvQXV0aG9yPjxZZWFyPjIwMDc8L1llYXI+PFJl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</w:fldData>
        </w:fldChar>
      </w:r>
      <w:r w:rsidR="000252B0">
        <w:instrText xml:space="preserve"> ADDIN EN.CITE </w:instrText>
      </w:r>
      <w:r w:rsidR="000252B0">
        <w:fldChar w:fldCharType="begin">
          <w:fldData xml:space="preserve">PEVuZE5vdGU+PENpdGU+PEF1dGhvcj5MdWJpbjwvQXV0aG9yPjxZZWFyPjIwMDc8L1llYXI+PFJl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</w:fldData>
        </w:fldChar>
      </w:r>
      <w:r w:rsidR="000252B0">
        <w:instrText xml:space="preserve"> ADDIN EN.CITE.DATA </w:instrText>
      </w:r>
      <w:r w:rsidR="000252B0">
        <w:fldChar w:fldCharType="end"/>
      </w:r>
      <w:r w:rsidR="00DA6390">
        <w:fldChar w:fldCharType="separate"/>
      </w:r>
      <w:r w:rsidR="000252B0">
        <w:rPr>
          <w:noProof/>
        </w:rPr>
        <w:t>(Avilés, 1997; Lubin &amp; Bilde, 2007)</w:t>
      </w:r>
      <w:r w:rsidR="00DA6390">
        <w:fldChar w:fldCharType="end"/>
      </w:r>
      <w:r w:rsidR="0042201E">
        <w:t>.</w:t>
      </w:r>
      <w:r w:rsidR="009C1AFD">
        <w:t xml:space="preserve"> </w:t>
      </w:r>
    </w:p>
    <w:p w14:paraId="11675086" w14:textId="7E95CBFF" w:rsidR="004D1F4A" w:rsidRDefault="00E44BBF" w:rsidP="00E44BBF">
      <w:r>
        <w:t>Let us first assume that within a genus of web-building spiders, larger solitary spiders are able to catch larger prey</w:t>
      </w:r>
      <w:r w:rsidR="004D1F4A">
        <w:t>,</w:t>
      </w:r>
      <w:r>
        <w:t xml:space="preserve"> as larger spiders build larger webs, have larger fangs, and are physically able to subdue larger insects </w:t>
      </w:r>
      <w:r w:rsidR="00DA6390">
        <w:fldChar w:fldCharType="begin">
          <w:fldData xml:space="preserve">PEVuZE5vdGU+PENpdGU+PEF1dGhvcj5OZW50d2lnPC9BdXRob3I+PFllYXI+MTk4NjwvWWVhcj48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</w:fldData>
        </w:fldChar>
      </w:r>
      <w:r w:rsidR="000252B0">
        <w:instrText xml:space="preserve"> ADDIN EN.CITE </w:instrText>
      </w:r>
      <w:r w:rsidR="000252B0">
        <w:fldChar w:fldCharType="begin">
          <w:fldData xml:space="preserve">PEVuZE5vdGU+PENpdGU+PEF1dGhvcj5OZW50d2lnPC9BdXRob3I+PFllYXI+MTk4NjwvWWVhcj48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</w:fldData>
        </w:fldChar>
      </w:r>
      <w:r w:rsidR="000252B0">
        <w:instrText xml:space="preserve"> ADDIN EN.CITE.DATA </w:instrText>
      </w:r>
      <w:r w:rsidR="000252B0">
        <w:fldChar w:fldCharType="end"/>
      </w:r>
      <w:r w:rsidR="00DA6390">
        <w:fldChar w:fldCharType="separate"/>
      </w:r>
      <w:r w:rsidR="000252B0">
        <w:rPr>
          <w:noProof/>
        </w:rPr>
        <w:t>(Nentwig &amp; Wissel, 1986; Venner &amp; Casas, 2005)</w:t>
      </w:r>
      <w:r w:rsidR="00DA6390">
        <w:fldChar w:fldCharType="end"/>
      </w:r>
      <w:r>
        <w:t xml:space="preserve">. </w:t>
      </w:r>
      <w:r w:rsidR="00AC186A">
        <w:t>This assumption entails that w</w:t>
      </w:r>
      <w:r>
        <w:t>ith increasing spider size, the size of prey caught will reach a</w:t>
      </w:r>
      <w:r w:rsidR="00E66D1D">
        <w:t>n</w:t>
      </w:r>
      <w:r>
        <w:t xml:space="preserve"> </w:t>
      </w:r>
      <w:r w:rsidR="00E66D1D">
        <w:t xml:space="preserve">upper </w:t>
      </w:r>
      <w:r>
        <w:t xml:space="preserve">limit, </w:t>
      </w:r>
      <w:r w:rsidR="00343437">
        <w:t>as insect sizes do not increase indefinitely (</w:t>
      </w:r>
      <w:r w:rsidR="004D1F4A">
        <w:t>solitary spiders are shown as a</w:t>
      </w:r>
      <w:r>
        <w:t xml:space="preserve"> </w:t>
      </w:r>
      <w:r w:rsidR="00343437">
        <w:t>thin c</w:t>
      </w:r>
      <w:r w:rsidR="0042201E">
        <w:t>u</w:t>
      </w:r>
      <w:r w:rsidR="00343437">
        <w:t>rve</w:t>
      </w:r>
      <w:r w:rsidR="006F7230">
        <w:t>, ‘sol’,</w:t>
      </w:r>
      <w:r w:rsidR="00343437">
        <w:t xml:space="preserve"> in Fig.</w:t>
      </w:r>
      <w:r w:rsidR="008542CD">
        <w:t xml:space="preserve"> </w:t>
      </w:r>
      <w:r w:rsidR="00343437">
        <w:t>1a+e</w:t>
      </w:r>
      <w:r w:rsidR="004D1F4A">
        <w:t xml:space="preserve"> with its asymptote</w:t>
      </w:r>
      <w:r>
        <w:t xml:space="preserve"> represent</w:t>
      </w:r>
      <w:r w:rsidR="004D1F4A">
        <w:t>ing</w:t>
      </w:r>
      <w:r>
        <w:t xml:space="preserve"> the maximum prey size available in the environment</w:t>
      </w:r>
      <w:r w:rsidR="00343437">
        <w:t xml:space="preserve">). </w:t>
      </w:r>
      <w:r w:rsidR="00AC186A">
        <w:t>We further assume that a</w:t>
      </w:r>
      <w:r w:rsidR="00343437">
        <w:t>s spiders begin to cooperate and create groups of ever larger sizes</w:t>
      </w:r>
      <w:r w:rsidR="00922FC9">
        <w:t xml:space="preserve"> (thickness of the curve in Fig.</w:t>
      </w:r>
      <w:r w:rsidR="008542CD">
        <w:t xml:space="preserve"> </w:t>
      </w:r>
      <w:r w:rsidR="00922FC9">
        <w:t>1a+e correspond to group size</w:t>
      </w:r>
      <w:r w:rsidR="006F7230">
        <w:t>s Small, Medium and Large</w:t>
      </w:r>
      <w:r w:rsidR="00922FC9">
        <w:t>)</w:t>
      </w:r>
      <w:r w:rsidR="00343437">
        <w:t xml:space="preserve">, the </w:t>
      </w:r>
      <w:r w:rsidR="00922FC9">
        <w:t xml:space="preserve">need </w:t>
      </w:r>
      <w:r w:rsidR="009A6249">
        <w:t xml:space="preserve">for </w:t>
      </w:r>
      <w:r w:rsidR="00CC485A">
        <w:t xml:space="preserve">a large </w:t>
      </w:r>
      <w:r w:rsidR="00AC186A">
        <w:t xml:space="preserve">predator </w:t>
      </w:r>
      <w:r w:rsidR="009A6249">
        <w:t>body size</w:t>
      </w:r>
      <w:r w:rsidR="00F54C5C">
        <w:t xml:space="preserve"> </w:t>
      </w:r>
      <w:r w:rsidR="00AC186A">
        <w:t>is relaxed</w:t>
      </w:r>
      <w:r w:rsidR="00F54C5C">
        <w:t xml:space="preserve">, as cooperative groups containing smaller spiders will still be able </w:t>
      </w:r>
      <w:r w:rsidR="009A6249">
        <w:t>to access the largest prey available</w:t>
      </w:r>
      <w:r w:rsidR="00AC186A">
        <w:t xml:space="preserve"> </w:t>
      </w:r>
      <w:r w:rsidR="00AC186A">
        <w:fldChar w:fldCharType="begin">
          <w:fldData xml:space="preserve">PEVuZE5vdGU+PENpdGU+PEF1dGhvcj5Qb3dlcnM8L0F1dGhvcj48WWVhcj4yMDA3PC9ZZWFyPjxS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ODwvdm9sdW1lPjxrZXl3b3Jkcz48a2V5d29yZD5z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</w:fldData>
        </w:fldChar>
      </w:r>
      <w:r w:rsidR="000252B0">
        <w:instrText xml:space="preserve"> ADDIN EN.CITE </w:instrText>
      </w:r>
      <w:r w:rsidR="000252B0">
        <w:fldChar w:fldCharType="begin">
          <w:fldData xml:space="preserve">PEVuZE5vdGU+PENpdGU+PEF1dGhvcj5Qb3dlcnM8L0F1dGhvcj48WWVhcj4yMDA3PC9ZZWFyPjxS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ODwvdm9sdW1lPjxrZXl3b3Jkcz48a2V5d29yZD5z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</w:fldData>
        </w:fldChar>
      </w:r>
      <w:r w:rsidR="000252B0">
        <w:instrText xml:space="preserve"> ADDIN EN.CITE.DATA </w:instrText>
      </w:r>
      <w:r w:rsidR="000252B0">
        <w:fldChar w:fldCharType="end"/>
      </w:r>
      <w:r w:rsidR="00AC186A">
        <w:fldChar w:fldCharType="separate"/>
      </w:r>
      <w:r w:rsidR="000252B0">
        <w:rPr>
          <w:noProof/>
        </w:rPr>
        <w:t>(M. Majer et al., 2018; Powers &amp; Aviles, 2007; P. I. Ward, 1986; Yip et al., 2008)</w:t>
      </w:r>
      <w:r w:rsidR="00AC186A">
        <w:fldChar w:fldCharType="end"/>
      </w:r>
      <w:r w:rsidR="0015266D">
        <w:t>.</w:t>
      </w:r>
    </w:p>
    <w:p w14:paraId="4388DC94" w14:textId="77777777" w:rsidR="00584D5B" w:rsidRDefault="00584D5B" w:rsidP="0014692B"/>
    <w:p w14:paraId="7482E092" w14:textId="77777777" w:rsidR="00017F02" w:rsidRDefault="00017F02" w:rsidP="0014692B"/>
    <w:p w14:paraId="5BEE33D4" w14:textId="77777777" w:rsidR="00976F26" w:rsidRDefault="006F7230" w:rsidP="0014692B">
      <w:r>
        <w:rPr>
          <w:noProof/>
          <w:lang w:val="en-US"/>
        </w:rPr>
        <w:drawing>
          <wp:inline distT="0" distB="0" distL="0" distR="0" wp14:anchorId="56DF6C2A" wp14:editId="5445715B">
            <wp:extent cx="5734050" cy="3124200"/>
            <wp:effectExtent l="0" t="0" r="0" b="0"/>
            <wp:docPr id="6" name="Picture 6" descr="C:\Users\UDBA020\Documents\old spider papers from Aarhus 19.06.19\Christina foraging paper\plots\hypothesis 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DBA020\Documents\old spider papers from Aarhus 19.06.19\Christina foraging paper\plots\hypothesis plot.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4050" cy="3124200"/>
                    </a:xfrm>
                    <a:prstGeom prst="rect">
                      <a:avLst/>
                    </a:prstGeom>
                    <a:noFill/>
                    <a:ln>
                      <a:noFill/>
                    </a:ln>
                  </pic:spPr>
                </pic:pic>
              </a:graphicData>
            </a:graphic>
          </wp:inline>
        </w:drawing>
      </w:r>
    </w:p>
    <w:p w14:paraId="5C473058" w14:textId="77777777" w:rsidR="006F7230" w:rsidRDefault="006F7230" w:rsidP="0064344D">
      <w:pPr>
        <w:spacing w:line="276" w:lineRule="auto"/>
        <w:rPr>
          <w:b/>
        </w:rPr>
      </w:pPr>
    </w:p>
    <w:p w14:paraId="32168220" w14:textId="77777777" w:rsidR="0064344D" w:rsidRPr="0064344D" w:rsidRDefault="00343437" w:rsidP="00017F02">
      <w:pPr>
        <w:spacing w:after="0" w:line="240" w:lineRule="auto"/>
        <w:rPr>
          <w:b/>
        </w:rPr>
      </w:pPr>
      <w:r w:rsidRPr="0064344D">
        <w:rPr>
          <w:b/>
        </w:rPr>
        <w:t>Fig. 1</w:t>
      </w:r>
      <w:r w:rsidR="0064344D" w:rsidRPr="0064344D">
        <w:rPr>
          <w:b/>
        </w:rPr>
        <w:t xml:space="preserve">: </w:t>
      </w:r>
      <w:r w:rsidR="00023FCC" w:rsidRPr="0064344D">
        <w:rPr>
          <w:b/>
        </w:rPr>
        <w:t>The ‘</w:t>
      </w:r>
      <w:r w:rsidR="00F54C5C">
        <w:rPr>
          <w:b/>
        </w:rPr>
        <w:t xml:space="preserve">prey to predator size ratio </w:t>
      </w:r>
      <w:r w:rsidR="006923F7">
        <w:rPr>
          <w:b/>
        </w:rPr>
        <w:t>hypothesis</w:t>
      </w:r>
      <w:r w:rsidR="00023FCC" w:rsidRPr="0064344D">
        <w:rPr>
          <w:b/>
        </w:rPr>
        <w:t>’ and its predictions explained</w:t>
      </w:r>
      <w:r w:rsidR="00017F02">
        <w:rPr>
          <w:b/>
        </w:rPr>
        <w:t xml:space="preserve">. </w:t>
      </w:r>
      <w:r w:rsidR="00023FCC" w:rsidRPr="0064344D">
        <w:rPr>
          <w:b/>
        </w:rPr>
        <w:t xml:space="preserve"> </w:t>
      </w:r>
    </w:p>
    <w:p w14:paraId="248ADD85" w14:textId="77777777" w:rsidR="00DE5355" w:rsidRDefault="00023FCC" w:rsidP="00017F02">
      <w:pPr>
        <w:spacing w:after="0" w:line="240" w:lineRule="auto"/>
      </w:pPr>
      <w:r>
        <w:t xml:space="preserve">The two identical graphs in </w:t>
      </w:r>
      <w:r w:rsidR="00CF654E">
        <w:t>(</w:t>
      </w:r>
      <w:r>
        <w:t xml:space="preserve">a) and </w:t>
      </w:r>
      <w:r w:rsidR="00CF654E">
        <w:t>(</w:t>
      </w:r>
      <w:r>
        <w:t>e) explain how larger</w:t>
      </w:r>
      <w:r w:rsidR="00946D30">
        <w:t xml:space="preserve"> solitary</w:t>
      </w:r>
      <w:r>
        <w:t xml:space="preserve"> spiders are expected to catch larger prey (thin </w:t>
      </w:r>
      <w:r w:rsidR="00CF654E">
        <w:t>curve</w:t>
      </w:r>
      <w:r w:rsidR="006F7230">
        <w:t>, ‘sol’</w:t>
      </w:r>
      <w:r>
        <w:t>) up to the maximum prey size available</w:t>
      </w:r>
      <w:r w:rsidR="00946D30">
        <w:t>,</w:t>
      </w:r>
      <w:r>
        <w:t xml:space="preserve"> while groups of i</w:t>
      </w:r>
      <w:r w:rsidR="00CF654E">
        <w:t>ncreasing sizes</w:t>
      </w:r>
      <w:r w:rsidR="005C0AB9">
        <w:t xml:space="preserve"> (the thickness of t</w:t>
      </w:r>
      <w:r w:rsidR="00CA139D">
        <w:t>he curves indicate group sizes S</w:t>
      </w:r>
      <w:r w:rsidR="005C0AB9">
        <w:t xml:space="preserve">mall, </w:t>
      </w:r>
      <w:r w:rsidR="00CA139D">
        <w:t>M</w:t>
      </w:r>
      <w:r w:rsidR="005C0AB9">
        <w:t xml:space="preserve">edium and </w:t>
      </w:r>
      <w:r w:rsidR="00CA139D">
        <w:t>L</w:t>
      </w:r>
      <w:r w:rsidR="005C0AB9">
        <w:t>arge)</w:t>
      </w:r>
      <w:r w:rsidR="00CF654E">
        <w:t xml:space="preserve"> can access the maximum prey sizes at ever smaller spider body sizes </w:t>
      </w:r>
      <w:r w:rsidR="005C0AB9">
        <w:t xml:space="preserve">due to cooperative prey capture. </w:t>
      </w:r>
      <w:r w:rsidR="00CF654E">
        <w:t xml:space="preserve">The figures in (b-d) and (f-h) indicate how prey size (b+f), spider size (c+g) and the ratio between the two (d+h) are predicted to vary with increasing social level in each of a genus of </w:t>
      </w:r>
      <w:r w:rsidR="00946D30">
        <w:t xml:space="preserve">relatively </w:t>
      </w:r>
      <w:r w:rsidR="00CF654E">
        <w:t xml:space="preserve">small spiders (a-d) and a genus of </w:t>
      </w:r>
      <w:r w:rsidR="00946D30">
        <w:t xml:space="preserve">relatively </w:t>
      </w:r>
      <w:r w:rsidR="00CF654E">
        <w:t>large spiders (e-h). Within a genus of small spiders</w:t>
      </w:r>
      <w:r w:rsidR="001E2916">
        <w:t xml:space="preserve"> relative to prey size in their environment</w:t>
      </w:r>
      <w:r w:rsidR="00CF654E">
        <w:t xml:space="preserve"> (grey area within (a)) the evolution of sociality (vertical arrow in (a)) is expected to be associated with catching larger prey </w:t>
      </w:r>
      <w:r w:rsidR="0064344D">
        <w:t xml:space="preserve">(b) </w:t>
      </w:r>
      <w:r w:rsidR="00CF654E">
        <w:t>without necessarily changing the body size of the spiders</w:t>
      </w:r>
      <w:r w:rsidR="0064344D">
        <w:t xml:space="preserve"> (c)</w:t>
      </w:r>
      <w:r w:rsidR="00CF654E">
        <w:t>. Within a genus of larg</w:t>
      </w:r>
      <w:r w:rsidR="0064344D">
        <w:t>e spiders that are already able</w:t>
      </w:r>
      <w:r w:rsidR="00CF654E">
        <w:t xml:space="preserve"> to catch the largest prey available (grey area within (e))</w:t>
      </w:r>
      <w:r w:rsidR="00094508">
        <w:t xml:space="preserve"> the evolution of sociality (the horizontal arrow in (e))</w:t>
      </w:r>
      <w:r w:rsidR="0064344D">
        <w:t xml:space="preserve"> is expected to be associated with smaller spider body sizes (g) while prey sizes remain the same (f). This leads to identical predictions relating to the ratio of prey to predator body size for genera of both small and large spiders: the evolution of sociality is expected to be associated with an increased prey-predator size ratio (d+h). </w:t>
      </w:r>
    </w:p>
    <w:p w14:paraId="7E60ED43" w14:textId="77777777" w:rsidR="00094508" w:rsidRDefault="00094508" w:rsidP="0014692B"/>
    <w:p w14:paraId="677B1B26" w14:textId="2298C827" w:rsidR="004D1F4A" w:rsidRDefault="004D1F4A" w:rsidP="004D1F4A">
      <w:r>
        <w:t xml:space="preserve">Now imagine a spider genus with a relatively small spider body size, as is the case for </w:t>
      </w:r>
      <w:r w:rsidRPr="0042201E">
        <w:rPr>
          <w:i/>
        </w:rPr>
        <w:t>Anelosimus</w:t>
      </w:r>
      <w:r>
        <w:t xml:space="preserve"> (typically between 1.8 </w:t>
      </w:r>
      <w:r w:rsidR="00193FF2">
        <w:t xml:space="preserve">mm </w:t>
      </w:r>
      <w:r>
        <w:t>and 5.5</w:t>
      </w:r>
      <w:r w:rsidR="00193FF2">
        <w:t xml:space="preserve"> </w:t>
      </w:r>
      <w:r>
        <w:t xml:space="preserve">mm) </w:t>
      </w:r>
      <w:r w:rsidR="00DA6390">
        <w:fldChar w:fldCharType="begin">
          <w:fldData xml:space="preserve">PEVuZE5vdGU+PENpdGU+PEF1dGhvcj5GZXJuYW5kZXotRm91cm5pZXI8L0F1dGhvcj48WWVhcj4y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NjAxMC02MDE1PC9wYWdlcz48dm9sdW1lPjEx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</w:fldData>
        </w:fldChar>
      </w:r>
      <w:r w:rsidR="000252B0">
        <w:instrText xml:space="preserve"> ADDIN EN.CITE </w:instrText>
      </w:r>
      <w:r w:rsidR="000252B0">
        <w:fldChar w:fldCharType="begin">
          <w:fldData xml:space="preserve">PEVuZE5vdGU+PENpdGU+PEF1dGhvcj5GZXJuYW5kZXotRm91cm5pZXI8L0F1dGhvcj48WWVhcj4y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NjAxMC02MDE1PC9wYWdlcz48dm9sdW1lPjEx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</w:fldData>
        </w:fldChar>
      </w:r>
      <w:r w:rsidR="000252B0">
        <w:instrText xml:space="preserve"> ADDIN EN.CITE.DATA </w:instrText>
      </w:r>
      <w:r w:rsidR="000252B0">
        <w:fldChar w:fldCharType="end"/>
      </w:r>
      <w:r w:rsidR="00DA6390">
        <w:fldChar w:fldCharType="separate"/>
      </w:r>
      <w:r w:rsidR="000252B0">
        <w:rPr>
          <w:noProof/>
        </w:rPr>
        <w:t>(Fernandez-Fournier, Guevara, Hoffman, &amp; Aviles, 2018)</w:t>
      </w:r>
      <w:r w:rsidR="00DA6390">
        <w:fldChar w:fldCharType="end"/>
      </w:r>
      <w:r w:rsidR="00F40B30">
        <w:t>. If there are selective</w:t>
      </w:r>
      <w:r>
        <w:t xml:space="preserve"> benefits </w:t>
      </w:r>
      <w:r w:rsidR="00F40B30">
        <w:t xml:space="preserve">for </w:t>
      </w:r>
      <w:r>
        <w:t xml:space="preserve">a solitary spider to gain access to larger prey, e.g. in an environment where </w:t>
      </w:r>
      <w:r w:rsidR="00F40B30">
        <w:t xml:space="preserve">small </w:t>
      </w:r>
      <w:r>
        <w:t xml:space="preserve">prey </w:t>
      </w:r>
      <w:r w:rsidR="00F40B30">
        <w:t>is scarce or competition for large prey is less fierce than for smaller prey</w:t>
      </w:r>
      <w:r>
        <w:t xml:space="preserve">, it can either evolve to a larger size or form a group and catch prey cooperatively to utilise that otherwise inaccessible resource. Perhaps this spider is phylogenetically or physiologically constrained from evolving to a large size, and perhaps it is predisposed to cooperative behaviour and group living due to extended maternal care that necessitates tolerance among siblings as they feed together during the brood care phase </w:t>
      </w:r>
      <w:r w:rsidR="00DA6390">
        <w:fldChar w:fldCharType="begin"/>
      </w:r>
      <w:r w:rsidR="000252B0">
        <w:instrText xml:space="preserve"> ADDIN EN.CITE &lt;EndNote&gt;&lt;Cite&gt;&lt;Author&gt;Yip&lt;/Author&gt;&lt;Year&gt;2014&lt;/Year&gt;&lt;RecNum&gt;23&lt;/RecNum&gt;&lt;DisplayText&gt;(Yip &amp;amp; Rayor, 2014)&lt;/DisplayText&gt;&lt;record&gt;&lt;rec-number&gt;23&lt;/rec-number&gt;&lt;foreign-keys&gt;&lt;key app="EN" db-id="t9rffp29r5rrtpe0ped5eseyp55sev5dv5e5" timestamp="1571912884"&gt;23&lt;/key&gt;&lt;/foreign-keys&gt;&lt;ref-type name="Journal Article"&gt;17&lt;/ref-type&gt;&lt;contributors&gt;&lt;authors&gt;&lt;author&gt;Yip, E. C.&lt;/author&gt;&lt;author&gt;Rayor, L. S.&lt;/author&gt;&lt;/authors&gt;&lt;/contributors&gt;&lt;auth-address&gt;Cornell Univ, Dept Entomol, Ithaca, NY 14853 USA&lt;/auth-address&gt;&lt;titles&gt;&lt;title&gt;Maternal care and subsocial behaviour in spiders&lt;/title&gt;&lt;secondary-title&gt;Biological Reviews&lt;/secondary-title&gt;&lt;alt-title&gt;Biol Rev&lt;/alt-title&gt;&lt;/titles&gt;&lt;periodical&gt;&lt;full-title&gt;Biological Reviews&lt;/full-title&gt;&lt;abbr-1&gt;Biol Rev&lt;/abbr-1&gt;&lt;/periodical&gt;&lt;alt-periodical&gt;&lt;full-title&gt;Biological Reviews&lt;/full-title&gt;&lt;abbr-1&gt;Biol Rev&lt;/abbr-1&gt;&lt;/alt-periodical&gt;&lt;pages&gt;427-449&lt;/pages&gt;&lt;volume&gt;89&lt;/volume&gt;&lt;number&gt;2&lt;/number&gt;&lt;keywords&gt;&lt;keyword&gt;competition&lt;/keyword&gt;&lt;keyword&gt;cooperation&lt;/keyword&gt;&lt;keyword&gt;dispersal&lt;/keyword&gt;&lt;keyword&gt;group-living&lt;/keyword&gt;&lt;keyword&gt;inbreeding&lt;/keyword&gt;&lt;keyword&gt;kin recognition&lt;/keyword&gt;&lt;keyword&gt;maternal care&lt;/keyword&gt;&lt;keyword&gt;parental care&lt;/keyword&gt;&lt;keyword&gt;spider&lt;/keyword&gt;&lt;keyword&gt;subsocial&lt;/keyword&gt;&lt;keyword&gt;anelosimus-studiosus araneae&lt;/keyword&gt;&lt;keyword&gt;stegodyphus-lineatus eresidae&lt;/keyword&gt;&lt;keyword&gt;coelotes-terrestris araneae&lt;/keyword&gt;&lt;keyword&gt;social huntsman spider&lt;/keyword&gt;&lt;keyword&gt;chiracanthium-japonicum araneae&lt;/keyword&gt;&lt;keyword&gt;mother-offspring interactions&lt;/keyword&gt;&lt;keyword&gt;population genetic-structure&lt;/keyword&gt;&lt;keyword&gt;delena-cancerides araneae&lt;/keyword&gt;&lt;keyword&gt;cooperative prey capture&lt;/keyword&gt;&lt;keyword&gt;life-history&lt;/keyword&gt;&lt;/keywords&gt;&lt;dates&gt;&lt;year&gt;2014&lt;/year&gt;&lt;pub-dates&gt;&lt;date&gt;May&lt;/date&gt;&lt;/pub-dates&gt;&lt;/dates&gt;&lt;isbn&gt;1464-7931&lt;/isbn&gt;&lt;accession-num&gt;WOS:000334182600009&lt;/accession-num&gt;&lt;urls&gt;&lt;related-urls&gt;&lt;url&gt;&amp;lt;Go to ISI&amp;gt;://WOS:000334182600009&lt;/url&gt;&lt;/related-urls&gt;&lt;/urls&gt;&lt;electronic-resource-num&gt;10.1111/brv.12060&lt;/electronic-resource-num&gt;&lt;language&gt;English&lt;/language&gt;&lt;/record&gt;&lt;/Cite&gt;&lt;/EndNote&gt;</w:instrText>
      </w:r>
      <w:r w:rsidR="00DA6390">
        <w:fldChar w:fldCharType="separate"/>
      </w:r>
      <w:r w:rsidR="000252B0">
        <w:rPr>
          <w:noProof/>
        </w:rPr>
        <w:t>(Yip &amp; Rayor, 2014)</w:t>
      </w:r>
      <w:r w:rsidR="00DA6390">
        <w:fldChar w:fldCharType="end"/>
      </w:r>
      <w:r>
        <w:t xml:space="preserve">. In this case, this small species will benefit from transitioning to sociality (Fig. 1a, grey area). In a genus of mainly small spiders with multiple social species, like </w:t>
      </w:r>
      <w:r w:rsidRPr="00A460AC">
        <w:rPr>
          <w:i/>
        </w:rPr>
        <w:t>Anelosimus</w:t>
      </w:r>
      <w:r>
        <w:t xml:space="preserve">, we would then expect that with an increase in social level we will see 1) an </w:t>
      </w:r>
      <w:r>
        <w:lastRenderedPageBreak/>
        <w:t>increase of prey size caught (Fig. 1b), 2) no consistent change in spider body size (Fig. 1c), and 3) an increased prey size to spider size ratio (Fig. 1d).</w:t>
      </w:r>
    </w:p>
    <w:p w14:paraId="78CD6BB9" w14:textId="30064EA1" w:rsidR="00684681" w:rsidRDefault="00A460AC" w:rsidP="00684681">
      <w:r>
        <w:t xml:space="preserve">Now imagine </w:t>
      </w:r>
      <w:r w:rsidR="0087588A">
        <w:t xml:space="preserve">instead </w:t>
      </w:r>
      <w:r>
        <w:t xml:space="preserve">a </w:t>
      </w:r>
      <w:r w:rsidR="0087588A">
        <w:t xml:space="preserve">genus of </w:t>
      </w:r>
      <w:r>
        <w:t>relatively large</w:t>
      </w:r>
      <w:r w:rsidR="0087588A">
        <w:t>, solitary</w:t>
      </w:r>
      <w:r>
        <w:t xml:space="preserve"> spider</w:t>
      </w:r>
      <w:r w:rsidR="0087588A">
        <w:t>s</w:t>
      </w:r>
      <w:r>
        <w:t xml:space="preserve"> that </w:t>
      </w:r>
      <w:r w:rsidR="0087588A">
        <w:t xml:space="preserve">are </w:t>
      </w:r>
      <w:r>
        <w:t>already</w:t>
      </w:r>
      <w:r w:rsidR="008517A4">
        <w:t xml:space="preserve"> utilising the available resource, being</w:t>
      </w:r>
      <w:r>
        <w:t xml:space="preserve"> capable of catching some of the largest prey in the environment</w:t>
      </w:r>
      <w:r w:rsidR="00684681">
        <w:t xml:space="preserve"> (Fig. 1e, grey area)</w:t>
      </w:r>
      <w:r>
        <w:t xml:space="preserve">. There is no </w:t>
      </w:r>
      <w:r w:rsidR="0087588A">
        <w:t>inaccessibl</w:t>
      </w:r>
      <w:r w:rsidR="00BA1E09">
        <w:t>e</w:t>
      </w:r>
      <w:r w:rsidR="00017F02">
        <w:t>,</w:t>
      </w:r>
      <w:r w:rsidR="0087588A">
        <w:t xml:space="preserve"> </w:t>
      </w:r>
      <w:r>
        <w:t xml:space="preserve">large prey available in the environment that </w:t>
      </w:r>
      <w:r w:rsidR="0087588A">
        <w:t xml:space="preserve">a spider </w:t>
      </w:r>
      <w:r>
        <w:t xml:space="preserve">could exploit by forming cooperative groups. However, when </w:t>
      </w:r>
      <w:r w:rsidR="007D1142">
        <w:t xml:space="preserve">social groups do form due to other selective benefits of cooperation, the ability for spiders </w:t>
      </w:r>
      <w:r w:rsidR="0076334E">
        <w:t xml:space="preserve">of a smaller size </w:t>
      </w:r>
      <w:r w:rsidR="007D1142">
        <w:t xml:space="preserve">to continue catching </w:t>
      </w:r>
      <w:r w:rsidR="0076334E">
        <w:t xml:space="preserve">the </w:t>
      </w:r>
      <w:r w:rsidR="007D1142">
        <w:t>large</w:t>
      </w:r>
      <w:r w:rsidR="0076334E">
        <w:t>st</w:t>
      </w:r>
      <w:r w:rsidR="0087588A">
        <w:t xml:space="preserve"> available</w:t>
      </w:r>
      <w:r w:rsidR="007D1142">
        <w:t xml:space="preserve"> prey will relax selection on large body size, allowing group living spiders to evolve a smaller body size at </w:t>
      </w:r>
      <w:r w:rsidR="00684681">
        <w:t xml:space="preserve">which to reach </w:t>
      </w:r>
      <w:r w:rsidR="007D1142">
        <w:t>sexual maturation. This is important because cooperative spiders catch fewer prey per spider</w:t>
      </w:r>
      <w:r w:rsidR="00684681">
        <w:t>,</w:t>
      </w:r>
      <w:r w:rsidR="007D1142">
        <w:t xml:space="preserve"> and with no real change in the average prey size </w:t>
      </w:r>
      <w:r w:rsidR="000813A2">
        <w:t>captured</w:t>
      </w:r>
      <w:r w:rsidR="007D1142">
        <w:t>, food in</w:t>
      </w:r>
      <w:r w:rsidR="0076334E">
        <w:t>take per spider will be lower for</w:t>
      </w:r>
      <w:r w:rsidR="007D1142">
        <w:t xml:space="preserve"> groups</w:t>
      </w:r>
      <w:r w:rsidR="0076334E">
        <w:t xml:space="preserve"> as compared to</w:t>
      </w:r>
      <w:r w:rsidR="00684681">
        <w:t xml:space="preserve"> solitary spiders</w:t>
      </w:r>
      <w:r w:rsidR="0013620A">
        <w:t xml:space="preserve"> and decrease with group size</w:t>
      </w:r>
      <w:r w:rsidR="00F558F9">
        <w:t xml:space="preserve"> </w:t>
      </w:r>
      <w:r w:rsidR="00DA6390">
        <w:fldChar w:fldCharType="begin">
          <w:fldData xml:space="preserve">PEVuZE5vdGU+PENpdGU+PEF1dGhvcj5XYXJkPC9BdXRob3I+PFllYXI+MTk4NjwvWWVhcj48UmVj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</w:fldData>
        </w:fldChar>
      </w:r>
      <w:r w:rsidR="000252B0">
        <w:instrText xml:space="preserve"> ADDIN EN.CITE </w:instrText>
      </w:r>
      <w:r w:rsidR="000252B0">
        <w:fldChar w:fldCharType="begin">
          <w:fldData xml:space="preserve">PEVuZE5vdGU+PENpdGU+PEF1dGhvcj5XYXJkPC9BdXRob3I+PFllYXI+MTk4NjwvWWVhcj48UmVj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</w:fldData>
        </w:fldChar>
      </w:r>
      <w:r w:rsidR="000252B0">
        <w:instrText xml:space="preserve"> ADDIN EN.CITE.DATA </w:instrText>
      </w:r>
      <w:r w:rsidR="000252B0">
        <w:fldChar w:fldCharType="end"/>
      </w:r>
      <w:r w:rsidR="00DA6390">
        <w:fldChar w:fldCharType="separate"/>
      </w:r>
      <w:r w:rsidR="000252B0">
        <w:rPr>
          <w:noProof/>
        </w:rPr>
        <w:t>(M. Majer et al., 2018; P. I. Ward, 1986)</w:t>
      </w:r>
      <w:r w:rsidR="00DA6390">
        <w:fldChar w:fldCharType="end"/>
      </w:r>
      <w:r w:rsidR="007D1142">
        <w:t>.</w:t>
      </w:r>
      <w:r w:rsidR="000813A2">
        <w:t xml:space="preserve"> This form of resource competition will have less of a negative effect if group members mature at a smaller size and therefore have lower nutritional requirements to mature.</w:t>
      </w:r>
      <w:r w:rsidR="00684681">
        <w:t xml:space="preserve"> Smaller adult females in social groups will inevitably mean lower reproductive output per female, </w:t>
      </w:r>
      <w:r w:rsidR="00270A48">
        <w:t xml:space="preserve">as shown in Bilde et al. </w:t>
      </w:r>
      <w:r w:rsidR="00DA6390">
        <w:fldChar w:fldCharType="begin">
          <w:fldData xml:space="preserve">PEVuZE5vdGU+PENpdGUgRXhjbHVkZUF1dGg9IjEiPjxBdXRob3I+QmlsZGU8L0F1dGhvcj48WWVh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</w:fldData>
        </w:fldChar>
      </w:r>
      <w:r w:rsidR="00342C9F">
        <w:instrText xml:space="preserve"> ADDIN EN.CITE </w:instrText>
      </w:r>
      <w:r w:rsidR="00342C9F">
        <w:fldChar w:fldCharType="begin">
          <w:fldData xml:space="preserve">PEVuZE5vdGU+PENpdGUgRXhjbHVkZUF1dGg9IjEiPjxBdXRob3I+QmlsZGU8L0F1dGhvcj48WWVh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</w:fldData>
        </w:fldChar>
      </w:r>
      <w:r w:rsidR="00342C9F">
        <w:instrText xml:space="preserve"> ADDIN EN.CITE.DATA </w:instrText>
      </w:r>
      <w:r w:rsidR="00342C9F">
        <w:fldChar w:fldCharType="end"/>
      </w:r>
      <w:r w:rsidR="00DA6390">
        <w:fldChar w:fldCharType="separate"/>
      </w:r>
      <w:r w:rsidR="00342C9F">
        <w:rPr>
          <w:noProof/>
        </w:rPr>
        <w:t>(2007)</w:t>
      </w:r>
      <w:r w:rsidR="00DA6390">
        <w:fldChar w:fldCharType="end"/>
      </w:r>
      <w:r w:rsidR="00270A48">
        <w:t xml:space="preserve">, </w:t>
      </w:r>
      <w:r w:rsidR="00684681">
        <w:t xml:space="preserve">but this does not necessarily </w:t>
      </w:r>
      <w:r w:rsidR="00FF6113">
        <w:t xml:space="preserve">need to </w:t>
      </w:r>
      <w:r w:rsidR="00684681">
        <w:t>translate to a fitness cost of sociality. This is because</w:t>
      </w:r>
      <w:r w:rsidR="004D1F4A">
        <w:t xml:space="preserve"> the production of</w:t>
      </w:r>
      <w:r w:rsidR="00684681">
        <w:t xml:space="preserve"> fewer offspring </w:t>
      </w:r>
      <w:r w:rsidR="000813A2">
        <w:t xml:space="preserve">decreases resource </w:t>
      </w:r>
      <w:r w:rsidR="00684681">
        <w:t xml:space="preserve">competition </w:t>
      </w:r>
      <w:r w:rsidR="000813A2">
        <w:t xml:space="preserve">among juveniles within the group </w:t>
      </w:r>
      <w:r w:rsidR="00DA6390">
        <w:fldChar w:fldCharType="begin"/>
      </w:r>
      <w:r w:rsidR="000252B0">
        <w:instrText xml:space="preserve"> ADDIN EN.CITE &lt;EndNote&gt;&lt;Cite&gt;&lt;Author&gt;Grinsted&lt;/Author&gt;&lt;Year&gt;2014&lt;/Year&gt;&lt;RecNum&gt;28&lt;/RecNum&gt;&lt;DisplayText&gt;(L. Grinsted, Breuker, &amp;amp; Bilde, 2014)&lt;/DisplayText&gt;&lt;record&gt;&lt;rec-number&gt;28&lt;/rec-number&gt;&lt;foreign-keys&gt;&lt;key app="EN" db-id="t9rffp29r5rrtpe0ped5eseyp55sev5dv5e5" timestamp="1571912903"&gt;28&lt;/key&gt;&lt;/foreign-keys&gt;&lt;ref-type name="Journal Article"&gt;17&lt;/ref-type&gt;&lt;contributors&gt;&lt;authors&gt;&lt;author&gt;Grinsted, L.&lt;/author&gt;&lt;author&gt;Breuker, C. J.&lt;/author&gt;&lt;author&gt;Bilde, T.&lt;/author&gt;&lt;/authors&gt;&lt;/contributors&gt;&lt;auth-address&gt;Aarhus Univ, Dept Biosci, DK-8000 Aarhus C, Denmark&amp;#xD;Oxford Brookes Univ, Dept Biol &amp;amp; Med Sci, Oxford OX3 0BP, England&lt;/auth-address&gt;&lt;titles&gt;&lt;title&gt;Cooperative breeding favors maternal investment in size over number of eggs in spiders&lt;/title&gt;&lt;secondary-title&gt;Evolution&lt;/secondary-title&gt;&lt;alt-title&gt;Evolution&lt;/alt-title&gt;&lt;/titles&gt;&lt;periodical&gt;&lt;full-title&gt;Evolution&lt;/full-title&gt;&lt;/periodical&gt;&lt;alt-periodical&gt;&lt;full-title&gt;Evolution&lt;/full-title&gt;&lt;/alt-periodical&gt;&lt;pages&gt;1961-1973&lt;/pages&gt;&lt;volume&gt;68&lt;/volume&gt;&lt;number&gt;7&lt;/number&gt;&lt;keywords&gt;&lt;keyword&gt;adaptation&lt;/keyword&gt;&lt;keyword&gt;differential allocation&lt;/keyword&gt;&lt;keyword&gt;kin selection&lt;/keyword&gt;&lt;keyword&gt;parental manipulation&lt;/keyword&gt;&lt;keyword&gt;reproduction&lt;/keyword&gt;&lt;keyword&gt;social spiders&lt;/keyword&gt;&lt;keyword&gt;division-of-labor&lt;/keyword&gt;&lt;keyword&gt;social spider&lt;/keyword&gt;&lt;keyword&gt;stegodyphus-dumicola&lt;/keyword&gt;&lt;keyword&gt;anelosimus-eximius&lt;/keyword&gt;&lt;keyword&gt;clutch size&lt;/keyword&gt;&lt;keyword&gt;life-history&lt;/keyword&gt;&lt;keyword&gt;genus stegodyphus&lt;/keyword&gt;&lt;keyword&gt;evolutionary bets&lt;/keyword&gt;&lt;keyword&gt;propagule size&lt;/keyword&gt;&lt;keyword&gt;helper number&lt;/keyword&gt;&lt;/keywords&gt;&lt;dates&gt;&lt;year&gt;2014&lt;/year&gt;&lt;pub-dates&gt;&lt;date&gt;Jul&lt;/date&gt;&lt;/pub-dates&gt;&lt;/dates&gt;&lt;isbn&gt;0014-3820&lt;/isbn&gt;&lt;accession-num&gt;WOS:000339052000010&lt;/accession-num&gt;&lt;urls&gt;&lt;related-urls&gt;&lt;url&gt;&amp;lt;Go to ISI&amp;gt;://WOS:000339052000010&lt;/url&gt;&lt;/related-urls&gt;&lt;/urls&gt;&lt;electronic-resource-num&gt;10.1111/evo.12411&lt;/electronic-resource-num&gt;&lt;language&gt;English&lt;/language&gt;&lt;/record&gt;&lt;/Cite&gt;&lt;/EndNote&gt;</w:instrText>
      </w:r>
      <w:r w:rsidR="00DA6390">
        <w:fldChar w:fldCharType="separate"/>
      </w:r>
      <w:r w:rsidR="000252B0">
        <w:rPr>
          <w:noProof/>
        </w:rPr>
        <w:t>(L. Grinsted, Breuker, &amp; Bilde, 2014)</w:t>
      </w:r>
      <w:r w:rsidR="00DA6390">
        <w:fldChar w:fldCharType="end"/>
      </w:r>
      <w:r w:rsidR="00684681">
        <w:t xml:space="preserve">. </w:t>
      </w:r>
      <w:r w:rsidR="0076334E">
        <w:t>Less competition</w:t>
      </w:r>
      <w:r w:rsidR="00684681">
        <w:t xml:space="preserve"> combined with increased growth and survival of young in social colonies </w:t>
      </w:r>
      <w:r w:rsidR="00DA6390">
        <w:fldChar w:fldCharType="begin">
          <w:fldData xml:space="preserve">PEVuZE5vdGU+PENpdGU+PEF1dGhvcj5CaWxkZTwvQXV0aG9yPjxZZWFyPjIwMDc8L1llYXI+PFJl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</w:fldData>
        </w:fldChar>
      </w:r>
      <w:r w:rsidR="000252B0">
        <w:instrText xml:space="preserve"> ADDIN EN.CITE </w:instrText>
      </w:r>
      <w:r w:rsidR="000252B0">
        <w:fldChar w:fldCharType="begin">
          <w:fldData xml:space="preserve">PEVuZE5vdGU+PENpdGU+PEF1dGhvcj5CaWxkZTwvQXV0aG9yPjxZZWFyPjIwMDc8L1llYXI+PFJl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</w:fldData>
        </w:fldChar>
      </w:r>
      <w:r w:rsidR="000252B0">
        <w:instrText xml:space="preserve"> ADDIN EN.CITE.DATA </w:instrText>
      </w:r>
      <w:r w:rsidR="000252B0">
        <w:fldChar w:fldCharType="end"/>
      </w:r>
      <w:r w:rsidR="00DA6390">
        <w:fldChar w:fldCharType="separate"/>
      </w:r>
      <w:r w:rsidR="000252B0">
        <w:rPr>
          <w:noProof/>
        </w:rPr>
        <w:t>(Bilde et al., 2007)</w:t>
      </w:r>
      <w:r w:rsidR="00DA6390">
        <w:fldChar w:fldCharType="end"/>
      </w:r>
      <w:r w:rsidR="00684681">
        <w:t xml:space="preserve"> may result in an overall benefit to social spiders of a smaller body size.</w:t>
      </w:r>
      <w:r w:rsidR="007D1142">
        <w:t xml:space="preserve"> </w:t>
      </w:r>
      <w:r w:rsidR="00684681">
        <w:t xml:space="preserve">Hence, in a genus of mainly large spiders with multiple social species, </w:t>
      </w:r>
      <w:r w:rsidR="00193FF2">
        <w:t xml:space="preserve">such as </w:t>
      </w:r>
      <w:r w:rsidR="00684681">
        <w:rPr>
          <w:i/>
        </w:rPr>
        <w:t>Stegodyphus</w:t>
      </w:r>
      <w:r w:rsidR="00CC485A">
        <w:rPr>
          <w:i/>
        </w:rPr>
        <w:t xml:space="preserve"> </w:t>
      </w:r>
      <w:r w:rsidR="00CC485A">
        <w:t xml:space="preserve">(typically between 9.2 and </w:t>
      </w:r>
      <w:r w:rsidR="001A28AA">
        <w:t>23.0</w:t>
      </w:r>
      <w:r w:rsidR="00193FF2">
        <w:t xml:space="preserve"> </w:t>
      </w:r>
      <w:r w:rsidR="00CC485A">
        <w:t>mm)</w:t>
      </w:r>
      <w:r w:rsidR="001A28AA">
        <w:t xml:space="preserve"> </w:t>
      </w:r>
      <w:r w:rsidR="00DA6390">
        <w:fldChar w:fldCharType="begin"/>
      </w:r>
      <w:r w:rsidR="000252B0">
        <w:instrText xml:space="preserve"> ADDIN EN.CITE &lt;EndNote&gt;&lt;Cite&gt;&lt;Author&gt;Kraus&lt;/Author&gt;&lt;Year&gt;1988&lt;/Year&gt;&lt;RecNum&gt;29&lt;/RecNum&gt;&lt;DisplayText&gt;(Kraus &amp;amp; Kraus, 1988)&lt;/DisplayText&gt;&lt;record&gt;&lt;rec-number&gt;29&lt;/rec-number&gt;&lt;foreign-keys&gt;&lt;key app="EN" db-id="t9rffp29r5rrtpe0ped5eseyp55sev5dv5e5" timestamp="1571912904"&gt;29&lt;/key&gt;&lt;/foreign-keys&gt;&lt;ref-type name="Book Section"&gt;5&lt;/ref-type&gt;&lt;contributors&gt;&lt;authors&gt;&lt;author&gt;Kraus, O. &lt;/author&gt;&lt;author&gt;Kraus, M.&lt;/author&gt;&lt;/authors&gt;&lt;secondary-authors&gt;&lt;author&gt;Kraus, O. &lt;/author&gt;&lt;/secondary-authors&gt;&lt;/contributors&gt;&lt;titles&gt;&lt;title&gt;&lt;style face="normal" font="default" size="100%"&gt;The genus &lt;/style&gt;&lt;style face="italic" font="default" size="100%"&gt;Stegodyphus &lt;/style&gt;&lt;style face="normal" font="default" size="100%"&gt;(Arachnida, Araneae). Sibling species, species groups, and parallel origin of social living&lt;/style&gt;&lt;/title&gt;&lt;secondary-title&gt;Verhandlungen des Naturwissenschaftlichen Vereins in Hamburg (NF) 30&lt;/secondary-title&gt;&lt;/titles&gt;&lt;pages&gt;151-254&lt;/pages&gt;&lt;dates&gt;&lt;year&gt;1988&lt;/year&gt;&lt;/dates&gt;&lt;pub-location&gt;Hamburg and Berlin&lt;/pub-location&gt;&lt;publisher&gt;Verlag Paul Parey&lt;/publisher&gt;&lt;urls&gt;&lt;/urls&gt;&lt;/record&gt;&lt;/Cite&gt;&lt;/EndNote&gt;</w:instrText>
      </w:r>
      <w:r w:rsidR="00DA6390">
        <w:fldChar w:fldCharType="separate"/>
      </w:r>
      <w:r w:rsidR="000252B0">
        <w:rPr>
          <w:noProof/>
        </w:rPr>
        <w:t>(Kraus &amp; Kraus, 1988)</w:t>
      </w:r>
      <w:r w:rsidR="00DA6390">
        <w:fldChar w:fldCharType="end"/>
      </w:r>
      <w:r w:rsidR="0076334E">
        <w:t>, we would expect that with</w:t>
      </w:r>
      <w:r w:rsidR="00684681">
        <w:t xml:space="preserve"> increase</w:t>
      </w:r>
      <w:r w:rsidR="0076334E">
        <w:t>d</w:t>
      </w:r>
      <w:r w:rsidR="00684681">
        <w:t xml:space="preserve"> social</w:t>
      </w:r>
      <w:r w:rsidR="0076334E">
        <w:t>ity</w:t>
      </w:r>
      <w:r w:rsidR="00684681">
        <w:t xml:space="preserve"> we will see 1) no </w:t>
      </w:r>
      <w:r w:rsidR="000813A2">
        <w:t>change in</w:t>
      </w:r>
      <w:r w:rsidR="00684681">
        <w:t xml:space="preserve"> prey size (Fig. 1f), 2) a decreased spider size (Fig. 1g), and 3) an increased prey size to spider size ratio (Fig. 1h) </w:t>
      </w:r>
      <w:r w:rsidR="0076334E">
        <w:t xml:space="preserve">– this final correlation being identical to that of </w:t>
      </w:r>
      <w:r w:rsidR="00B956AB">
        <w:t xml:space="preserve">a genus of </w:t>
      </w:r>
      <w:r w:rsidR="00684681">
        <w:t>smaller spiders (Fig. 1d).</w:t>
      </w:r>
    </w:p>
    <w:p w14:paraId="7BAAA020" w14:textId="350D7BB9" w:rsidR="00630700" w:rsidRDefault="004C56F6" w:rsidP="00E37177">
      <w:r>
        <w:t>We aim to test the</w:t>
      </w:r>
      <w:r w:rsidR="00BF5648">
        <w:t xml:space="preserve"> assumptions and</w:t>
      </w:r>
      <w:r>
        <w:t xml:space="preserve"> predictions </w:t>
      </w:r>
      <w:r w:rsidR="00270A48">
        <w:t xml:space="preserve">(as outlined below) </w:t>
      </w:r>
      <w:r>
        <w:t xml:space="preserve">of the </w:t>
      </w:r>
      <w:r w:rsidR="00B63DE8">
        <w:t>‘</w:t>
      </w:r>
      <w:r w:rsidR="00F54C5C">
        <w:t xml:space="preserve">prey to predator size ratio </w:t>
      </w:r>
      <w:r w:rsidR="006923F7">
        <w:t>hypothesis</w:t>
      </w:r>
      <w:r w:rsidR="00B63DE8">
        <w:t>’</w:t>
      </w:r>
      <w:r>
        <w:t xml:space="preserve">. </w:t>
      </w:r>
      <w:r w:rsidR="00BF5648">
        <w:t>T</w:t>
      </w:r>
      <w:r w:rsidR="001204F9">
        <w:t>here is already am</w:t>
      </w:r>
      <w:r w:rsidR="00A858A4">
        <w:t>p</w:t>
      </w:r>
      <w:r w:rsidR="001204F9">
        <w:t xml:space="preserve">le evidence for the predictions that for a genus of relatively small spiders </w:t>
      </w:r>
      <w:r w:rsidR="00FC46E4">
        <w:t>(</w:t>
      </w:r>
      <w:r w:rsidR="00FC46E4" w:rsidRPr="000923FF">
        <w:rPr>
          <w:i/>
        </w:rPr>
        <w:t>Anelosimus</w:t>
      </w:r>
      <w:r w:rsidR="00FC46E4">
        <w:t xml:space="preserve">) </w:t>
      </w:r>
      <w:r w:rsidR="001204F9">
        <w:t>both the prey size and the prey to predator size</w:t>
      </w:r>
      <w:r w:rsidR="00D34964">
        <w:t xml:space="preserve"> ratio</w:t>
      </w:r>
      <w:r w:rsidR="001204F9">
        <w:t xml:space="preserve"> increases with the level of sociality (Fig. 1b</w:t>
      </w:r>
      <w:r w:rsidR="00FC46E4">
        <w:t>+d</w:t>
      </w:r>
      <w:r w:rsidR="001204F9">
        <w:t xml:space="preserve">) </w:t>
      </w:r>
      <w:r w:rsidR="00DA6390">
        <w:fldChar w:fldCharType="begin">
          <w:fldData xml:space="preserve">PEVuZE5vdGU+PENpdGU+PEF1dGhvcj5Qb3dlcnM8L0F1dGhvcj48WWVhcj4yMDA3PC9ZZWFyPjxS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</w:fldData>
        </w:fldChar>
      </w:r>
      <w:r w:rsidR="000252B0">
        <w:instrText xml:space="preserve"> ADDIN EN.CITE </w:instrText>
      </w:r>
      <w:r w:rsidR="000252B0">
        <w:fldChar w:fldCharType="begin">
          <w:fldData xml:space="preserve">PEVuZE5vdGU+PENpdGU+PEF1dGhvcj5Qb3dlcnM8L0F1dGhvcj48WWVhcj4yMDA3PC9ZZWFyPjxS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</w:fldData>
        </w:fldChar>
      </w:r>
      <w:r w:rsidR="000252B0">
        <w:instrText xml:space="preserve"> ADDIN EN.CITE.DATA </w:instrText>
      </w:r>
      <w:r w:rsidR="000252B0">
        <w:fldChar w:fldCharType="end"/>
      </w:r>
      <w:r w:rsidR="00DA6390">
        <w:fldChar w:fldCharType="separate"/>
      </w:r>
      <w:r w:rsidR="000252B0">
        <w:rPr>
          <w:noProof/>
        </w:rPr>
        <w:t>(Guevara et al., 2011; Nentwig, 1985; Powers &amp; Aviles, 2007; Yip et al., 2008)</w:t>
      </w:r>
      <w:r w:rsidR="00DA6390">
        <w:fldChar w:fldCharType="end"/>
      </w:r>
      <w:r w:rsidR="00BF5648">
        <w:t xml:space="preserve">. Hence, </w:t>
      </w:r>
      <w:r w:rsidR="00FC46E4">
        <w:t>w</w:t>
      </w:r>
      <w:r>
        <w:t>e</w:t>
      </w:r>
      <w:r w:rsidR="00FC46E4">
        <w:t xml:space="preserve"> </w:t>
      </w:r>
      <w:r>
        <w:t>focus</w:t>
      </w:r>
      <w:r w:rsidR="00C5424F">
        <w:t>ed</w:t>
      </w:r>
      <w:r>
        <w:t xml:space="preserve"> on </w:t>
      </w:r>
      <w:r w:rsidR="000923FF" w:rsidRPr="000923FF">
        <w:rPr>
          <w:i/>
        </w:rPr>
        <w:t>Stegodyphus</w:t>
      </w:r>
      <w:r w:rsidR="000923FF">
        <w:t xml:space="preserve"> to test the </w:t>
      </w:r>
      <w:r w:rsidR="00BF5648">
        <w:t>assumption</w:t>
      </w:r>
      <w:r w:rsidR="000923FF">
        <w:t xml:space="preserve"> that in a genus of relatively large spiders both social and subsocial species are capable of catching </w:t>
      </w:r>
      <w:r w:rsidR="00FC46E4">
        <w:t xml:space="preserve">the </w:t>
      </w:r>
      <w:r w:rsidR="000923FF">
        <w:t>large</w:t>
      </w:r>
      <w:r w:rsidR="00FC46E4">
        <w:t>st</w:t>
      </w:r>
      <w:r w:rsidR="000923FF">
        <w:t xml:space="preserve"> prey </w:t>
      </w:r>
      <w:r w:rsidR="00FC46E4">
        <w:t xml:space="preserve">available in their environment </w:t>
      </w:r>
      <w:r w:rsidR="000923FF">
        <w:t>(Fig. 1f).</w:t>
      </w:r>
      <w:r w:rsidR="00FC46E4">
        <w:t xml:space="preserve"> We </w:t>
      </w:r>
      <w:r w:rsidR="00D34964">
        <w:t xml:space="preserve">tested </w:t>
      </w:r>
      <w:r w:rsidR="00FC46E4">
        <w:t xml:space="preserve">this by introducing prey of various sizes to three social and three subsocial </w:t>
      </w:r>
      <w:r w:rsidR="00FC46E4" w:rsidRPr="00FC46E4">
        <w:rPr>
          <w:i/>
        </w:rPr>
        <w:t>Stegodyphus</w:t>
      </w:r>
      <w:r w:rsidR="00CD0AF0">
        <w:t xml:space="preserve"> species and record</w:t>
      </w:r>
      <w:r w:rsidR="00FC46E4">
        <w:t xml:space="preserve"> the rate of prey acceptance. </w:t>
      </w:r>
    </w:p>
    <w:p w14:paraId="5BCDD8A5" w14:textId="6C17604E" w:rsidR="00630700" w:rsidRDefault="00FC46E4" w:rsidP="00E37177">
      <w:r>
        <w:t xml:space="preserve">Next, </w:t>
      </w:r>
      <w:r w:rsidR="00726931">
        <w:t xml:space="preserve">we </w:t>
      </w:r>
      <w:r w:rsidR="00630700">
        <w:t>tested the prediction that in a genus of small spiders</w:t>
      </w:r>
      <w:r w:rsidR="00C5424F">
        <w:t xml:space="preserve"> there will be</w:t>
      </w:r>
      <w:r w:rsidR="00630700">
        <w:t xml:space="preserve"> </w:t>
      </w:r>
      <w:r w:rsidR="00C5424F">
        <w:t xml:space="preserve">no </w:t>
      </w:r>
      <w:r w:rsidR="00630700">
        <w:t xml:space="preserve">association between spider size and social level (Fig. 1c) while </w:t>
      </w:r>
      <w:r w:rsidR="00C5424F">
        <w:t>in</w:t>
      </w:r>
      <w:r w:rsidR="00630700">
        <w:t xml:space="preserve"> a genus of larger spiders</w:t>
      </w:r>
      <w:r w:rsidR="007413E8">
        <w:t xml:space="preserve"> the social species will </w:t>
      </w:r>
      <w:r w:rsidR="00FC1E3F">
        <w:t xml:space="preserve">tend to </w:t>
      </w:r>
      <w:r w:rsidR="007413E8">
        <w:t>be smaller than subsocial species</w:t>
      </w:r>
      <w:r w:rsidR="00630700">
        <w:t xml:space="preserve"> (Fig. 1g).</w:t>
      </w:r>
      <w:r w:rsidR="00630700" w:rsidRPr="00630700">
        <w:t xml:space="preserve"> </w:t>
      </w:r>
      <w:r w:rsidR="00630700">
        <w:t xml:space="preserve">To do this we </w:t>
      </w:r>
      <w:r w:rsidR="00726931">
        <w:t>e</w:t>
      </w:r>
      <w:r>
        <w:t>xtract</w:t>
      </w:r>
      <w:r w:rsidR="00D34964">
        <w:t>ed</w:t>
      </w:r>
      <w:r>
        <w:t xml:space="preserve"> average body sizes of social and subsocial </w:t>
      </w:r>
      <w:r w:rsidR="000923FF" w:rsidRPr="000923FF">
        <w:rPr>
          <w:i/>
        </w:rPr>
        <w:t>Anelosimus</w:t>
      </w:r>
      <w:r w:rsidR="000923FF">
        <w:t xml:space="preserve"> and </w:t>
      </w:r>
      <w:r w:rsidR="000923FF" w:rsidRPr="000923FF">
        <w:rPr>
          <w:i/>
        </w:rPr>
        <w:t>Stegodyphus</w:t>
      </w:r>
      <w:r w:rsidR="000923FF">
        <w:t xml:space="preserve"> </w:t>
      </w:r>
      <w:r>
        <w:t>species from the literature and map</w:t>
      </w:r>
      <w:r w:rsidR="00D34964">
        <w:t>ped</w:t>
      </w:r>
      <w:r>
        <w:t xml:space="preserve"> them on</w:t>
      </w:r>
      <w:r w:rsidR="00D34964">
        <w:t>to</w:t>
      </w:r>
      <w:r>
        <w:t xml:space="preserve"> their phylogenies</w:t>
      </w:r>
      <w:r w:rsidR="00630700">
        <w:t>,</w:t>
      </w:r>
      <w:r>
        <w:t xml:space="preserve"> </w:t>
      </w:r>
      <w:r w:rsidR="000923FF">
        <w:t>test</w:t>
      </w:r>
      <w:r w:rsidR="00630700">
        <w:t>ing</w:t>
      </w:r>
      <w:r w:rsidR="000923FF">
        <w:t xml:space="preserve"> whether spider size correlate</w:t>
      </w:r>
      <w:r w:rsidR="00A2481D">
        <w:t>d</w:t>
      </w:r>
      <w:r w:rsidR="000923FF">
        <w:t xml:space="preserve"> with </w:t>
      </w:r>
      <w:r w:rsidR="00B3110C">
        <w:t xml:space="preserve">the </w:t>
      </w:r>
      <w:r w:rsidR="000923FF">
        <w:t xml:space="preserve">level of sociality while accounting for the phylogenetic relationship among species within each genus. </w:t>
      </w:r>
    </w:p>
    <w:p w14:paraId="02FD16E0" w14:textId="77777777" w:rsidR="004C56F6" w:rsidRDefault="00D34964" w:rsidP="004830AF">
      <w:r>
        <w:t>Finally</w:t>
      </w:r>
      <w:r w:rsidR="000923FF">
        <w:t xml:space="preserve">, </w:t>
      </w:r>
      <w:r w:rsidR="00630700">
        <w:t xml:space="preserve">we tested whether there was support for the predicted relationships between social level and size of prey </w:t>
      </w:r>
      <w:r w:rsidR="004830AF">
        <w:t>naturally</w:t>
      </w:r>
      <w:r w:rsidR="00630700">
        <w:t xml:space="preserve"> caught (Fig. 1b+f) as well as the ratio between the prey size and predator size (Fig. 1d+h).</w:t>
      </w:r>
      <w:r w:rsidR="004830AF">
        <w:t xml:space="preserve"> To do so </w:t>
      </w:r>
      <w:r w:rsidR="00FC46E4">
        <w:t xml:space="preserve">we </w:t>
      </w:r>
      <w:r w:rsidR="00FC46E4">
        <w:lastRenderedPageBreak/>
        <w:t>collate</w:t>
      </w:r>
      <w:r>
        <w:t>d</w:t>
      </w:r>
      <w:r w:rsidR="00FC46E4">
        <w:t xml:space="preserve"> a small dataset from the literature that include</w:t>
      </w:r>
      <w:r>
        <w:t>d</w:t>
      </w:r>
      <w:r w:rsidR="00FC46E4">
        <w:t xml:space="preserve"> not only spider size and social level, but also the </w:t>
      </w:r>
      <w:r w:rsidR="00E37177">
        <w:t>average prey size actually caught</w:t>
      </w:r>
      <w:r w:rsidR="00946D30">
        <w:t xml:space="preserve"> naturally</w:t>
      </w:r>
      <w:r w:rsidR="00E37177">
        <w:t xml:space="preserve"> in the webs by both </w:t>
      </w:r>
      <w:r w:rsidR="00E37177" w:rsidRPr="00E37177">
        <w:rPr>
          <w:i/>
        </w:rPr>
        <w:t>Anelosimus</w:t>
      </w:r>
      <w:r w:rsidR="00E37177">
        <w:t xml:space="preserve"> and </w:t>
      </w:r>
      <w:r w:rsidR="00E37177" w:rsidRPr="00E37177">
        <w:rPr>
          <w:i/>
        </w:rPr>
        <w:t>Stegodyphus</w:t>
      </w:r>
      <w:r w:rsidR="00E37177">
        <w:t xml:space="preserve"> spiders. </w:t>
      </w:r>
    </w:p>
    <w:p w14:paraId="42633630" w14:textId="77777777" w:rsidR="00EC026C" w:rsidRDefault="00EC026C" w:rsidP="00EC026C">
      <w:pPr>
        <w:pStyle w:val="Heading1"/>
      </w:pPr>
      <w:r>
        <w:t xml:space="preserve">Methods </w:t>
      </w:r>
    </w:p>
    <w:p w14:paraId="7322ACB9" w14:textId="77777777" w:rsidR="00252B15" w:rsidRDefault="00252B15" w:rsidP="009C518E">
      <w:pPr>
        <w:pStyle w:val="Heading2"/>
      </w:pPr>
      <w:r>
        <w:t xml:space="preserve">Field assays </w:t>
      </w:r>
    </w:p>
    <w:p w14:paraId="14492B86" w14:textId="77777777" w:rsidR="009C518E" w:rsidRPr="009C518E" w:rsidRDefault="009C518E" w:rsidP="00252B15">
      <w:pPr>
        <w:pStyle w:val="Heading3"/>
      </w:pPr>
      <w:r>
        <w:t>Study system</w:t>
      </w:r>
      <w:r w:rsidR="001F065D">
        <w:t xml:space="preserve"> and field sites </w:t>
      </w:r>
    </w:p>
    <w:p w14:paraId="56175FF6" w14:textId="2DE025D3" w:rsidR="008F0763" w:rsidRDefault="005C0449" w:rsidP="009C518E">
      <w:r w:rsidRPr="003C0D28">
        <w:rPr>
          <w:i/>
        </w:rPr>
        <w:t xml:space="preserve">Stegodyphus </w:t>
      </w:r>
      <w:r w:rsidRPr="003C0D28">
        <w:t xml:space="preserve">spiders occur </w:t>
      </w:r>
      <w:r w:rsidR="003D40ED">
        <w:t xml:space="preserve">mainly </w:t>
      </w:r>
      <w:r w:rsidRPr="003C0D28">
        <w:t>in Eurasia and Africa</w:t>
      </w:r>
      <w:r w:rsidR="003D40ED">
        <w:t xml:space="preserve"> </w:t>
      </w:r>
      <w:r w:rsidR="00DA6390" w:rsidRPr="003C0D28">
        <w:fldChar w:fldCharType="begin">
          <w:fldData xml:space="preserve">PEVuZE5vdGU+PENpdGU+PEF1dGhvcj5NYWplcjwvQXV0aG9yPjxZZWFyPjIwMTM8L1llYXI+PFJl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</w:fldData>
        </w:fldChar>
      </w:r>
      <w:r w:rsidR="000252B0">
        <w:instrText xml:space="preserve"> ADDIN EN.CITE </w:instrText>
      </w:r>
      <w:r w:rsidR="000252B0">
        <w:fldChar w:fldCharType="begin">
          <w:fldData xml:space="preserve">PEVuZE5vdGU+PENpdGU+PEF1dGhvcj5NYWplcjwvQXV0aG9yPjxZZWFyPjIwMTM8L1llYXI+PFJl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</w:fldData>
        </w:fldChar>
      </w:r>
      <w:r w:rsidR="000252B0">
        <w:instrText xml:space="preserve"> ADDIN EN.CITE.DATA </w:instrText>
      </w:r>
      <w:r w:rsidR="000252B0">
        <w:fldChar w:fldCharType="end"/>
      </w:r>
      <w:r w:rsidR="00DA6390" w:rsidRPr="003C0D28">
        <w:fldChar w:fldCharType="separate"/>
      </w:r>
      <w:r w:rsidR="000252B0">
        <w:rPr>
          <w:noProof/>
        </w:rPr>
        <w:t>(M. Majer, Svenning, et al., 2013; World Spider Catalog, 2019)</w:t>
      </w:r>
      <w:r w:rsidR="00DA6390" w:rsidRPr="003C0D28">
        <w:fldChar w:fldCharType="end"/>
      </w:r>
      <w:r w:rsidRPr="003C0D28">
        <w:t xml:space="preserve"> where they live in arid </w:t>
      </w:r>
      <w:r w:rsidR="00CC5CD3">
        <w:t xml:space="preserve">and semi-arid </w:t>
      </w:r>
      <w:r w:rsidRPr="003C0D28">
        <w:t xml:space="preserve">habitats </w:t>
      </w:r>
      <w:r w:rsidR="00DA6390" w:rsidRPr="003C0D28">
        <w:fldChar w:fldCharType="begin"/>
      </w:r>
      <w:r w:rsidR="000252B0">
        <w:instrText xml:space="preserve"> ADDIN EN.CITE &lt;EndNote&gt;&lt;Cite&gt;&lt;Author&gt;Kraus&lt;/Author&gt;&lt;Year&gt;1988&lt;/Year&gt;&lt;RecNum&gt;207&lt;/RecNum&gt;&lt;DisplayText&gt;(Kraus &amp;amp; Kraus, 1988)&lt;/DisplayText&gt;&lt;record&gt;&lt;rec-number&gt;207&lt;/rec-number&gt;&lt;foreign-keys&gt;&lt;key app="EN" db-id="wsrst505f59tf8e0fpa5zs9vpxww2r5fw9dp"&gt;207&lt;/key&gt;&lt;/foreign-keys&gt;&lt;ref-type name="Book Section"&gt;5&lt;/ref-type&gt;&lt;contributors&gt;&lt;authors&gt;&lt;author&gt;Kraus, Otto &lt;/author&gt;&lt;author&gt;Kraus, Margarete&lt;/author&gt;&lt;/authors&gt;&lt;secondary-authors&gt;&lt;author&gt;Otto Kraus&lt;/author&gt;&lt;/secondary-authors&gt;&lt;/contributors&gt;&lt;titles&gt;&lt;title&gt;&lt;style face="normal" font="default" size="100%"&gt;The genus&lt;/style&gt;&lt;style face="italic" font="default" size="100%"&gt; Stegodyphus&lt;/style&gt;&lt;style face="normal" font="default" size="100%"&gt; (Arachnida, Araneae). Sibling species, species groups, and parallel origin of social living&lt;/style&gt;&lt;/title&gt;&lt;secondary-title&gt;Verhandlungen des Naturwissenschaftlichen Vereins in Hamburg (NF) 30&lt;/secondary-title&gt;&lt;/titles&gt;&lt;pages&gt;151-254&lt;/pages&gt;&lt;dates&gt;&lt;year&gt;1988&lt;/year&gt;&lt;/dates&gt;&lt;pub-location&gt;Hamburg and Berlin&lt;/pub-location&gt;&lt;publisher&gt;Verlag Paul Parey&lt;/publisher&gt;&lt;urls&gt;&lt;/urls&gt;&lt;/record&gt;&lt;/Cite&gt;&lt;/EndNote&gt;</w:instrText>
      </w:r>
      <w:r w:rsidR="00DA6390" w:rsidRPr="003C0D28">
        <w:fldChar w:fldCharType="separate"/>
      </w:r>
      <w:r w:rsidR="000252B0">
        <w:rPr>
          <w:noProof/>
        </w:rPr>
        <w:t>(Kraus &amp; Kraus, 1988)</w:t>
      </w:r>
      <w:r w:rsidR="00DA6390" w:rsidRPr="003C0D28">
        <w:fldChar w:fldCharType="end"/>
      </w:r>
      <w:r w:rsidRPr="003C0D28">
        <w:t>. The genus consists of &gt;20 species of w</w:t>
      </w:r>
      <w:r w:rsidR="001F065D">
        <w:t>hich the majority are subsocial</w:t>
      </w:r>
      <w:r w:rsidRPr="003C0D28">
        <w:t xml:space="preserve">. </w:t>
      </w:r>
      <w:r w:rsidR="001F065D">
        <w:t>The t</w:t>
      </w:r>
      <w:r w:rsidRPr="003C0D28">
        <w:t xml:space="preserve">hree </w:t>
      </w:r>
      <w:r w:rsidR="003D40ED">
        <w:t xml:space="preserve">cooperatively breeding </w:t>
      </w:r>
      <w:r w:rsidRPr="003C0D28">
        <w:t xml:space="preserve">species </w:t>
      </w:r>
      <w:r w:rsidR="008F0763">
        <w:t xml:space="preserve">have </w:t>
      </w:r>
      <w:r>
        <w:t>independently evolved sociality</w:t>
      </w:r>
      <w:r w:rsidR="001F065D">
        <w:t xml:space="preserve"> and</w:t>
      </w:r>
      <w:r w:rsidR="003D40ED">
        <w:t xml:space="preserve"> </w:t>
      </w:r>
      <w:r w:rsidR="001F065D">
        <w:t xml:space="preserve">each </w:t>
      </w:r>
      <w:r w:rsidR="003D40ED">
        <w:t>social species has a</w:t>
      </w:r>
      <w:r w:rsidR="001F065D">
        <w:t xml:space="preserve"> subsocial species as </w:t>
      </w:r>
      <w:r w:rsidR="003D40ED">
        <w:t xml:space="preserve">its </w:t>
      </w:r>
      <w:r w:rsidR="001F065D">
        <w:t>sister species</w:t>
      </w:r>
      <w:r w:rsidR="00BC5ED7">
        <w:t xml:space="preserve"> </w:t>
      </w:r>
      <w:r w:rsidR="00DA6390">
        <w:fldChar w:fldCharType="begin">
          <w:fldData xml:space="preserve">PEVuZE5vdGU+PENpdGU+PEF1dGhvcj5Kb2hhbm5lc2VuPC9BdXRob3I+PFllYXI+MjAwNzwvWWVh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</w:fldData>
        </w:fldChar>
      </w:r>
      <w:r w:rsidR="000252B0">
        <w:instrText xml:space="preserve"> ADDIN EN.CITE </w:instrText>
      </w:r>
      <w:r w:rsidR="000252B0">
        <w:fldChar w:fldCharType="begin">
          <w:fldData xml:space="preserve">PEVuZE5vdGU+PENpdGU+PEF1dGhvcj5Kb2hhbm5lc2VuPC9BdXRob3I+PFllYXI+MjAwNzwvWWVh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</w:fldData>
        </w:fldChar>
      </w:r>
      <w:r w:rsidR="000252B0">
        <w:instrText xml:space="preserve"> ADDIN EN.CITE.DATA </w:instrText>
      </w:r>
      <w:r w:rsidR="000252B0">
        <w:fldChar w:fldCharType="end"/>
      </w:r>
      <w:r w:rsidR="00DA6390">
        <w:fldChar w:fldCharType="separate"/>
      </w:r>
      <w:r w:rsidR="000252B0">
        <w:rPr>
          <w:noProof/>
        </w:rPr>
        <w:t>(Johannesen et al., 2007; Settepani et al., 2017)</w:t>
      </w:r>
      <w:r w:rsidR="00DA6390">
        <w:fldChar w:fldCharType="end"/>
      </w:r>
      <w:r w:rsidR="001F065D">
        <w:t xml:space="preserve">. </w:t>
      </w:r>
      <w:r w:rsidR="00BE463E">
        <w:t xml:space="preserve">For this study we collected data on the acceptance of prey of various </w:t>
      </w:r>
      <w:r w:rsidR="00D14AB6">
        <w:t>sizes</w:t>
      </w:r>
      <w:r w:rsidR="00BE463E">
        <w:t xml:space="preserve"> on </w:t>
      </w:r>
      <w:r w:rsidR="007F173A">
        <w:t xml:space="preserve">all </w:t>
      </w:r>
      <w:r w:rsidR="00BE463E">
        <w:t>three social species (</w:t>
      </w:r>
      <w:r w:rsidR="00BE463E">
        <w:rPr>
          <w:i/>
        </w:rPr>
        <w:t>S.</w:t>
      </w:r>
      <w:r w:rsidR="00BE463E" w:rsidRPr="003C0D28">
        <w:rPr>
          <w:i/>
        </w:rPr>
        <w:t xml:space="preserve"> dumicola</w:t>
      </w:r>
      <w:r w:rsidR="00BE463E">
        <w:rPr>
          <w:i/>
        </w:rPr>
        <w:t xml:space="preserve">, </w:t>
      </w:r>
      <w:r w:rsidR="00BE463E" w:rsidRPr="00225326">
        <w:rPr>
          <w:i/>
        </w:rPr>
        <w:t>S. mimosarum</w:t>
      </w:r>
      <w:r w:rsidR="00BE463E">
        <w:rPr>
          <w:i/>
        </w:rPr>
        <w:t>,</w:t>
      </w:r>
      <w:r w:rsidR="00BE463E" w:rsidRPr="003C0D28">
        <w:rPr>
          <w:i/>
        </w:rPr>
        <w:t xml:space="preserve"> </w:t>
      </w:r>
      <w:r w:rsidR="00BE463E" w:rsidRPr="00BE463E">
        <w:t>and</w:t>
      </w:r>
      <w:r w:rsidR="00BE463E" w:rsidRPr="003C0D28">
        <w:rPr>
          <w:i/>
        </w:rPr>
        <w:t xml:space="preserve"> S. sarasinorum</w:t>
      </w:r>
      <w:r w:rsidR="00BE463E">
        <w:t>) and three subsocial species (</w:t>
      </w:r>
      <w:r w:rsidR="00794090">
        <w:rPr>
          <w:i/>
        </w:rPr>
        <w:t>S.</w:t>
      </w:r>
      <w:r w:rsidR="00794090" w:rsidRPr="003C0D28">
        <w:rPr>
          <w:i/>
        </w:rPr>
        <w:t xml:space="preserve"> lineatus</w:t>
      </w:r>
      <w:r w:rsidR="00794090" w:rsidRPr="00794090">
        <w:rPr>
          <w:iCs/>
        </w:rPr>
        <w:t>,</w:t>
      </w:r>
      <w:r w:rsidR="00794090" w:rsidRPr="00225326">
        <w:rPr>
          <w:i/>
        </w:rPr>
        <w:t xml:space="preserve"> </w:t>
      </w:r>
      <w:r w:rsidR="00BE463E" w:rsidRPr="00225326">
        <w:rPr>
          <w:i/>
        </w:rPr>
        <w:t>S. pacificus</w:t>
      </w:r>
      <w:r w:rsidR="00BE463E" w:rsidRPr="00207C47">
        <w:rPr>
          <w:iCs/>
        </w:rPr>
        <w:t>,</w:t>
      </w:r>
      <w:r w:rsidR="00BE463E">
        <w:t xml:space="preserve"> </w:t>
      </w:r>
      <w:r w:rsidR="00207C47">
        <w:t xml:space="preserve">and </w:t>
      </w:r>
      <w:r w:rsidR="00BE463E" w:rsidRPr="00225326">
        <w:rPr>
          <w:i/>
        </w:rPr>
        <w:t>S. tibialis</w:t>
      </w:r>
      <w:r w:rsidR="00BE463E">
        <w:t>).</w:t>
      </w:r>
    </w:p>
    <w:p w14:paraId="59C9479E" w14:textId="4C4D6520" w:rsidR="00255611" w:rsidRDefault="00255611" w:rsidP="00255611">
      <w:r>
        <w:t xml:space="preserve">Social </w:t>
      </w:r>
      <w:r w:rsidR="00D118E6" w:rsidRPr="003C0D28">
        <w:rPr>
          <w:i/>
        </w:rPr>
        <w:t xml:space="preserve">Stegodyphus </w:t>
      </w:r>
      <w:r>
        <w:t>species live in nests that are dense and compact silky masses built on spiny shrubs or along fences. Each nest</w:t>
      </w:r>
      <w:r w:rsidR="00BD68DE">
        <w:t xml:space="preserve"> has multiple tubular retreats and</w:t>
      </w:r>
      <w:r>
        <w:t xml:space="preserve"> is surrounded by one or several two-dimensional capture webs that intercepts flying insect prey </w:t>
      </w:r>
      <w:r w:rsidR="00BD68DE">
        <w:fldChar w:fldCharType="begin"/>
      </w:r>
      <w:r w:rsidR="000252B0">
        <w:instrText xml:space="preserve"> ADDIN EN.CITE &lt;EndNote&gt;&lt;Cite&gt;&lt;Author&gt;Seibt&lt;/Author&gt;&lt;Year&gt;1988&lt;/Year&gt;&lt;RecNum&gt;31&lt;/RecNum&gt;&lt;DisplayText&gt;(Seibt &amp;amp; Wickler, 1988)&lt;/DisplayText&gt;&lt;record&gt;&lt;rec-number&gt;31&lt;/rec-number&gt;&lt;foreign-keys&gt;&lt;key app="EN" db-id="t9rffp29r5rrtpe0ped5eseyp55sev5dv5e5" timestamp="1571912908"&gt;31&lt;/key&gt;&lt;/foreign-keys&gt;&lt;ref-type name="Journal Article"&gt;17&lt;/ref-type&gt;&lt;contributors&gt;&lt;authors&gt;&lt;author&gt;Seibt, U.&lt;/author&gt;&lt;author&gt;Wickler, W.&lt;/author&gt;&lt;/authors&gt;&lt;/contributors&gt;&lt;auth-address&gt;Seibt, U&amp;#xD;Max Planck Inst Verhaltensphysiol,D-8130 Starnberg,Fed Rep Ger&lt;/auth-address&gt;&lt;titles&gt;&lt;title&gt;&lt;style face="normal" font="default" size="100%"&gt;Why Do Family Spiders, &lt;/style&gt;&lt;style face="italic" font="default" size="100%"&gt;Stegodyphus &lt;/style&gt;&lt;style face="normal" font="default" size="100%"&gt;(Eresidae), Live in Colonies&lt;/style&gt;&lt;/title&gt;&lt;secondary-title&gt;Journal of Arachnology&lt;/secondary-title&gt;&lt;/titles&gt;&lt;periodical&gt;&lt;full-title&gt;Journal of Arachnology&lt;/full-title&gt;&lt;/periodical&gt;&lt;pages&gt;193-198&lt;/pages&gt;&lt;volume&gt;16&lt;/volume&gt;&lt;number&gt;2&lt;/number&gt;&lt;dates&gt;&lt;year&gt;1988&lt;/year&gt;&lt;pub-dates&gt;&lt;date&gt;Sum&lt;/date&gt;&lt;/pub-dates&gt;&lt;/dates&gt;&lt;isbn&gt;0161-8202&lt;/isbn&gt;&lt;accession-num&gt;ISI:A1988Q861300004&lt;/accession-num&gt;&lt;urls&gt;&lt;related-urls&gt;&lt;url&gt;&amp;lt;Go to ISI&amp;gt;://A1988Q861300004&lt;/url&gt;&lt;/related-urls&gt;&lt;/urls&gt;&lt;language&gt;English&lt;/language&gt;&lt;/record&gt;&lt;/Cite&gt;&lt;/EndNote&gt;</w:instrText>
      </w:r>
      <w:r w:rsidR="00BD68DE">
        <w:fldChar w:fldCharType="separate"/>
      </w:r>
      <w:r w:rsidR="000252B0">
        <w:rPr>
          <w:noProof/>
        </w:rPr>
        <w:t>(Seibt &amp; Wickler, 1988)</w:t>
      </w:r>
      <w:r w:rsidR="00BD68DE">
        <w:fldChar w:fldCharType="end"/>
      </w:r>
      <w:r>
        <w:t>. Typically, one or a few spiders attack a prey item after which it is shared with the remaining group members</w:t>
      </w:r>
      <w:r w:rsidR="00BD68DE">
        <w:t xml:space="preserve"> </w:t>
      </w:r>
      <w:r>
        <w:fldChar w:fldCharType="begin">
          <w:fldData xml:space="preserve">PEVuZE5vdGU+PENpdGU+PEF1dGhvcj5Hcmluc3RlZDwvQXV0aG9yPjxZZWFyPjIwMTM8L1llYXI+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</w:fldData>
        </w:fldChar>
      </w:r>
      <w:r w:rsidR="000252B0">
        <w:instrText xml:space="preserve"> ADDIN EN.CITE </w:instrText>
      </w:r>
      <w:r w:rsidR="000252B0">
        <w:fldChar w:fldCharType="begin">
          <w:fldData xml:space="preserve">PEVuZE5vdGU+PENpdGU+PEF1dGhvcj5Hcmluc3RlZDwvQXV0aG9yPjxZZWFyPjIwMTM8L1llYXI+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</w:fldData>
        </w:fldChar>
      </w:r>
      <w:r w:rsidR="000252B0">
        <w:instrText xml:space="preserve"> ADDIN EN.CITE.DATA </w:instrText>
      </w:r>
      <w:r w:rsidR="000252B0">
        <w:fldChar w:fldCharType="end"/>
      </w:r>
      <w:r>
        <w:fldChar w:fldCharType="separate"/>
      </w:r>
      <w:r w:rsidR="000252B0">
        <w:rPr>
          <w:noProof/>
        </w:rPr>
        <w:t>(L. Grinsted, Pruitt, Settepani, &amp; Bilde, 2013; Settepani, Grinsted, Granfeldt, Jensen, &amp; Bilde, 2013)</w:t>
      </w:r>
      <w:r>
        <w:fldChar w:fldCharType="end"/>
      </w:r>
      <w:r>
        <w:t>. The nests of subsocial species are smaller, funnel-shaped, dense silky structure with a capture web extending from the opening of the funnel, built on the tip of thick grass, low shrubs</w:t>
      </w:r>
      <w:r w:rsidR="00D118E6">
        <w:t xml:space="preserve"> or on fences </w:t>
      </w:r>
      <w:r w:rsidR="00D118E6">
        <w:fldChar w:fldCharType="begin">
          <w:fldData xml:space="preserve">PEVuZE5vdGU+PENpdGU+PEF1dGhvcj5TZXR0ZXBhbmk8L0F1dGhvcj48WWVhcj4yMDE1PC9ZZWFy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</w:fldData>
        </w:fldChar>
      </w:r>
      <w:r w:rsidR="000252B0">
        <w:instrText xml:space="preserve"> ADDIN EN.CITE </w:instrText>
      </w:r>
      <w:r w:rsidR="000252B0">
        <w:fldChar w:fldCharType="begin">
          <w:fldData xml:space="preserve">PEVuZE5vdGU+PENpdGU+PEF1dGhvcj5TZXR0ZXBhbmk8L0F1dGhvcj48WWVhcj4yMDE1PC9ZZWFy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</w:fldData>
        </w:fldChar>
      </w:r>
      <w:r w:rsidR="000252B0">
        <w:instrText xml:space="preserve"> ADDIN EN.CITE.DATA </w:instrText>
      </w:r>
      <w:r w:rsidR="000252B0">
        <w:fldChar w:fldCharType="end"/>
      </w:r>
      <w:r w:rsidR="00D118E6">
        <w:fldChar w:fldCharType="separate"/>
      </w:r>
      <w:r w:rsidR="000252B0">
        <w:rPr>
          <w:noProof/>
        </w:rPr>
        <w:t>(Settepani, Bilde, &amp; Grinsted, 2015; D. Ward &amp; Lubin, 1993)</w:t>
      </w:r>
      <w:r w:rsidR="00D118E6">
        <w:fldChar w:fldCharType="end"/>
      </w:r>
      <w:r>
        <w:t>.</w:t>
      </w:r>
    </w:p>
    <w:p w14:paraId="19CD5DC7" w14:textId="12398AA1" w:rsidR="005C0449" w:rsidRPr="003C0D28" w:rsidRDefault="00225326" w:rsidP="009C518E">
      <w:r w:rsidRPr="00225326">
        <w:t>The social</w:t>
      </w:r>
      <w:r>
        <w:rPr>
          <w:i/>
        </w:rPr>
        <w:t xml:space="preserve"> S.</w:t>
      </w:r>
      <w:r w:rsidR="005C0449" w:rsidRPr="003C0D28">
        <w:rPr>
          <w:i/>
        </w:rPr>
        <w:t xml:space="preserve"> dumicola</w:t>
      </w:r>
      <w:r w:rsidR="005C0449" w:rsidRPr="003C0D28">
        <w:t xml:space="preserve"> was studied in Otavi in northern Namibia (</w:t>
      </w:r>
      <w:r w:rsidR="00E64F2E" w:rsidRPr="00E64F2E">
        <w:t>-19.595946, 17.367636</w:t>
      </w:r>
      <w:r w:rsidR="005C0449" w:rsidRPr="003C0D28">
        <w:t xml:space="preserve">) </w:t>
      </w:r>
      <w:r w:rsidR="005C0449">
        <w:t>in</w:t>
      </w:r>
      <w:r w:rsidR="005C0449" w:rsidRPr="003C0D28">
        <w:t xml:space="preserve"> January 2010</w:t>
      </w:r>
      <w:r w:rsidR="007F173A">
        <w:t>.</w:t>
      </w:r>
      <w:r w:rsidR="005C0449" w:rsidRPr="003C0D28">
        <w:t xml:space="preserve"> </w:t>
      </w:r>
      <w:r w:rsidR="007F173A">
        <w:t>T</w:t>
      </w:r>
      <w:r>
        <w:t xml:space="preserve">he </w:t>
      </w:r>
      <w:r w:rsidR="00BE463E">
        <w:t xml:space="preserve">social </w:t>
      </w:r>
      <w:r w:rsidR="00BE463E" w:rsidRPr="00225326">
        <w:rPr>
          <w:i/>
        </w:rPr>
        <w:t>S. mimosarum</w:t>
      </w:r>
      <w:r w:rsidR="00BE463E">
        <w:t xml:space="preserve"> was studied</w:t>
      </w:r>
      <w:r w:rsidR="00A5093D">
        <w:t xml:space="preserve"> </w:t>
      </w:r>
      <w:r w:rsidR="007F173A">
        <w:t xml:space="preserve">in </w:t>
      </w:r>
      <w:r w:rsidR="007F173A" w:rsidRPr="007F173A">
        <w:t>Palapye</w:t>
      </w:r>
      <w:r w:rsidR="007F173A">
        <w:t xml:space="preserve">, </w:t>
      </w:r>
      <w:r w:rsidR="00A5093D">
        <w:t>e</w:t>
      </w:r>
      <w:r w:rsidR="0001285E">
        <w:t>astern Botswana (</w:t>
      </w:r>
      <w:r w:rsidR="0001285E" w:rsidRPr="0001285E">
        <w:t>-22.678316, 27.072882</w:t>
      </w:r>
      <w:r w:rsidR="0001285E">
        <w:t>)</w:t>
      </w:r>
      <w:r w:rsidR="00A5093D">
        <w:t xml:space="preserve"> i</w:t>
      </w:r>
      <w:r w:rsidR="00BE463E">
        <w:t xml:space="preserve">n May 2019. </w:t>
      </w:r>
      <w:r>
        <w:t>The social</w:t>
      </w:r>
      <w:r w:rsidRPr="003C0D28">
        <w:t xml:space="preserve"> </w:t>
      </w:r>
      <w:r w:rsidR="005C0449" w:rsidRPr="003C0D28">
        <w:rPr>
          <w:i/>
        </w:rPr>
        <w:t xml:space="preserve">S. sarasinorum </w:t>
      </w:r>
      <w:r w:rsidR="00D14AB6" w:rsidRPr="00D14AB6">
        <w:t xml:space="preserve">and </w:t>
      </w:r>
      <w:r>
        <w:t xml:space="preserve">the two subsocial </w:t>
      </w:r>
      <w:r w:rsidRPr="00225326">
        <w:rPr>
          <w:i/>
        </w:rPr>
        <w:t>S. pacificus</w:t>
      </w:r>
      <w:r>
        <w:t xml:space="preserve"> and </w:t>
      </w:r>
      <w:r w:rsidRPr="00225326">
        <w:rPr>
          <w:i/>
        </w:rPr>
        <w:t>S. tibialis</w:t>
      </w:r>
      <w:r w:rsidRPr="003C0D28">
        <w:t xml:space="preserve"> </w:t>
      </w:r>
      <w:r>
        <w:t>were</w:t>
      </w:r>
      <w:r w:rsidR="005C0449" w:rsidRPr="003C0D28">
        <w:t xml:space="preserve"> studied in Andhra Pradesh in southern India (</w:t>
      </w:r>
      <w:r w:rsidR="00E64F2E" w:rsidRPr="00E64F2E">
        <w:t>12.775692, 78.296598</w:t>
      </w:r>
      <w:r>
        <w:t xml:space="preserve">) </w:t>
      </w:r>
      <w:r w:rsidR="00A5093D">
        <w:t xml:space="preserve">from </w:t>
      </w:r>
      <w:r>
        <w:t>September to</w:t>
      </w:r>
      <w:r w:rsidR="005C0449" w:rsidRPr="003C0D28">
        <w:t xml:space="preserve"> November 2010.</w:t>
      </w:r>
      <w:r>
        <w:t xml:space="preserve"> </w:t>
      </w:r>
      <w:r w:rsidR="00BE463E">
        <w:t>The subsocial</w:t>
      </w:r>
      <w:r w:rsidR="00BE463E" w:rsidRPr="003C0D28">
        <w:t xml:space="preserve"> </w:t>
      </w:r>
      <w:r w:rsidR="00BE463E">
        <w:rPr>
          <w:i/>
        </w:rPr>
        <w:t>S.</w:t>
      </w:r>
      <w:r w:rsidR="00BE463E" w:rsidRPr="003C0D28">
        <w:rPr>
          <w:i/>
        </w:rPr>
        <w:t xml:space="preserve"> lineatus</w:t>
      </w:r>
      <w:r w:rsidR="00BE463E" w:rsidRPr="003C0D28">
        <w:t xml:space="preserve"> was studied in the Negev desert in Israel (</w:t>
      </w:r>
      <w:r w:rsidR="00BE463E" w:rsidRPr="00E64F2E">
        <w:t>31.075930, 35.018883</w:t>
      </w:r>
      <w:r w:rsidR="00BE463E" w:rsidRPr="003C0D28">
        <w:t xml:space="preserve">) </w:t>
      </w:r>
      <w:r w:rsidR="00BE463E">
        <w:t>in</w:t>
      </w:r>
      <w:r w:rsidR="00BE463E" w:rsidRPr="003C0D28">
        <w:t xml:space="preserve"> May 2010</w:t>
      </w:r>
      <w:r w:rsidR="00BE463E">
        <w:t xml:space="preserve"> and in April 2019</w:t>
      </w:r>
      <w:r w:rsidR="008639DB">
        <w:t xml:space="preserve"> (additional data was collected in 2019</w:t>
      </w:r>
      <w:r w:rsidR="00FC1E3F">
        <w:t>, with prey sizes of 7</w:t>
      </w:r>
      <w:r w:rsidR="00B00CDF">
        <w:t xml:space="preserve"> to </w:t>
      </w:r>
      <w:r w:rsidR="00FC1E3F">
        <w:t>48</w:t>
      </w:r>
      <w:r w:rsidR="00B00CDF">
        <w:t xml:space="preserve"> </w:t>
      </w:r>
      <w:r w:rsidR="00FC1E3F">
        <w:t>mm,</w:t>
      </w:r>
      <w:r w:rsidR="008639DB">
        <w:t xml:space="preserve"> as the 2010 dataset did not cover a large enough range of prey sizes</w:t>
      </w:r>
      <w:r w:rsidR="00FC1E3F">
        <w:t xml:space="preserve">: </w:t>
      </w:r>
      <w:r w:rsidR="00E4233F">
        <w:t>3</w:t>
      </w:r>
      <w:r w:rsidR="00B00CDF">
        <w:t xml:space="preserve"> to </w:t>
      </w:r>
      <w:r w:rsidR="00E4233F">
        <w:t>26 mm</w:t>
      </w:r>
      <w:r w:rsidR="008639DB">
        <w:t>)</w:t>
      </w:r>
      <w:r w:rsidR="00BE463E" w:rsidRPr="003C0D28">
        <w:t>.</w:t>
      </w:r>
    </w:p>
    <w:p w14:paraId="76936BEA" w14:textId="77777777" w:rsidR="005C0449" w:rsidRPr="00252B15" w:rsidRDefault="00252B15" w:rsidP="00252B15">
      <w:pPr>
        <w:pStyle w:val="Heading3"/>
      </w:pPr>
      <w:r>
        <w:t>Prey acceptance assay procedure</w:t>
      </w:r>
    </w:p>
    <w:p w14:paraId="109FDAEF" w14:textId="1F859A14" w:rsidR="00E857ED" w:rsidRDefault="006A27F4" w:rsidP="00E857ED">
      <w:r>
        <w:t xml:space="preserve">For each of six </w:t>
      </w:r>
      <w:r w:rsidRPr="006A27F4">
        <w:rPr>
          <w:i/>
        </w:rPr>
        <w:t>Stegodyphus</w:t>
      </w:r>
      <w:r>
        <w:t xml:space="preserve"> species, three social and three subsocial species, we recorded the acceptance rates of prey of various sizes. </w:t>
      </w:r>
      <w:r w:rsidR="00357D0E">
        <w:t>We introduced prey of a range of prey sizes from 2 to 60 mm</w:t>
      </w:r>
      <w:r>
        <w:t>,</w:t>
      </w:r>
      <w:r w:rsidR="00357D0E">
        <w:t xml:space="preserve"> representing the range available in their natural environment </w:t>
      </w:r>
      <w:r w:rsidR="00DA6390">
        <w:fldChar w:fldCharType="begin"/>
      </w:r>
      <w:r w:rsidR="000252B0">
        <w:instrText xml:space="preserve"> ADDIN EN.CITE &lt;EndNote&gt;&lt;Cite&gt;&lt;Author&gt;Majer&lt;/Author&gt;&lt;Year&gt;2018&lt;/Year&gt;&lt;RecNum&gt;7&lt;/RecNum&gt;&lt;DisplayText&gt;(M. Majer et al., 2018)&lt;/DisplayText&gt;&lt;record&gt;&lt;rec-number&gt;7&lt;/rec-number&gt;&lt;foreign-keys&gt;&lt;key app="EN" db-id="t9rffp29r5rrtpe0ped5eseyp55sev5dv5e5" timestamp="1571912856"&gt;7&lt;/key&gt;&lt;/foreign-keys&gt;&lt;ref-type name="Journal Article"&gt;17&lt;/ref-type&gt;&lt;contributors&gt;&lt;authors&gt;&lt;author&gt;Majer, M.&lt;/author&gt;&lt;author&gt;Holm, C.&lt;/author&gt;&lt;author&gt;Lubin, Y.&lt;/author&gt;&lt;author&gt;Bilde, T.&lt;/author&gt;&lt;/authors&gt;&lt;/contributors&gt;&lt;auth-address&gt;Ben Gurion Univ Negev, Mitrani Dept Desert Ecol, Blaustein Inst Desert Res, IL-8499000 Midreshet Ben Gurion, Israel&amp;#xD;Aarhus Univ, Inst Biosci, Ny Munkegade 114, DK-8000 Aarhus, Denmark&lt;/auth-address&gt;&lt;titles&gt;&lt;title&gt;Cooperative foraging expands dietary niche but does not offset intra-group competition for resources in social spider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8&lt;/volume&gt;&lt;keywords&gt;&lt;keyword&gt;stegodyphus-mimosarum araneae&lt;/keyword&gt;&lt;keyword&gt;prey size&lt;/keyword&gt;&lt;keyword&gt;intraspecific competition&lt;/keyword&gt;&lt;keyword&gt;maternal investment&lt;/keyword&gt;&lt;keyword&gt;reproductive skew&lt;/keyword&gt;&lt;keyword&gt;individual-level&lt;/keyword&gt;&lt;keyword&gt;body-size&lt;/keyword&gt;&lt;keyword&gt;evolution&lt;/keyword&gt;&lt;keyword&gt;availability&lt;/keyword&gt;&lt;keyword&gt;productivity&lt;/keyword&gt;&lt;/keywords&gt;&lt;dates&gt;&lt;year&gt;2018&lt;/year&gt;&lt;pub-dates&gt;&lt;date&gt;Aug 7&lt;/date&gt;&lt;/pub-dates&gt;&lt;/dates&gt;&lt;isbn&gt;2045-2322&lt;/isbn&gt;&lt;accession-num&gt;WOS:000440976700040&lt;/accession-num&gt;&lt;urls&gt;&lt;related-urls&gt;&lt;url&gt;&amp;lt;Go to ISI&amp;gt;://WOS:000440976700040&lt;/url&gt;&lt;/related-urls&gt;&lt;/urls&gt;&lt;electronic-resource-num&gt;ARTN 11828 10.1038/s41598-018-30199-x&lt;/electronic-resource-num&gt;&lt;language&gt;English&lt;/language&gt;&lt;/record&gt;&lt;/Cite&gt;&lt;/EndNote&gt;</w:instrText>
      </w:r>
      <w:r w:rsidR="00DA6390">
        <w:fldChar w:fldCharType="separate"/>
      </w:r>
      <w:r w:rsidR="000252B0">
        <w:rPr>
          <w:noProof/>
        </w:rPr>
        <w:t>(M. Majer et al., 2018)</w:t>
      </w:r>
      <w:r w:rsidR="00DA6390">
        <w:fldChar w:fldCharType="end"/>
      </w:r>
      <w:r>
        <w:t xml:space="preserve">, to the capture webs of naturally occurring spider nests in the field. We used </w:t>
      </w:r>
      <w:r w:rsidRPr="006A27F4">
        <w:rPr>
          <w:i/>
        </w:rPr>
        <w:t>Orthoptera</w:t>
      </w:r>
      <w:r>
        <w:t xml:space="preserve"> prey (grasshoppers and crickets) either caught in the local environment of each species, or a local</w:t>
      </w:r>
      <w:r w:rsidR="008639DB">
        <w:t>ly occurring</w:t>
      </w:r>
      <w:r>
        <w:t xml:space="preserve"> species </w:t>
      </w:r>
      <w:r w:rsidR="008639DB">
        <w:t xml:space="preserve">that was </w:t>
      </w:r>
      <w:r>
        <w:t xml:space="preserve">reared in the laboratory. The order </w:t>
      </w:r>
      <w:r>
        <w:rPr>
          <w:i/>
        </w:rPr>
        <w:t xml:space="preserve">Orthoptera </w:t>
      </w:r>
      <w:r>
        <w:t xml:space="preserve">was chosen because it forms </w:t>
      </w:r>
      <w:r w:rsidR="008639DB">
        <w:t xml:space="preserve">a </w:t>
      </w:r>
      <w:r>
        <w:t>part of the natural prey range of these spiders</w:t>
      </w:r>
      <w:r w:rsidR="00634112">
        <w:t xml:space="preserve"> and constitute some of the largest natural prey</w:t>
      </w:r>
      <w:r w:rsidR="008639DB">
        <w:t xml:space="preserve"> </w:t>
      </w:r>
      <w:r w:rsidR="00DA6390">
        <w:fldChar w:fldCharType="begin"/>
      </w:r>
      <w:r w:rsidR="000252B0">
        <w:instrText xml:space="preserve"> ADDIN EN.CITE &lt;EndNote&gt;&lt;Cite&gt;&lt;Author&gt;Majer&lt;/Author&gt;&lt;Year&gt;2018&lt;/Year&gt;&lt;RecNum&gt;7&lt;/RecNum&gt;&lt;DisplayText&gt;(M. Majer et al., 2018)&lt;/DisplayText&gt;&lt;record&gt;&lt;rec-number&gt;7&lt;/rec-number&gt;&lt;foreign-keys&gt;&lt;key app="EN" db-id="t9rffp29r5rrtpe0ped5eseyp55sev5dv5e5" timestamp="1571912856"&gt;7&lt;/key&gt;&lt;/foreign-keys&gt;&lt;ref-type name="Journal Article"&gt;17&lt;/ref-type&gt;&lt;contributors&gt;&lt;authors&gt;&lt;author&gt;Majer, M.&lt;/author&gt;&lt;author&gt;Holm, C.&lt;/author&gt;&lt;author&gt;Lubin, Y.&lt;/author&gt;&lt;author&gt;Bilde, T.&lt;/author&gt;&lt;/authors&gt;&lt;/contributors&gt;&lt;auth-address&gt;Ben Gurion Univ Negev, Mitrani Dept Desert Ecol, Blaustein Inst Desert Res, IL-8499000 Midreshet Ben Gurion, Israel&amp;#xD;Aarhus Univ, Inst Biosci, Ny Munkegade 114, DK-8000 Aarhus, Denmark&lt;/auth-address&gt;&lt;titles&gt;&lt;title&gt;Cooperative foraging expands dietary niche but does not offset intra-group competition for resources in social spider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8&lt;/volume&gt;&lt;keywords&gt;&lt;keyword&gt;stegodyphus-mimosarum araneae&lt;/keyword&gt;&lt;keyword&gt;prey size&lt;/keyword&gt;&lt;keyword&gt;intraspecific competition&lt;/keyword&gt;&lt;keyword&gt;maternal investment&lt;/keyword&gt;&lt;keyword&gt;reproductive skew&lt;/keyword&gt;&lt;keyword&gt;individual-level&lt;/keyword&gt;&lt;keyword&gt;body-size&lt;/keyword&gt;&lt;keyword&gt;evolution&lt;/keyword&gt;&lt;keyword&gt;availability&lt;/keyword&gt;&lt;keyword&gt;productivity&lt;/keyword&gt;&lt;/keywords&gt;&lt;dates&gt;&lt;year&gt;2018&lt;/year&gt;&lt;pub-dates&gt;&lt;date&gt;Aug 7&lt;/date&gt;&lt;/pub-dates&gt;&lt;/dates&gt;&lt;isbn&gt;2045-2322&lt;/isbn&gt;&lt;accession-num&gt;WOS:000440976700040&lt;/accession-num&gt;&lt;urls&gt;&lt;related-urls&gt;&lt;url&gt;&amp;lt;Go to ISI&amp;gt;://WOS:000440976700040&lt;/url&gt;&lt;/related-urls&gt;&lt;/urls&gt;&lt;electronic-resource-num&gt;ARTN 11828 10.1038/s41598-018-30199-x&lt;/electronic-resource-num&gt;&lt;language&gt;English&lt;/language&gt;&lt;/record&gt;&lt;/Cite&gt;&lt;/EndNote&gt;</w:instrText>
      </w:r>
      <w:r w:rsidR="00DA6390">
        <w:fldChar w:fldCharType="separate"/>
      </w:r>
      <w:r w:rsidR="000252B0">
        <w:rPr>
          <w:noProof/>
        </w:rPr>
        <w:t>(M. Majer et al., 2018)</w:t>
      </w:r>
      <w:r w:rsidR="00DA6390">
        <w:fldChar w:fldCharType="end"/>
      </w:r>
      <w:r>
        <w:t xml:space="preserve">, because of their abundance in the habitat, </w:t>
      </w:r>
      <w:r w:rsidR="008639DB">
        <w:t xml:space="preserve">and the </w:t>
      </w:r>
      <w:r>
        <w:t>easy accessibility</w:t>
      </w:r>
      <w:r w:rsidR="008639DB">
        <w:t xml:space="preserve"> of a </w:t>
      </w:r>
      <w:r>
        <w:t>wide range of sizes.</w:t>
      </w:r>
    </w:p>
    <w:p w14:paraId="27367EF1" w14:textId="4C0BF179" w:rsidR="00561568" w:rsidRDefault="006A27F4" w:rsidP="00561568">
      <w:r>
        <w:lastRenderedPageBreak/>
        <w:t>A</w:t>
      </w:r>
      <w:r w:rsidR="00812CDC">
        <w:t>n assay consisted of introducing a</w:t>
      </w:r>
      <w:r>
        <w:t xml:space="preserve"> prey item </w:t>
      </w:r>
      <w:r w:rsidR="005C0449" w:rsidRPr="003C0D28">
        <w:t>carefully into the capture web</w:t>
      </w:r>
      <w:r w:rsidR="00252B15">
        <w:t xml:space="preserve"> of a social or subsocial nest</w:t>
      </w:r>
      <w:r w:rsidR="005C0449" w:rsidRPr="003C0D28">
        <w:t xml:space="preserve"> using soft forceps and placed approximately 10 cm from the nest refuge</w:t>
      </w:r>
      <w:r w:rsidR="00BD68DE">
        <w:t xml:space="preserve"> or communal retreat</w:t>
      </w:r>
      <w:r w:rsidR="005C0449" w:rsidRPr="003C0D28">
        <w:t xml:space="preserve">. </w:t>
      </w:r>
      <w:r w:rsidRPr="003C0D28">
        <w:t xml:space="preserve">When at least one spider had attacked </w:t>
      </w:r>
      <w:r>
        <w:t xml:space="preserve">the prey (usually by biting onto an appendage of the prey) </w:t>
      </w:r>
      <w:r w:rsidRPr="003C0D28">
        <w:t xml:space="preserve">within 10 minutes, the trial was recorded as </w:t>
      </w:r>
      <w:r>
        <w:t>prey accepted. I</w:t>
      </w:r>
      <w:r w:rsidRPr="003C0D28">
        <w:t xml:space="preserve">f </w:t>
      </w:r>
      <w:r>
        <w:t xml:space="preserve">no </w:t>
      </w:r>
      <w:r w:rsidRPr="003C0D28">
        <w:t>spider</w:t>
      </w:r>
      <w:r>
        <w:t xml:space="preserve"> had attacked </w:t>
      </w:r>
      <w:r w:rsidRPr="003C0D28">
        <w:t xml:space="preserve">within 10 minutes </w:t>
      </w:r>
      <w:r w:rsidR="00A00506">
        <w:t xml:space="preserve">it was recorded as </w:t>
      </w:r>
      <w:r w:rsidRPr="003C0D28">
        <w:t>prey rejection</w:t>
      </w:r>
      <w:r w:rsidR="00561568">
        <w:t>, as prey were attacked within the first few minutes in the majority of successful prey captures</w:t>
      </w:r>
      <w:r w:rsidR="00561568" w:rsidRPr="003C0D28">
        <w:t xml:space="preserve">. </w:t>
      </w:r>
    </w:p>
    <w:p w14:paraId="5F9EBE17" w14:textId="77777777" w:rsidR="006A27F4" w:rsidRDefault="006A27F4" w:rsidP="009C518E"/>
    <w:p w14:paraId="67EF6C31" w14:textId="1BD4CD67" w:rsidR="003E7CD6" w:rsidRDefault="003E7CD6" w:rsidP="003E7CD6">
      <w:r>
        <w:t xml:space="preserve">Each nest was assayed a maximum of three times, and a nest was never assayed more than once in one day. Sample sizes: </w:t>
      </w:r>
      <w:r w:rsidRPr="003C0D28">
        <w:t xml:space="preserve">social </w:t>
      </w:r>
      <w:r w:rsidRPr="003C0D28">
        <w:rPr>
          <w:i/>
        </w:rPr>
        <w:t>S. dumicola,</w:t>
      </w:r>
      <w:r w:rsidRPr="003C0D28">
        <w:t xml:space="preserve"> </w:t>
      </w:r>
      <w:r>
        <w:t xml:space="preserve">N nests = 41, N assays = 117; </w:t>
      </w:r>
      <w:r w:rsidR="00207C47">
        <w:t xml:space="preserve">social </w:t>
      </w:r>
      <w:r w:rsidR="00207C47" w:rsidRPr="001F065D">
        <w:rPr>
          <w:i/>
        </w:rPr>
        <w:t>S. mimosarum</w:t>
      </w:r>
      <w:r w:rsidR="00207C47">
        <w:t xml:space="preserve">, N nests = 31, N assays = 39; </w:t>
      </w:r>
      <w:r w:rsidRPr="003C0D28">
        <w:t xml:space="preserve">social </w:t>
      </w:r>
      <w:r w:rsidRPr="003C0D28">
        <w:rPr>
          <w:i/>
        </w:rPr>
        <w:t>S. sarasinorum</w:t>
      </w:r>
      <w:r>
        <w:t>, N nests =</w:t>
      </w:r>
      <w:r w:rsidRPr="00174AED">
        <w:t xml:space="preserve"> </w:t>
      </w:r>
      <w:r>
        <w:t xml:space="preserve">76, N assays = 93; </w:t>
      </w:r>
      <w:r w:rsidRPr="003C0D28">
        <w:t xml:space="preserve">subsocial </w:t>
      </w:r>
      <w:r w:rsidRPr="003C0D28">
        <w:rPr>
          <w:i/>
        </w:rPr>
        <w:t>S. lineatus,</w:t>
      </w:r>
      <w:r w:rsidRPr="003C0D28">
        <w:t xml:space="preserve"> </w:t>
      </w:r>
      <w:r>
        <w:t>N nests = 71, N assays = 82</w:t>
      </w:r>
      <w:r w:rsidR="008639DB">
        <w:t xml:space="preserve"> </w:t>
      </w:r>
      <w:r>
        <w:t xml:space="preserve">(N nests = 43 in 2010, N nests = 28 in 2019); subsocial </w:t>
      </w:r>
      <w:r w:rsidRPr="00225326">
        <w:rPr>
          <w:i/>
        </w:rPr>
        <w:t>S. pacificus</w:t>
      </w:r>
      <w:r>
        <w:rPr>
          <w:i/>
        </w:rPr>
        <w:t>,</w:t>
      </w:r>
      <w:r>
        <w:t xml:space="preserve"> N nests = 17, N assays = 23; and subsocial </w:t>
      </w:r>
      <w:r w:rsidRPr="00225326">
        <w:rPr>
          <w:i/>
        </w:rPr>
        <w:t>S. tibialis</w:t>
      </w:r>
      <w:r>
        <w:rPr>
          <w:i/>
        </w:rPr>
        <w:t>,</w:t>
      </w:r>
      <w:r>
        <w:t xml:space="preserve"> N nests = 33, N assays = 44.</w:t>
      </w:r>
    </w:p>
    <w:p w14:paraId="67168CF5" w14:textId="77777777" w:rsidR="009C518E" w:rsidRDefault="009C518E" w:rsidP="009C518E">
      <w:pPr>
        <w:pStyle w:val="Heading2"/>
      </w:pPr>
      <w:r>
        <w:t xml:space="preserve">Body size </w:t>
      </w:r>
      <w:r w:rsidR="002E4D12">
        <w:t xml:space="preserve">data and size of </w:t>
      </w:r>
      <w:r w:rsidR="00C06CA8">
        <w:t xml:space="preserve">naturally </w:t>
      </w:r>
      <w:r w:rsidR="002E4D12">
        <w:t xml:space="preserve">caught prey </w:t>
      </w:r>
      <w:r>
        <w:t xml:space="preserve"> </w:t>
      </w:r>
    </w:p>
    <w:p w14:paraId="672A8831" w14:textId="77777777" w:rsidR="00B21AEA" w:rsidRDefault="00B21AEA" w:rsidP="00B21AEA">
      <w:r>
        <w:t xml:space="preserve">We collected </w:t>
      </w:r>
      <w:r w:rsidR="00D33D71">
        <w:t>b</w:t>
      </w:r>
      <w:r>
        <w:t xml:space="preserve">ody size data </w:t>
      </w:r>
      <w:r w:rsidR="00D33D71">
        <w:t xml:space="preserve">for adult females </w:t>
      </w:r>
      <w:r>
        <w:t>from published papers</w:t>
      </w:r>
      <w:r w:rsidR="00D33D71">
        <w:t xml:space="preserve">. Body sizes were represented by average total body length in mm from the tip of the prosoma to the end of the abdomen. </w:t>
      </w:r>
    </w:p>
    <w:p w14:paraId="65B79CEF" w14:textId="336B6601" w:rsidR="00D33D71" w:rsidRDefault="00B93716" w:rsidP="00B21AEA">
      <w:r>
        <w:t>For each</w:t>
      </w:r>
      <w:r w:rsidR="002F7EE8">
        <w:t xml:space="preserve"> of eight</w:t>
      </w:r>
      <w:r>
        <w:t xml:space="preserve"> </w:t>
      </w:r>
      <w:r w:rsidRPr="00B93716">
        <w:rPr>
          <w:i/>
        </w:rPr>
        <w:t>Stegodyphus</w:t>
      </w:r>
      <w:r>
        <w:t xml:space="preserve"> species we found 1-4 average body size measures in the literature:</w:t>
      </w:r>
      <w:r w:rsidR="00FF1780">
        <w:t xml:space="preserve"> S</w:t>
      </w:r>
      <w:r w:rsidR="002E4D12">
        <w:t>ocial species:</w:t>
      </w:r>
      <w:r>
        <w:t xml:space="preserve"> </w:t>
      </w:r>
      <w:r w:rsidRPr="00FF1780">
        <w:rPr>
          <w:i/>
        </w:rPr>
        <w:t>S. dumicola</w:t>
      </w:r>
      <w:r w:rsidR="008F2A33">
        <w:rPr>
          <w:i/>
        </w:rPr>
        <w:t xml:space="preserve"> </w:t>
      </w:r>
      <w:r w:rsidR="00DA6390" w:rsidRPr="008F2A33">
        <w:fldChar w:fldCharType="begin"/>
      </w:r>
      <w:r w:rsidR="000252B0">
        <w:instrText xml:space="preserve"> ADDIN EN.CITE &lt;EndNote&gt;&lt;Cite&gt;&lt;Author&gt;Kraus&lt;/Author&gt;&lt;Year&gt;1988&lt;/Year&gt;&lt;RecNum&gt;29&lt;/RecNum&gt;&lt;DisplayText&gt;(Kraus &amp;amp; Kraus, 1988)&lt;/DisplayText&gt;&lt;record&gt;&lt;rec-number&gt;29&lt;/rec-number&gt;&lt;foreign-keys&gt;&lt;key app="EN" db-id="t9rffp29r5rrtpe0ped5eseyp55sev5dv5e5" timestamp="1571912904"&gt;29&lt;/key&gt;&lt;/foreign-keys&gt;&lt;ref-type name="Book Section"&gt;5&lt;/ref-type&gt;&lt;contributors&gt;&lt;authors&gt;&lt;author&gt;Kraus, O. &lt;/author&gt;&lt;author&gt;Kraus, M.&lt;/author&gt;&lt;/authors&gt;&lt;secondary-authors&gt;&lt;author&gt;Kraus, O. &lt;/author&gt;&lt;/secondary-authors&gt;&lt;/contributors&gt;&lt;titles&gt;&lt;title&gt;&lt;style face="normal" font="default" size="100%"&gt;The genus &lt;/style&gt;&lt;style face="italic" font="default" size="100%"&gt;Stegodyphus &lt;/style&gt;&lt;style face="normal" font="default" size="100%"&gt;(Arachnida, Araneae). Sibling species, species groups, and parallel origin of social living&lt;/style&gt;&lt;/title&gt;&lt;secondary-title&gt;Verhandlungen des Naturwissenschaftlichen Vereins in Hamburg (NF) 30&lt;/secondary-title&gt;&lt;/titles&gt;&lt;pages&gt;151-254&lt;/pages&gt;&lt;dates&gt;&lt;year&gt;1988&lt;/year&gt;&lt;/dates&gt;&lt;pub-location&gt;Hamburg and Berlin&lt;/pub-location&gt;&lt;publisher&gt;Verlag Paul Parey&lt;/publisher&gt;&lt;urls&gt;&lt;/urls&gt;&lt;/record&gt;&lt;/Cite&gt;&lt;/EndNote&gt;</w:instrText>
      </w:r>
      <w:r w:rsidR="00DA6390" w:rsidRPr="008F2A33">
        <w:fldChar w:fldCharType="separate"/>
      </w:r>
      <w:r w:rsidR="000252B0">
        <w:rPr>
          <w:noProof/>
        </w:rPr>
        <w:t>(Kraus &amp; Kraus, 1988)</w:t>
      </w:r>
      <w:r w:rsidR="00DA6390" w:rsidRPr="008F2A33">
        <w:fldChar w:fldCharType="end"/>
      </w:r>
      <w:r w:rsidR="00FF1780">
        <w:t xml:space="preserve">; </w:t>
      </w:r>
      <w:r w:rsidR="00FF1780" w:rsidRPr="00FF1780">
        <w:rPr>
          <w:i/>
        </w:rPr>
        <w:t>S. mimosarum</w:t>
      </w:r>
      <w:r w:rsidR="00FF1780">
        <w:t xml:space="preserve"> </w:t>
      </w:r>
      <w:r w:rsidR="00DA6390">
        <w:fldChar w:fldCharType="begin">
          <w:fldData xml:space="preserve">PEVuZE5vdGU+PENpdGU+PEF1dGhvcj5LcmF1czwvQXV0aG9yPjxZZWFyPjE5ODg8L1llYXI+PFJl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</w:fldData>
        </w:fldChar>
      </w:r>
      <w:r w:rsidR="000252B0">
        <w:instrText xml:space="preserve"> ADDIN EN.CITE </w:instrText>
      </w:r>
      <w:r w:rsidR="000252B0">
        <w:fldChar w:fldCharType="begin">
          <w:fldData xml:space="preserve">PEVuZE5vdGU+PENpdGU+PEF1dGhvcj5LcmF1czwvQXV0aG9yPjxZZWFyPjE5ODg8L1llYXI+PFJl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</w:fldData>
        </w:fldChar>
      </w:r>
      <w:r w:rsidR="000252B0">
        <w:instrText xml:space="preserve"> ADDIN EN.CITE.DATA </w:instrText>
      </w:r>
      <w:r w:rsidR="000252B0">
        <w:fldChar w:fldCharType="end"/>
      </w:r>
      <w:r w:rsidR="00DA6390">
        <w:fldChar w:fldCharType="separate"/>
      </w:r>
      <w:r w:rsidR="000252B0">
        <w:rPr>
          <w:noProof/>
        </w:rPr>
        <w:t>(Crouch &amp; Lubin, 2000; Kraus &amp; Kraus, 1988; Seibt &amp; Wickler, 1988)</w:t>
      </w:r>
      <w:r w:rsidR="00DA6390">
        <w:fldChar w:fldCharType="end"/>
      </w:r>
      <w:r w:rsidR="00FF1780">
        <w:t>;</w:t>
      </w:r>
      <w:r w:rsidR="00453F48">
        <w:t xml:space="preserve"> and</w:t>
      </w:r>
      <w:r w:rsidR="00FF1780">
        <w:t xml:space="preserve"> </w:t>
      </w:r>
      <w:r w:rsidR="00FF1780" w:rsidRPr="00FF1780">
        <w:rPr>
          <w:i/>
        </w:rPr>
        <w:t>S. sarasinorum</w:t>
      </w:r>
      <w:r w:rsidR="00FF1780">
        <w:t xml:space="preserve"> </w:t>
      </w:r>
      <w:r w:rsidR="00DA6390">
        <w:fldChar w:fldCharType="begin">
          <w:fldData xml:space="preserve">PEVuZE5vdGU+PENpdGU+PEF1dGhvcj5LcmF1czwvQXV0aG9yPjxZZWFyPjE5ODg8L1llYXI+PFJl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</w:fldData>
        </w:fldChar>
      </w:r>
      <w:r w:rsidR="000252B0">
        <w:instrText xml:space="preserve"> ADDIN EN.CITE </w:instrText>
      </w:r>
      <w:r w:rsidR="000252B0">
        <w:fldChar w:fldCharType="begin">
          <w:fldData xml:space="preserve">PEVuZE5vdGU+PENpdGU+PEF1dGhvcj5LcmF1czwvQXV0aG9yPjxZZWFyPjE5ODg8L1llYXI+PFJl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</w:fldData>
        </w:fldChar>
      </w:r>
      <w:r w:rsidR="000252B0">
        <w:instrText xml:space="preserve"> ADDIN EN.CITE.DATA </w:instrText>
      </w:r>
      <w:r w:rsidR="000252B0">
        <w:fldChar w:fldCharType="end"/>
      </w:r>
      <w:r w:rsidR="00DA6390">
        <w:fldChar w:fldCharType="separate"/>
      </w:r>
      <w:r w:rsidR="000252B0">
        <w:rPr>
          <w:noProof/>
        </w:rPr>
        <w:t>(L. Grinsted et al., 2014; Jacson &amp; Joseph, 1973; Kraus &amp; Kraus, 1988)</w:t>
      </w:r>
      <w:r w:rsidR="00DA6390">
        <w:fldChar w:fldCharType="end"/>
      </w:r>
      <w:r w:rsidR="00FF1780">
        <w:t xml:space="preserve">; Subsocial species: </w:t>
      </w:r>
      <w:r w:rsidR="00FF1780" w:rsidRPr="00FF1780">
        <w:rPr>
          <w:i/>
        </w:rPr>
        <w:t>S. africanus</w:t>
      </w:r>
      <w:r w:rsidR="00FF1780">
        <w:t xml:space="preserve"> </w:t>
      </w:r>
      <w:r w:rsidR="00DA6390">
        <w:fldChar w:fldCharType="begin"/>
      </w:r>
      <w:r w:rsidR="000252B0">
        <w:instrText xml:space="preserve"> ADDIN EN.CITE &lt;EndNote&gt;&lt;Cite&gt;&lt;Author&gt;Kraus&lt;/Author&gt;&lt;Year&gt;1988&lt;/Year&gt;&lt;RecNum&gt;29&lt;/RecNum&gt;&lt;DisplayText&gt;(Kraus &amp;amp; Kraus, 1988)&lt;/DisplayText&gt;&lt;record&gt;&lt;rec-number&gt;29&lt;/rec-number&gt;&lt;foreign-keys&gt;&lt;key app="EN" db-id="t9rffp29r5rrtpe0ped5eseyp55sev5dv5e5" timestamp="1571912904"&gt;29&lt;/key&gt;&lt;/foreign-keys&gt;&lt;ref-type name="Book Section"&gt;5&lt;/ref-type&gt;&lt;contributors&gt;&lt;authors&gt;&lt;author&gt;Kraus, O. &lt;/author&gt;&lt;author&gt;Kraus, M.&lt;/author&gt;&lt;/authors&gt;&lt;secondary-authors&gt;&lt;author&gt;Kraus, O. &lt;/author&gt;&lt;/secondary-authors&gt;&lt;/contributors&gt;&lt;titles&gt;&lt;title&gt;&lt;style face="normal" font="default" size="100%"&gt;The genus &lt;/style&gt;&lt;style face="italic" font="default" size="100%"&gt;Stegodyphus &lt;/style&gt;&lt;style face="normal" font="default" size="100%"&gt;(Arachnida, Araneae). Sibling species, species groups, and parallel origin of social living&lt;/style&gt;&lt;/title&gt;&lt;secondary-title&gt;Verhandlungen des Naturwissenschaftlichen Vereins in Hamburg (NF) 30&lt;/secondary-title&gt;&lt;/titles&gt;&lt;pages&gt;151-254&lt;/pages&gt;&lt;dates&gt;&lt;year&gt;1988&lt;/</w:instrText>
      </w:r>
      <w:r w:rsidR="000252B0" w:rsidRPr="004F39AB">
        <w:instrText>year&gt;&lt;/dates&gt;&lt;pub-location&gt;Hamburg and Berlin&lt;/pub-location&gt;&lt;publisher&gt;Verlag Paul Parey&lt;/publisher&gt;&lt;urls&gt;&lt;/urls&gt;&lt;/record&gt;&lt;/Cite&gt;&lt;/EndNote&gt;</w:instrText>
      </w:r>
      <w:r w:rsidR="00DA6390">
        <w:fldChar w:fldCharType="separate"/>
      </w:r>
      <w:r w:rsidR="000252B0" w:rsidRPr="004F39AB">
        <w:rPr>
          <w:noProof/>
        </w:rPr>
        <w:t>(Kraus &amp; Kraus, 1988)</w:t>
      </w:r>
      <w:r w:rsidR="00DA6390">
        <w:fldChar w:fldCharType="end"/>
      </w:r>
      <w:r w:rsidR="00FF1780" w:rsidRPr="004F39AB">
        <w:t xml:space="preserve">; </w:t>
      </w:r>
      <w:r w:rsidR="00FF1780" w:rsidRPr="004F39AB">
        <w:rPr>
          <w:i/>
        </w:rPr>
        <w:t>S. lineatus</w:t>
      </w:r>
      <w:r w:rsidR="00FF1780" w:rsidRPr="004F39AB">
        <w:t xml:space="preserve"> </w:t>
      </w:r>
      <w:r w:rsidR="00DA6390">
        <w:fldChar w:fldCharType="begin">
          <w:fldData xml:space="preserve">PEVuZE5vdGU+PENpdGU+PEF1dGhvcj5LcmF1czwvQXV0aG9yPjxZZWFyPjE5ODg8L1llYXI+PFJl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</w:fldData>
        </w:fldChar>
      </w:r>
      <w:r w:rsidR="000252B0" w:rsidRPr="004F39AB">
        <w:instrText xml:space="preserve"> ADDIN EN.CITE </w:instrText>
      </w:r>
      <w:r w:rsidR="000252B0">
        <w:fldChar w:fldCharType="begin">
          <w:fldData xml:space="preserve">PEVuZE5vdGU+PENpdGU+PEF1dGhvcj5LcmF1czwvQXV0aG9yPjxZZWFyPjE5ODg8L1llYXI+PFJl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</w:fldData>
        </w:fldChar>
      </w:r>
      <w:r w:rsidR="000252B0" w:rsidRPr="004F39AB">
        <w:instrText xml:space="preserve"> ADDIN EN.CITE.DATA </w:instrText>
      </w:r>
      <w:r w:rsidR="000252B0">
        <w:fldChar w:fldCharType="end"/>
      </w:r>
      <w:r w:rsidR="00DA6390">
        <w:fldChar w:fldCharType="separate"/>
      </w:r>
      <w:r w:rsidR="000252B0" w:rsidRPr="004F39AB">
        <w:rPr>
          <w:noProof/>
        </w:rPr>
        <w:t>(Kraus &amp; Kraus, 1988; Schneider, 1997; D. Ward &amp; Lubin, 1993)</w:t>
      </w:r>
      <w:r w:rsidR="00DA6390">
        <w:fldChar w:fldCharType="end"/>
      </w:r>
      <w:r w:rsidR="00FF1780" w:rsidRPr="004F39AB">
        <w:t xml:space="preserve">; </w:t>
      </w:r>
      <w:r w:rsidR="00FF1780" w:rsidRPr="004F39AB">
        <w:rPr>
          <w:i/>
        </w:rPr>
        <w:t>S. pacificus</w:t>
      </w:r>
      <w:r w:rsidR="00FF1780" w:rsidRPr="004F39AB">
        <w:t xml:space="preserve"> </w:t>
      </w:r>
      <w:r w:rsidR="00DA6390">
        <w:fldChar w:fldCharType="begin">
          <w:fldData xml:space="preserve">PEVuZE5vdGU+PENpdGU+PEF1dGhvcj5LcmF1czwvQXV0aG9yPjxZZWFyPjE5ODg8L1llYXI+PFJl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</w:fldData>
        </w:fldChar>
      </w:r>
      <w:r w:rsidR="000252B0" w:rsidRPr="004F39AB">
        <w:instrText xml:space="preserve"> ADDIN EN.CITE </w:instrText>
      </w:r>
      <w:r w:rsidR="000252B0">
        <w:fldChar w:fldCharType="begin">
          <w:fldData xml:space="preserve">PEVuZE5vdGU+PENpdGU+PEF1dGhvcj5LcmF1czwvQXV0aG9yPjxZZWFyPjE5ODg8L1llYXI+PFJl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</w:fldData>
        </w:fldChar>
      </w:r>
      <w:r w:rsidR="000252B0" w:rsidRPr="004F39AB">
        <w:instrText xml:space="preserve"> ADDIN EN.CITE.DATA </w:instrText>
      </w:r>
      <w:r w:rsidR="000252B0">
        <w:fldChar w:fldCharType="end"/>
      </w:r>
      <w:r w:rsidR="00DA6390">
        <w:fldChar w:fldCharType="separate"/>
      </w:r>
      <w:r w:rsidR="000252B0" w:rsidRPr="004F39AB">
        <w:rPr>
          <w:noProof/>
        </w:rPr>
        <w:t>(L. Grinsted et al., 2014; Kraus &amp; Kraus, 1988)</w:t>
      </w:r>
      <w:r w:rsidR="00DA6390">
        <w:fldChar w:fldCharType="end"/>
      </w:r>
      <w:r w:rsidR="00FF1780" w:rsidRPr="004F39AB">
        <w:t xml:space="preserve">; </w:t>
      </w:r>
      <w:r w:rsidR="00453F48" w:rsidRPr="004F39AB">
        <w:rPr>
          <w:i/>
        </w:rPr>
        <w:t>S. tentoriicola</w:t>
      </w:r>
      <w:r w:rsidR="00453F48" w:rsidRPr="004F39AB">
        <w:t xml:space="preserve"> </w:t>
      </w:r>
      <w:r w:rsidR="00DA6390">
        <w:fldChar w:fldCharType="begin"/>
      </w:r>
      <w:r w:rsidR="000252B0" w:rsidRPr="004F39AB">
        <w:instrText xml:space="preserve"> ADDIN EN.CITE &lt;EndNote&gt;&lt;Cite&gt;&lt;Author&gt;Kraus&lt;/Author&gt;&lt;Year&gt;1988&lt;/Year&gt;&lt;RecNum&gt;29&lt;/RecNum&gt;&lt;DisplayText&gt;(Kraus &amp;amp; Kraus, 1988)&lt;/DisplayText&gt;&lt;record&gt;&lt;rec-number&gt;29&lt;/rec-number&gt;&lt;foreign-keys&gt;&lt;key app="EN" db-id="t9rffp29r5rrtpe0ped5eseyp55sev5dv5e5" timestamp="1571912904"&gt;29&lt;/key&gt;&lt;/foreign-keys&gt;&lt;ref-type name="Book Section"&gt;5&lt;/ref-type&gt;&lt;contributors&gt;&lt;authors&gt;&lt;author&gt;Kraus, O. &lt;/author&gt;&lt;author&gt;Kraus, M.&lt;/author&gt;&lt;/authors&gt;&lt;secondary-authors&gt;&lt;author&gt;Kraus, O. &lt;/author&gt;&lt;/secondary-authors&gt;&lt;/contributors&gt;&lt;titles&gt;&lt;title&gt;&lt;style face="normal" font="default" size="100%"&gt;The genus &lt;/style&gt;&lt;style face="italic" font="default" size="100%"&gt;Stegodyphus &lt;/style&gt;&lt;style face="normal" font="default" size="100%"&gt;(Arachnida, Araneae). Sibling species, species groups, and parallel origin of social living&lt;/style&gt;&lt;/title&gt;&lt;secondary-title&gt;Verhandlungen des Naturwissenschaftlichen Vereins in Hamburg (NF) 30&lt;/secondary-title&gt;&lt;/titles&gt;&lt;pages&gt;151-254&lt;/pages&gt;&lt;dates&gt;&lt;year&gt;1988&lt;/year&gt;&lt;/dates&gt;&lt;pub-location&gt;Hamburg and Berlin&lt;/pub-location&gt;&lt;publisher&gt;Verlag Paul Parey&lt;/publisher&gt;&lt;urls&gt;&lt;/urls&gt;&lt;/record&gt;&lt;/Cite&gt;&lt;/EndNote&gt;</w:instrText>
      </w:r>
      <w:r w:rsidR="00DA6390">
        <w:fldChar w:fldCharType="separate"/>
      </w:r>
      <w:r w:rsidR="000252B0" w:rsidRPr="004F39AB">
        <w:rPr>
          <w:noProof/>
        </w:rPr>
        <w:t>(Kraus &amp; Kraus, 1988)</w:t>
      </w:r>
      <w:r w:rsidR="00DA6390">
        <w:fldChar w:fldCharType="end"/>
      </w:r>
      <w:r w:rsidR="00453F48" w:rsidRPr="004F39AB">
        <w:t xml:space="preserve">; and </w:t>
      </w:r>
      <w:r w:rsidR="00FF1780" w:rsidRPr="004F39AB">
        <w:rPr>
          <w:i/>
        </w:rPr>
        <w:t>S. tibialis</w:t>
      </w:r>
      <w:r w:rsidR="00FF1780" w:rsidRPr="004F39AB">
        <w:t xml:space="preserve"> </w:t>
      </w:r>
      <w:r w:rsidR="00DA6390">
        <w:fldChar w:fldCharType="begin">
          <w:fldData xml:space="preserve">PEVuZE5vdGU+PENpdGU+PEF1dGhvcj5Hcmluc3RlZDwvQXV0aG9yPjxZZWFyPjIwMTQ8L1llYXI+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</w:fldData>
        </w:fldChar>
      </w:r>
      <w:r w:rsidR="000252B0" w:rsidRPr="004F39AB">
        <w:instrText xml:space="preserve"> ADDIN EN.CITE </w:instrText>
      </w:r>
      <w:r w:rsidR="000252B0">
        <w:fldChar w:fldCharType="begin">
          <w:fldData xml:space="preserve">PEVuZE5vdGU+PENpdGU+PEF1dGhvcj5Hcmluc3RlZDwvQXV0aG9yPjxZZWFyPjIwMTQ8L1llYXI+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</w:fldData>
        </w:fldChar>
      </w:r>
      <w:r w:rsidR="000252B0" w:rsidRPr="004F39AB">
        <w:instrText xml:space="preserve"> ADDIN EN.CITE.DATA </w:instrText>
      </w:r>
      <w:r w:rsidR="000252B0">
        <w:fldChar w:fldCharType="end"/>
      </w:r>
      <w:r w:rsidR="00DA6390">
        <w:fldChar w:fldCharType="separate"/>
      </w:r>
      <w:r w:rsidR="000252B0" w:rsidRPr="004F39AB">
        <w:rPr>
          <w:noProof/>
        </w:rPr>
        <w:t>(L. Grinsted et al., 2014; Kraus &amp; Kraus, 1988)</w:t>
      </w:r>
      <w:r w:rsidR="00DA6390">
        <w:fldChar w:fldCharType="end"/>
      </w:r>
      <w:r w:rsidR="00FF1780" w:rsidRPr="004F39AB">
        <w:t>.</w:t>
      </w:r>
      <w:r w:rsidR="00E42500" w:rsidRPr="004F39AB">
        <w:t xml:space="preserve"> </w:t>
      </w:r>
      <w:r w:rsidR="002E4D12">
        <w:t xml:space="preserve">We further collected an additional body size average for </w:t>
      </w:r>
      <w:r w:rsidR="002E4D12" w:rsidRPr="002E4D12">
        <w:rPr>
          <w:i/>
        </w:rPr>
        <w:t>S. mimosarum</w:t>
      </w:r>
      <w:r w:rsidR="002E4D12">
        <w:t xml:space="preserve"> by measuring 56 adult female body lengths to nearest 0.01mm using digital callipers.</w:t>
      </w:r>
      <w:r w:rsidR="00A25EBD" w:rsidRPr="00A25EBD">
        <w:t xml:space="preserve"> </w:t>
      </w:r>
      <w:r w:rsidR="00A25EBD">
        <w:t xml:space="preserve">Prey caught naturally by six species was made available to us from Majer et al. </w:t>
      </w:r>
      <w:r w:rsidR="00DA6390">
        <w:fldChar w:fldCharType="begin"/>
      </w:r>
      <w:r w:rsidR="000252B0">
        <w:instrText xml:space="preserve"> ADDIN EN.CITE &lt;EndNote&gt;&lt;Cite ExcludeAuth="1"&gt;&lt;Author&gt;Majer&lt;/Author&gt;&lt;Year&gt;2018&lt;/Year&gt;&lt;RecNum&gt;7&lt;/RecNum&gt;&lt;DisplayText&gt;(2018)&lt;/DisplayText&gt;&lt;record&gt;&lt;rec-number&gt;7&lt;/rec-number&gt;&lt;foreign-keys&gt;&lt;key app="EN" db-id="t9rffp29r5rrtpe0ped5eseyp55sev5dv5e5" timestamp="1571912856"&gt;7&lt;/key&gt;&lt;/foreign-keys&gt;&lt;ref-type name="Journal Article"&gt;17&lt;/ref-type&gt;&lt;contributors&gt;&lt;authors&gt;&lt;author&gt;Majer, M.&lt;/author&gt;&lt;author&gt;Holm, C.&lt;/author&gt;&lt;author&gt;Lubin, Y.&lt;/author&gt;&lt;author&gt;Bilde, T.&lt;/author&gt;&lt;/authors&gt;&lt;/contributors&gt;&lt;auth-address&gt;Ben Gurion Univ Negev, Mitrani Dept Desert Ecol, Blaustein Inst Desert Res, IL-8499000 Midreshet Ben Gurion, Israel&amp;#xD;Aarhus Univ, Inst Biosci, Ny Munkegade 114, DK-8000 Aarhus, Denmark&lt;/auth-address&gt;&lt;titles&gt;&lt;title&gt;Cooperative foraging expands dietary niche but does not offset intra-group competition for resources in social spider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8&lt;/volume&gt;&lt;keywords&gt;&lt;keyword&gt;stegodyphus-mimosarum araneae&lt;/keyword&gt;&lt;keyword&gt;prey size&lt;/keyword&gt;&lt;keyword&gt;intraspecific competition&lt;/keyword&gt;&lt;keyword&gt;maternal investment&lt;/keyword&gt;&lt;keyword&gt;reproductive skew&lt;/keyword&gt;&lt;keyword&gt;individual-level&lt;/keyword&gt;&lt;keyword&gt;body-size&lt;/keyword&gt;&lt;keyword&gt;evolution&lt;/keyword&gt;&lt;keyword&gt;availability&lt;/keyword&gt;&lt;keyword&gt;productivity&lt;/keyword&gt;&lt;/keywords&gt;&lt;dates&gt;&lt;year&gt;2018&lt;/year&gt;&lt;pub-dates&gt;&lt;date&gt;Aug 7&lt;/date&gt;&lt;/pub-dates&gt;&lt;/dates&gt;&lt;isbn&gt;2045-2322&lt;/isbn&gt;&lt;accession-num&gt;WOS:000440976700040&lt;/accession-num&gt;&lt;urls&gt;&lt;related-urls&gt;&lt;url&gt;&amp;lt;Go to ISI&amp;gt;://WOS:000440976700040&lt;/url&gt;&lt;/related-urls&gt;&lt;/urls&gt;&lt;electronic-resource-num&gt;ARTN 11828 10.1038/s41598-018-30199-x&lt;/electronic-resource-num&gt;&lt;language&gt;English&lt;/language&gt;&lt;/record&gt;&lt;/Cite&gt;&lt;/EndNote&gt;</w:instrText>
      </w:r>
      <w:r w:rsidR="00DA6390">
        <w:fldChar w:fldCharType="separate"/>
      </w:r>
      <w:r w:rsidR="00A25EBD">
        <w:rPr>
          <w:noProof/>
        </w:rPr>
        <w:t>(2018)</w:t>
      </w:r>
      <w:r w:rsidR="00DA6390">
        <w:fldChar w:fldCharType="end"/>
      </w:r>
      <w:r w:rsidR="00A25EBD">
        <w:t xml:space="preserve"> (all three social species as well as the subsocial </w:t>
      </w:r>
      <w:r w:rsidR="00A25EBD" w:rsidRPr="00EB115B">
        <w:rPr>
          <w:i/>
        </w:rPr>
        <w:t>S. africanus</w:t>
      </w:r>
      <w:r w:rsidR="00A25EBD">
        <w:t xml:space="preserve">, </w:t>
      </w:r>
      <w:r w:rsidR="00A25EBD" w:rsidRPr="00EB115B">
        <w:rPr>
          <w:i/>
        </w:rPr>
        <w:t>S. pacificus</w:t>
      </w:r>
      <w:r w:rsidR="00A25EBD">
        <w:t xml:space="preserve">, and </w:t>
      </w:r>
      <w:r w:rsidR="00A25EBD" w:rsidRPr="00EB115B">
        <w:rPr>
          <w:i/>
        </w:rPr>
        <w:t>S. lineatus</w:t>
      </w:r>
      <w:r w:rsidR="00A25EBD">
        <w:t>) and we calculated mean prey sizes from this data.</w:t>
      </w:r>
    </w:p>
    <w:p w14:paraId="500C748F" w14:textId="7A268287" w:rsidR="00A25EBD" w:rsidRDefault="00B21AEA" w:rsidP="00B21AEA">
      <w:r>
        <w:t>All body sizes</w:t>
      </w:r>
      <w:r w:rsidR="00D33D71">
        <w:t xml:space="preserve"> of</w:t>
      </w:r>
      <w:r>
        <w:t xml:space="preserve"> </w:t>
      </w:r>
      <w:r w:rsidR="00D33D71" w:rsidRPr="00B21AEA">
        <w:rPr>
          <w:i/>
        </w:rPr>
        <w:t>Anelosimus</w:t>
      </w:r>
      <w:r w:rsidR="00D33D71">
        <w:t xml:space="preserve"> spiders </w:t>
      </w:r>
      <w:r>
        <w:t xml:space="preserve">were obtained </w:t>
      </w:r>
      <w:r w:rsidR="004300F9">
        <w:t xml:space="preserve">from collated data provided in </w:t>
      </w:r>
      <w:r>
        <w:t xml:space="preserve">a single publication </w:t>
      </w:r>
      <w:r w:rsidR="00DA6390">
        <w:fldChar w:fldCharType="begin">
          <w:fldData xml:space="preserve">PEVuZE5vdGU+PENpdGU+PEF1dGhvcj5GZXJuYW5kZXotRm91cm5pZXI8L0F1dGhvcj48WWVhcj4y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</w:fldData>
        </w:fldChar>
      </w:r>
      <w:r w:rsidR="000252B0">
        <w:instrText xml:space="preserve"> ADDIN EN.CITE </w:instrText>
      </w:r>
      <w:r w:rsidR="000252B0">
        <w:fldChar w:fldCharType="begin">
          <w:fldData xml:space="preserve">PEVuZE5vdGU+PENpdGU+PEF1dGhvcj5GZXJuYW5kZXotRm91cm5pZXI8L0F1dGhvcj48WWVhcj4y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</w:fldData>
        </w:fldChar>
      </w:r>
      <w:r w:rsidR="000252B0">
        <w:instrText xml:space="preserve"> ADDIN EN.CITE.DATA </w:instrText>
      </w:r>
      <w:r w:rsidR="000252B0">
        <w:fldChar w:fldCharType="end"/>
      </w:r>
      <w:r w:rsidR="00DA6390">
        <w:fldChar w:fldCharType="separate"/>
      </w:r>
      <w:r w:rsidR="000252B0">
        <w:rPr>
          <w:noProof/>
        </w:rPr>
        <w:t>(Fernandez-Fournier et al., 2018, see Supporting Information Table S1-1 and references therein)</w:t>
      </w:r>
      <w:r w:rsidR="00DA6390">
        <w:fldChar w:fldCharType="end"/>
      </w:r>
      <w:r w:rsidR="00D33D71">
        <w:t xml:space="preserve">. Hence, each </w:t>
      </w:r>
      <w:r w:rsidR="00D33D71" w:rsidRPr="00D33D71">
        <w:rPr>
          <w:i/>
        </w:rPr>
        <w:t>Anelosimus</w:t>
      </w:r>
      <w:r w:rsidR="00D33D71">
        <w:t xml:space="preserve"> species </w:t>
      </w:r>
      <w:r w:rsidR="00B93716">
        <w:t xml:space="preserve">(N = 25 of which </w:t>
      </w:r>
      <w:r w:rsidR="00C6398C">
        <w:t>21</w:t>
      </w:r>
      <w:r w:rsidR="00B93716">
        <w:t xml:space="preserve"> were placed in </w:t>
      </w:r>
      <w:r w:rsidR="00C06CA8">
        <w:t>the</w:t>
      </w:r>
      <w:r w:rsidR="00B93716">
        <w:t xml:space="preserve"> </w:t>
      </w:r>
      <w:r w:rsidR="00453F48">
        <w:t>partial phylogeny of</w:t>
      </w:r>
      <w:r w:rsidR="00453F48" w:rsidRPr="00D33D71">
        <w:rPr>
          <w:i/>
        </w:rPr>
        <w:t xml:space="preserve"> Anelosimus</w:t>
      </w:r>
      <w:r w:rsidR="00B93716">
        <w:t xml:space="preserve">) </w:t>
      </w:r>
      <w:r w:rsidR="00D33D71">
        <w:t>was represented by a single average body size.</w:t>
      </w:r>
      <w:r w:rsidR="005E2CBA">
        <w:t xml:space="preserve"> </w:t>
      </w:r>
      <w:r w:rsidR="00F35D30">
        <w:t>Mean</w:t>
      </w:r>
      <w:r w:rsidR="00C06CA8">
        <w:t xml:space="preserve"> prey sizes caught naturally were</w:t>
      </w:r>
      <w:r w:rsidR="00F35D30">
        <w:t xml:space="preserve"> </w:t>
      </w:r>
      <w:r w:rsidR="00A25EBD">
        <w:t xml:space="preserve">also </w:t>
      </w:r>
      <w:r w:rsidR="00F35D30">
        <w:t xml:space="preserve">collated and available in Fernandez-Fournier et al. </w:t>
      </w:r>
      <w:r w:rsidR="00DA6390">
        <w:fldChar w:fldCharType="begin">
          <w:fldData xml:space="preserve">PEVuZE5vdGU+PENpdGUgRXhjbHVkZUF1dGg9IjEiPjxBdXRob3I+RmVybmFuZGV6LUZvdXJuaWVy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</w:fldData>
        </w:fldChar>
      </w:r>
      <w:r w:rsidR="000252B0">
        <w:instrText xml:space="preserve"> ADDIN EN.CITE </w:instrText>
      </w:r>
      <w:r w:rsidR="000252B0">
        <w:fldChar w:fldCharType="begin">
          <w:fldData xml:space="preserve">PEVuZE5vdGU+PENpdGUgRXhjbHVkZUF1dGg9IjEiPjxBdXRob3I+RmVybmFuZGV6LUZvdXJuaWVy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</w:fldData>
        </w:fldChar>
      </w:r>
      <w:r w:rsidR="000252B0">
        <w:instrText xml:space="preserve"> ADDIN EN.CITE.DATA </w:instrText>
      </w:r>
      <w:r w:rsidR="000252B0">
        <w:fldChar w:fldCharType="end"/>
      </w:r>
      <w:r w:rsidR="00DA6390">
        <w:fldChar w:fldCharType="separate"/>
      </w:r>
      <w:r w:rsidR="00F35D30">
        <w:rPr>
          <w:noProof/>
        </w:rPr>
        <w:t>(2018)</w:t>
      </w:r>
      <w:r w:rsidR="00DA6390">
        <w:fldChar w:fldCharType="end"/>
      </w:r>
      <w:r w:rsidR="00EB115B">
        <w:t xml:space="preserve"> </w:t>
      </w:r>
      <w:r w:rsidR="00A25EBD">
        <w:t xml:space="preserve">for nine </w:t>
      </w:r>
      <w:r w:rsidR="00A25EBD" w:rsidRPr="00F35D30">
        <w:rPr>
          <w:i/>
        </w:rPr>
        <w:t>Anelosimus</w:t>
      </w:r>
      <w:r w:rsidR="00A25EBD">
        <w:t xml:space="preserve"> species </w:t>
      </w:r>
      <w:r w:rsidR="00EB115B">
        <w:t xml:space="preserve">(the solitary </w:t>
      </w:r>
      <w:r w:rsidR="00EB115B" w:rsidRPr="00EB115B">
        <w:rPr>
          <w:i/>
        </w:rPr>
        <w:t>A. nigriscens</w:t>
      </w:r>
      <w:r w:rsidR="00EB115B">
        <w:t>; the subsocial/</w:t>
      </w:r>
      <w:r w:rsidR="00634112">
        <w:t>intermediate social</w:t>
      </w:r>
      <w:r w:rsidR="00EB115B">
        <w:t xml:space="preserve"> </w:t>
      </w:r>
      <w:r w:rsidR="00EB115B" w:rsidRPr="00EB115B">
        <w:rPr>
          <w:i/>
        </w:rPr>
        <w:t>A. studiosus</w:t>
      </w:r>
      <w:r w:rsidR="00EB115B">
        <w:t xml:space="preserve">, </w:t>
      </w:r>
      <w:r w:rsidR="00EB115B" w:rsidRPr="00EB115B">
        <w:rPr>
          <w:i/>
        </w:rPr>
        <w:t>A. elegans</w:t>
      </w:r>
      <w:r w:rsidR="00EB115B">
        <w:t xml:space="preserve">, and </w:t>
      </w:r>
      <w:r w:rsidR="00EB115B" w:rsidRPr="00EB115B">
        <w:rPr>
          <w:i/>
        </w:rPr>
        <w:t>A. baeza</w:t>
      </w:r>
      <w:r w:rsidR="00EB115B">
        <w:t xml:space="preserve">; and the social </w:t>
      </w:r>
      <w:r w:rsidR="00EB115B" w:rsidRPr="00EB115B">
        <w:rPr>
          <w:i/>
        </w:rPr>
        <w:t>A. guacamayos</w:t>
      </w:r>
      <w:r w:rsidR="00EB115B">
        <w:t xml:space="preserve">, </w:t>
      </w:r>
      <w:r w:rsidR="00EB115B" w:rsidRPr="00EB115B">
        <w:rPr>
          <w:i/>
        </w:rPr>
        <w:t>A. jabaquara</w:t>
      </w:r>
      <w:r w:rsidR="00EB115B">
        <w:t xml:space="preserve">, </w:t>
      </w:r>
      <w:r w:rsidR="00EB115B" w:rsidRPr="00EB115B">
        <w:rPr>
          <w:i/>
        </w:rPr>
        <w:t>A. domingo</w:t>
      </w:r>
      <w:r w:rsidR="00EB115B">
        <w:t xml:space="preserve">, </w:t>
      </w:r>
      <w:r w:rsidR="00EB115B" w:rsidRPr="00EB115B">
        <w:rPr>
          <w:i/>
        </w:rPr>
        <w:t>A. dubiosus</w:t>
      </w:r>
      <w:r w:rsidR="00EB115B">
        <w:t xml:space="preserve">, and </w:t>
      </w:r>
      <w:r w:rsidR="00EB115B" w:rsidRPr="00EB115B">
        <w:rPr>
          <w:i/>
        </w:rPr>
        <w:t>A. eximius</w:t>
      </w:r>
      <w:r w:rsidR="00EB115B">
        <w:t>)</w:t>
      </w:r>
      <w:r w:rsidR="00F35D30">
        <w:t xml:space="preserve">. </w:t>
      </w:r>
    </w:p>
    <w:p w14:paraId="08E075D5" w14:textId="77777777" w:rsidR="005018E0" w:rsidRDefault="00A34B09" w:rsidP="005018E0">
      <w:pPr>
        <w:pStyle w:val="Heading2"/>
      </w:pPr>
      <w:r>
        <w:t>Social levels and p</w:t>
      </w:r>
      <w:r w:rsidR="005018E0">
        <w:t xml:space="preserve">hylogenies </w:t>
      </w:r>
    </w:p>
    <w:p w14:paraId="261524BA" w14:textId="49C086D9" w:rsidR="00EB115B" w:rsidRDefault="00A81571" w:rsidP="005018E0">
      <w:r>
        <w:t>While species are traditionally classified into categorical levels of sociality, e.g. solitary, subsocial and</w:t>
      </w:r>
      <w:r w:rsidR="00D50BE3">
        <w:t xml:space="preserve"> social, in reality some species fall in between these categories. For example, some species</w:t>
      </w:r>
      <w:r w:rsidR="00634112">
        <w:t xml:space="preserve"> can be considered facultative or intermediate social (sometimes referred to as “</w:t>
      </w:r>
      <w:r w:rsidR="00D50BE3">
        <w:t>transitional</w:t>
      </w:r>
      <w:r w:rsidR="00634112">
        <w:t>”</w:t>
      </w:r>
      <w:r w:rsidR="00D50BE3">
        <w:t xml:space="preserve"> between subsocial and social</w:t>
      </w:r>
      <w:r w:rsidR="00634112">
        <w:t>)</w:t>
      </w:r>
      <w:r w:rsidR="00D50BE3">
        <w:t xml:space="preserve"> </w:t>
      </w:r>
      <w:r w:rsidR="00DA6390">
        <w:fldChar w:fldCharType="begin"/>
      </w:r>
      <w:r w:rsidR="000252B0">
        <w:instrText xml:space="preserve"> ADDIN EN.CITE &lt;EndNote&gt;&lt;Cite&gt;&lt;Author&gt;Aviles&lt;/Author&gt;&lt;Year&gt;2017&lt;/Year&gt;&lt;RecNum&gt;10&lt;/RecNum&gt;&lt;DisplayText&gt;(Aviles &amp;amp; Guevara, 2017)&lt;/DisplayText&gt;&lt;record&gt;&lt;rec-number&gt;10&lt;/rec-number&gt;&lt;foreign-keys&gt;&lt;key app="EN" db-id="t9rffp29r5rrtpe0ped5eseyp55sev5dv5e5" timestamp="1571912863"&gt;10&lt;/key&gt;&lt;/foreign-keys&gt;&lt;ref-type name="Book Section"&gt;5&lt;/ref-type&gt;&lt;contributors&gt;&lt;authors&gt;&lt;author&gt;Aviles, L.&lt;/author&gt;&lt;author&gt;Guevara, J. &lt;/author&gt;&lt;/authors&gt;&lt;secondary-authors&gt;&lt;author&gt;Rubenstein, D.R.&lt;/author&gt;&lt;author&gt;Abbot, P. &lt;/author&gt;&lt;/secondary-authors&gt;&lt;/contributors&gt;&lt;titles&gt;&lt;title&gt;Sociality in spiders&lt;/title&gt;&lt;secondary-title&gt;Comparative Social Evolution &lt;/secondary-title&gt;&lt;/titles&gt;&lt;pages&gt;188-223&lt;/pages&gt;&lt;section&gt;7&lt;/section&gt;&lt;dates&gt;&lt;year&gt;2017&lt;/year&gt;&lt;/dates&gt;&lt;pub-location&gt;Cambridge &lt;/pub-location&gt;&lt;publisher&gt;Cambridge University Press&lt;/publisher&gt;&lt;urls&gt;&lt;/urls&gt;&lt;/record&gt;&lt;/Cite&gt;&lt;/EndNote&gt;</w:instrText>
      </w:r>
      <w:r w:rsidR="00DA6390">
        <w:fldChar w:fldCharType="separate"/>
      </w:r>
      <w:r w:rsidR="000252B0">
        <w:rPr>
          <w:noProof/>
        </w:rPr>
        <w:t>(Aviles &amp; Guevara, 2017)</w:t>
      </w:r>
      <w:r w:rsidR="00DA6390">
        <w:fldChar w:fldCharType="end"/>
      </w:r>
      <w:r w:rsidR="00D50BE3">
        <w:t xml:space="preserve">. Hence, for some purposes it may be useful to </w:t>
      </w:r>
      <w:r w:rsidR="001351BB">
        <w:t>consider</w:t>
      </w:r>
      <w:r w:rsidR="00D50BE3">
        <w:t xml:space="preserve"> sociality on a continuous scale. Aviles and Harwood </w:t>
      </w:r>
      <w:r w:rsidR="00DA6390">
        <w:fldChar w:fldCharType="begin"/>
      </w:r>
      <w:r w:rsidR="000252B0">
        <w:instrText xml:space="preserve"> ADDIN EN.CITE &lt;EndNote&gt;&lt;Cite ExcludeAuth="1"&gt;&lt;Author&gt;Aviles&lt;/Author&gt;&lt;Year&gt;2012&lt;/Year&gt;&lt;RecNum&gt;39&lt;/RecNum&gt;&lt;DisplayText&gt;(2012)&lt;/DisplayText&gt;&lt;record&gt;&lt;rec-number&gt;39&lt;/rec-number&gt;&lt;foreign-keys&gt;&lt;key app="EN" db-id="t9rffp29r5rrtpe0ped5eseyp55sev5dv5e5" timestamp="1571912917"&gt;39&lt;/key&gt;&lt;/foreign-keys&gt;&lt;ref-type name="Journal Article"&gt;17&lt;/ref-type&gt;&lt;contributors&gt;&lt;authors&gt;&lt;author&gt;Aviles, L.&lt;/author&gt;&lt;author&gt;Harwood, G.&lt;/author&gt;&lt;/authors&gt;&lt;/contributors&gt;&lt;auth-address&gt;Univ British Columbia, Dept Zool, Vancouver, BC V6T 1Z4, Canada&lt;/auth-address&gt;&lt;titles&gt;&lt;title&gt;A quantitative index of sociality and its application to group-living spiders and other social organisms&lt;/title&gt;&lt;secondary-title&gt;Ethology&lt;/secondary-title&gt;&lt;alt-title&gt;Ethology&lt;/alt-title&gt;&lt;/titles&gt;&lt;periodical&gt;&lt;full-title&gt;Ethology&lt;/full-title&gt;&lt;abbr-1&gt;Ethology&lt;/abbr-1&gt;&lt;/periodical&gt;&lt;alt-periodical&gt;&lt;full-title&gt;Ethology&lt;/full-title&gt;&lt;abbr-1&gt;Ethology&lt;/abbr-1&gt;&lt;/alt-periodical&gt;&lt;pages&gt;1219-1229&lt;/pages&gt;&lt;volume&gt;118&lt;/volume&gt;&lt;number&gt;12&lt;/number&gt;&lt;keywords&gt;&lt;keyword&gt;mole-rat&lt;/keyword&gt;&lt;keyword&gt;reproductive-biology&lt;/keyword&gt;&lt;keyword&gt;natal dispersal&lt;/keyword&gt;&lt;keyword&gt;cryptomys-mechowi&lt;/keyword&gt;&lt;keyword&gt;subsocial spider&lt;/keyword&gt;&lt;keyword&gt;fukomys-mechowii&lt;/keyword&gt;&lt;keyword&gt;colony size&lt;/keyword&gt;&lt;keyword&gt;bathyergidae&lt;/keyword&gt;&lt;keyword&gt;evolution&lt;/keyword&gt;&lt;keyword&gt;rodentia&lt;/keyword&gt;&lt;/keywords&gt;&lt;dates&gt;&lt;year&gt;2012&lt;/year&gt;&lt;pub-dates&gt;&lt;date&gt;Dec&lt;/date&gt;&lt;/pub-dates&gt;&lt;/dates&gt;&lt;isbn&gt;0179-1613&lt;/isbn&gt;&lt;accession-num&gt;WOS:000311304800011&lt;/accession-num&gt;&lt;urls&gt;&lt;related-urls&gt;&lt;url&gt;&amp;lt;Go to ISI&amp;gt;://WOS:000311304800011&lt;/url&gt;&lt;/related-urls&gt;&lt;/urls&gt;&lt;electronic-resource-num&gt;10.1111/eth.12028&lt;/electronic-resource-num&gt;&lt;language&gt;English&lt;/language&gt;&lt;/record&gt;&lt;/Cite&gt;&lt;/EndNote&gt;</w:instrText>
      </w:r>
      <w:r w:rsidR="00DA6390">
        <w:fldChar w:fldCharType="separate"/>
      </w:r>
      <w:r w:rsidR="00D50BE3">
        <w:rPr>
          <w:noProof/>
        </w:rPr>
        <w:t>(2012)</w:t>
      </w:r>
      <w:r w:rsidR="00DA6390">
        <w:fldChar w:fldCharType="end"/>
      </w:r>
      <w:r w:rsidR="00A34B09">
        <w:t xml:space="preserve"> proposed a way of calculating a sociality index for a given species, and we extracted such </w:t>
      </w:r>
      <w:r w:rsidR="00A34B09">
        <w:lastRenderedPageBreak/>
        <w:t xml:space="preserve">sociality indexes for 25 </w:t>
      </w:r>
      <w:r w:rsidR="00A34B09" w:rsidRPr="0055744F">
        <w:rPr>
          <w:i/>
        </w:rPr>
        <w:t>Anelosimus</w:t>
      </w:r>
      <w:r w:rsidR="00A34B09">
        <w:t xml:space="preserve"> species provided in Fernandez-Fournier et al. </w:t>
      </w:r>
      <w:r w:rsidR="00DA6390">
        <w:fldChar w:fldCharType="begin">
          <w:fldData xml:space="preserve">PEVuZE5vdGU+PENpdGUgRXhjbHVkZUF1dGg9IjEiPjxBdXRob3I+RmVybmFuZGV6LUZvdXJuaWVy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</w:fldData>
        </w:fldChar>
      </w:r>
      <w:r w:rsidR="000252B0">
        <w:instrText xml:space="preserve"> ADDIN EN.CITE </w:instrText>
      </w:r>
      <w:r w:rsidR="000252B0">
        <w:fldChar w:fldCharType="begin">
          <w:fldData xml:space="preserve">PEVuZE5vdGU+PENpdGUgRXhjbHVkZUF1dGg9IjEiPjxBdXRob3I+RmVybmFuZGV6LUZvdXJuaWVy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</w:fldData>
        </w:fldChar>
      </w:r>
      <w:r w:rsidR="000252B0">
        <w:instrText xml:space="preserve"> ADDIN EN.CITE.DATA </w:instrText>
      </w:r>
      <w:r w:rsidR="000252B0">
        <w:fldChar w:fldCharType="end"/>
      </w:r>
      <w:r w:rsidR="00DA6390">
        <w:fldChar w:fldCharType="separate"/>
      </w:r>
      <w:r w:rsidR="00A34B09">
        <w:rPr>
          <w:noProof/>
        </w:rPr>
        <w:t>(2018)</w:t>
      </w:r>
      <w:r w:rsidR="00DA6390">
        <w:fldChar w:fldCharType="end"/>
      </w:r>
      <w:r w:rsidR="00A34B09">
        <w:t>. The sociality index</w:t>
      </w:r>
      <w:r w:rsidR="00D10373">
        <w:t xml:space="preserve"> was based on the proportion of the life cycle </w:t>
      </w:r>
      <w:r w:rsidR="00BD68DE">
        <w:t xml:space="preserve">where </w:t>
      </w:r>
      <w:r w:rsidR="00D10373">
        <w:t>spiders live in groups</w:t>
      </w:r>
      <w:r w:rsidR="00BD68DE">
        <w:t xml:space="preserve"> (as opposed to solitarily)</w:t>
      </w:r>
      <w:r w:rsidR="00D10373">
        <w:t xml:space="preserve"> and the proportion of nests in a population that contain multiple adult females</w:t>
      </w:r>
      <w:r w:rsidR="00C06CA8">
        <w:t>,</w:t>
      </w:r>
      <w:r w:rsidR="00D10373">
        <w:t xml:space="preserve"> or inferred from their level of sociality reported in the literature (solitary, subsocial, intermediate, and social) and their phylogenetic position </w:t>
      </w:r>
      <w:r w:rsidR="00DA6390">
        <w:fldChar w:fldCharType="begin">
          <w:fldData xml:space="preserve">PEVuZE5vdGU+PENpdGU+PEF1dGhvcj5GZXJuYW5kZXotRm91cm5pZXI8L0F1dGhvcj48WWVhcj4y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</w:fldData>
        </w:fldChar>
      </w:r>
      <w:r w:rsidR="000252B0">
        <w:instrText xml:space="preserve"> ADDIN EN.CITE </w:instrText>
      </w:r>
      <w:r w:rsidR="000252B0">
        <w:fldChar w:fldCharType="begin">
          <w:fldData xml:space="preserve">PEVuZE5vdGU+PENpdGU+PEF1dGhvcj5GZXJuYW5kZXotRm91cm5pZXI8L0F1dGhvcj48WWVhcj4y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</w:fldData>
        </w:fldChar>
      </w:r>
      <w:r w:rsidR="000252B0">
        <w:instrText xml:space="preserve"> ADDIN EN.CITE.DATA </w:instrText>
      </w:r>
      <w:r w:rsidR="000252B0">
        <w:fldChar w:fldCharType="end"/>
      </w:r>
      <w:r w:rsidR="00DA6390">
        <w:fldChar w:fldCharType="separate"/>
      </w:r>
      <w:r w:rsidR="000252B0">
        <w:rPr>
          <w:noProof/>
        </w:rPr>
        <w:t>(Fernandez-Fournier et al., 2018)</w:t>
      </w:r>
      <w:r w:rsidR="00DA6390">
        <w:fldChar w:fldCharType="end"/>
      </w:r>
      <w:r w:rsidR="00D10373">
        <w:t>. The index</w:t>
      </w:r>
      <w:r w:rsidR="00A34B09">
        <w:t xml:space="preserve"> ranges from 0.1 to 1 with the approximate values categorised as follows: solitary = 0.1, subsocial = 0.3–0.6, </w:t>
      </w:r>
      <w:r w:rsidR="00A34B09" w:rsidRPr="00634112">
        <w:t>intermediate</w:t>
      </w:r>
      <w:r w:rsidR="00D10373" w:rsidRPr="00634112">
        <w:t>ly social</w:t>
      </w:r>
      <w:r w:rsidR="00A34B09">
        <w:t xml:space="preserve"> = 0.7–0.8, and </w:t>
      </w:r>
      <w:r w:rsidR="00D10373">
        <w:t xml:space="preserve">highly </w:t>
      </w:r>
      <w:r w:rsidR="00A34B09">
        <w:t>social 0.9–1.0</w:t>
      </w:r>
      <w:r w:rsidR="00D10373">
        <w:t>.</w:t>
      </w:r>
      <w:r w:rsidR="00C06CA8">
        <w:t xml:space="preserve"> </w:t>
      </w:r>
      <w:r w:rsidR="0055744F">
        <w:t xml:space="preserve">In </w:t>
      </w:r>
      <w:r w:rsidR="0055744F" w:rsidRPr="0055744F">
        <w:rPr>
          <w:i/>
        </w:rPr>
        <w:t>Stegodyphus</w:t>
      </w:r>
      <w:r w:rsidR="00A0404A">
        <w:rPr>
          <w:iCs/>
        </w:rPr>
        <w:t>,</w:t>
      </w:r>
      <w:r w:rsidR="0055744F">
        <w:t xml:space="preserve"> only three species are fully social and the rest of the species within the genus are considered subsocial</w:t>
      </w:r>
      <w:r w:rsidR="00634112">
        <w:t xml:space="preserve"> </w:t>
      </w:r>
      <w:r w:rsidR="00DA6390">
        <w:fldChar w:fldCharType="begin"/>
      </w:r>
      <w:r w:rsidR="000252B0">
        <w:instrText xml:space="preserve"> ADDIN EN.CITE &lt;EndNote&gt;&lt;Cite&gt;&lt;Author&gt;Kraus&lt;/Author&gt;&lt;Year&gt;1988&lt;/Year&gt;&lt;RecNum&gt;29&lt;/RecNum&gt;&lt;DisplayText&gt;(Kraus &amp;amp; Kraus, 1988)&lt;/DisplayText&gt;&lt;record&gt;&lt;rec-number&gt;29&lt;/rec-number&gt;&lt;foreign-keys&gt;&lt;key app="EN" db-id="t9rffp29r5rrtpe0ped5eseyp55sev5dv5e5" timestamp="1571912904"&gt;29&lt;/key&gt;&lt;/foreign-keys&gt;&lt;ref-type name="Book Section"&gt;5&lt;/ref-type&gt;&lt;contributors&gt;&lt;authors&gt;&lt;author&gt;Kraus, O. &lt;/author&gt;&lt;author&gt;Kraus, M.&lt;/author&gt;&lt;/authors&gt;&lt;secondary-authors&gt;&lt;author&gt;Kraus, O. &lt;/author&gt;&lt;/secondary-authors&gt;&lt;/contributors&gt;&lt;titles&gt;&lt;title&gt;&lt;style face="normal" font="default" size="100%"&gt;The genus &lt;/style&gt;&lt;style face="italic" font="default" size="100%"&gt;Stegodyphus &lt;/style&gt;&lt;style face="normal" font="default" size="100%"&gt;(Arachnida, Araneae). Sibling species, species groups, and parallel origin of social living&lt;/style&gt;&lt;/title&gt;&lt;secondary-title&gt;Verhandlungen des Naturwissenschaftlichen Vereins in Hamburg (NF) 30&lt;/secondary-title&gt;&lt;/titles&gt;&lt;pages&gt;151-254&lt;/pages&gt;&lt;dates&gt;&lt;year&gt;1988&lt;/year&gt;&lt;/dates&gt;&lt;pub-location&gt;Hamburg and Berlin&lt;/pub-location&gt;&lt;publisher&gt;Verlag Paul Parey&lt;/publisher&gt;&lt;urls&gt;&lt;/urls&gt;&lt;/record&gt;&lt;/Cite&gt;&lt;/EndNote&gt;</w:instrText>
      </w:r>
      <w:r w:rsidR="00DA6390">
        <w:fldChar w:fldCharType="separate"/>
      </w:r>
      <w:r w:rsidR="000252B0">
        <w:rPr>
          <w:noProof/>
        </w:rPr>
        <w:t>(Kraus &amp; Kraus, 1988)</w:t>
      </w:r>
      <w:r w:rsidR="00DA6390">
        <w:fldChar w:fldCharType="end"/>
      </w:r>
      <w:r w:rsidR="0055744F">
        <w:t xml:space="preserve">. </w:t>
      </w:r>
      <w:r w:rsidR="00A0404A">
        <w:t>A</w:t>
      </w:r>
      <w:r w:rsidR="0055744F">
        <w:t xml:space="preserve"> continuous measure of sociality is </w:t>
      </w:r>
      <w:r w:rsidR="00A0404A">
        <w:t xml:space="preserve">therefore </w:t>
      </w:r>
      <w:r w:rsidR="0055744F">
        <w:t xml:space="preserve">not normally used for </w:t>
      </w:r>
      <w:r w:rsidR="0055744F" w:rsidRPr="0055744F">
        <w:rPr>
          <w:i/>
        </w:rPr>
        <w:t>Stegodyphus</w:t>
      </w:r>
      <w:r w:rsidR="0055744F">
        <w:t>. However, for easy comparisons, f</w:t>
      </w:r>
      <w:r w:rsidR="00EB115B">
        <w:t>or plotting purposes</w:t>
      </w:r>
      <w:r w:rsidR="007923AC">
        <w:t xml:space="preserve"> and </w:t>
      </w:r>
      <w:r w:rsidR="0055744F">
        <w:t xml:space="preserve">for </w:t>
      </w:r>
      <w:r w:rsidR="007923AC">
        <w:t>simple correlations</w:t>
      </w:r>
      <w:r w:rsidR="00EB115B">
        <w:t xml:space="preserve">, subsocial and social </w:t>
      </w:r>
      <w:r w:rsidR="00EB115B" w:rsidRPr="00EB115B">
        <w:rPr>
          <w:i/>
        </w:rPr>
        <w:t>Stegodyphus</w:t>
      </w:r>
      <w:r w:rsidR="00EB115B">
        <w:t xml:space="preserve"> spiders were</w:t>
      </w:r>
      <w:r w:rsidR="0055744F">
        <w:t xml:space="preserve"> here</w:t>
      </w:r>
      <w:r w:rsidR="00EB115B">
        <w:t xml:space="preserve"> given sociality index</w:t>
      </w:r>
      <w:r w:rsidR="0055744F">
        <w:t>es</w:t>
      </w:r>
      <w:r w:rsidR="00EB115B">
        <w:t xml:space="preserve"> of 0.3 and 1.0 respectively</w:t>
      </w:r>
      <w:r w:rsidR="00634112">
        <w:t xml:space="preserve">, according to the continuous scale used for </w:t>
      </w:r>
      <w:r w:rsidR="00634112" w:rsidRPr="00634112">
        <w:rPr>
          <w:i/>
        </w:rPr>
        <w:t>Anelosimus</w:t>
      </w:r>
      <w:r w:rsidR="00EB115B">
        <w:t xml:space="preserve">. </w:t>
      </w:r>
    </w:p>
    <w:p w14:paraId="142EBDD4" w14:textId="43DA0B17" w:rsidR="002E4D12" w:rsidRDefault="005018E0" w:rsidP="005018E0">
      <w:r>
        <w:t xml:space="preserve">We used the most recent partial phylogeny of </w:t>
      </w:r>
      <w:r w:rsidRPr="00E42500">
        <w:rPr>
          <w:i/>
        </w:rPr>
        <w:t>Stegodyphus</w:t>
      </w:r>
      <w:r>
        <w:t xml:space="preserve"> published in Settepani et al. </w:t>
      </w:r>
      <w:r w:rsidR="00DA6390">
        <w:fldChar w:fldCharType="begin">
          <w:fldData xml:space="preserve">PEVuZE5vdGU+PENpdGUgRXhjbHVkZUF1dGg9IjEiPjxBdXRob3I+U2V0dGVwYW5pPC9BdXRob3I+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</w:fldData>
        </w:fldChar>
      </w:r>
      <w:r>
        <w:instrText xml:space="preserve"> ADDIN EN.CITE </w:instrText>
      </w:r>
      <w:r w:rsidR="00DA6390">
        <w:fldChar w:fldCharType="begin">
          <w:fldData xml:space="preserve">PEVuZE5vdGU+PENpdGUgRXhjbHVkZUF1dGg9IjEiPjxBdXRob3I+U2V0dGVwYW5pPC9BdXRob3I+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</w:fldData>
        </w:fldChar>
      </w:r>
      <w:r>
        <w:instrText xml:space="preserve"> ADDIN EN.CITE.DATA </w:instrText>
      </w:r>
      <w:r w:rsidR="00DA6390">
        <w:fldChar w:fldCharType="end"/>
      </w:r>
      <w:r w:rsidR="00DA6390">
        <w:fldChar w:fldCharType="separate"/>
      </w:r>
      <w:r>
        <w:rPr>
          <w:noProof/>
        </w:rPr>
        <w:t>(2017)</w:t>
      </w:r>
      <w:r w:rsidR="00DA6390">
        <w:fldChar w:fldCharType="end"/>
      </w:r>
      <w:r w:rsidR="00834262">
        <w:t xml:space="preserve"> (provided by J. Bechsgaard</w:t>
      </w:r>
      <w:r w:rsidR="00C06CA8">
        <w:t>)</w:t>
      </w:r>
      <w:r>
        <w:t xml:space="preserve">. </w:t>
      </w:r>
      <w:r w:rsidR="0055744F">
        <w:t xml:space="preserve">For </w:t>
      </w:r>
      <w:r w:rsidR="0055744F" w:rsidRPr="0055744F">
        <w:rPr>
          <w:i/>
        </w:rPr>
        <w:t>Anelosimus</w:t>
      </w:r>
      <w:r w:rsidR="0055744F">
        <w:t xml:space="preserve"> we used </w:t>
      </w:r>
      <w:r>
        <w:t xml:space="preserve">the most recent </w:t>
      </w:r>
      <w:r w:rsidR="0055744F">
        <w:t xml:space="preserve">partial </w:t>
      </w:r>
      <w:r>
        <w:t>phylogeny (gene</w:t>
      </w:r>
      <w:r w:rsidR="0055744F">
        <w:t>rously provided by I. Agnarsson</w:t>
      </w:r>
      <w:r w:rsidR="002D0E04">
        <w:t xml:space="preserve">, </w:t>
      </w:r>
      <w:r>
        <w:t>unpublished data</w:t>
      </w:r>
      <w:r w:rsidR="002D0E04">
        <w:t>)</w:t>
      </w:r>
      <w:r w:rsidR="00FD11AA">
        <w:t>.</w:t>
      </w:r>
      <w:r w:rsidR="00FD11AA">
        <w:rPr>
          <w:rStyle w:val="CommentReference"/>
        </w:rPr>
        <w:t xml:space="preserve"> </w:t>
      </w:r>
    </w:p>
    <w:p w14:paraId="603521B7" w14:textId="77777777" w:rsidR="003924CB" w:rsidRPr="003924CB" w:rsidRDefault="00F70ACC" w:rsidP="003924CB">
      <w:pPr>
        <w:pStyle w:val="Heading2"/>
      </w:pPr>
      <w:r>
        <w:t xml:space="preserve">Statistics </w:t>
      </w:r>
    </w:p>
    <w:p w14:paraId="715B500E" w14:textId="77777777" w:rsidR="003924CB" w:rsidRDefault="003924CB" w:rsidP="003924CB">
      <w:pPr>
        <w:pStyle w:val="Heading3"/>
      </w:pPr>
      <w:r>
        <w:t xml:space="preserve">Prey acceptance </w:t>
      </w:r>
    </w:p>
    <w:p w14:paraId="571B1C79" w14:textId="04981AC5" w:rsidR="003924CB" w:rsidRDefault="003924CB" w:rsidP="00FC1E3F">
      <w:r w:rsidRPr="00AA16C4">
        <w:t xml:space="preserve">To </w:t>
      </w:r>
      <w:r>
        <w:t>test for an association between</w:t>
      </w:r>
      <w:r w:rsidRPr="00AA16C4">
        <w:t xml:space="preserve"> </w:t>
      </w:r>
      <w:r>
        <w:t xml:space="preserve">prey </w:t>
      </w:r>
      <w:r w:rsidRPr="00AA16C4">
        <w:t xml:space="preserve">acceptance rate </w:t>
      </w:r>
      <w:r>
        <w:t xml:space="preserve">and prey size, </w:t>
      </w:r>
      <w:r w:rsidRPr="00AA16C4">
        <w:t xml:space="preserve">and </w:t>
      </w:r>
      <w:r>
        <w:t xml:space="preserve">to test for a potential </w:t>
      </w:r>
      <w:r w:rsidRPr="00AA16C4">
        <w:t xml:space="preserve">prey </w:t>
      </w:r>
      <w:r>
        <w:t xml:space="preserve">size </w:t>
      </w:r>
      <w:r w:rsidRPr="00AA16C4">
        <w:t xml:space="preserve">preference </w:t>
      </w:r>
      <w:r>
        <w:t xml:space="preserve">for </w:t>
      </w:r>
      <w:r w:rsidRPr="00AA16C4">
        <w:t>each species</w:t>
      </w:r>
      <w:r>
        <w:t>,</w:t>
      </w:r>
      <w:r w:rsidRPr="00AA16C4">
        <w:t xml:space="preserve"> we constructed species-specific logistic regressions</w:t>
      </w:r>
      <w:r>
        <w:t xml:space="preserve"> </w:t>
      </w:r>
      <w:r w:rsidRPr="00AA16C4">
        <w:t>(accept = 1, reject = 0)</w:t>
      </w:r>
      <w:r>
        <w:t xml:space="preserve"> using the R-package lme4 (vs. 1.1-21) </w:t>
      </w:r>
      <w:r w:rsidR="00DA6390">
        <w:fldChar w:fldCharType="begin"/>
      </w:r>
      <w:r w:rsidR="000252B0">
        <w:instrText xml:space="preserve"> ADDIN EN.CITE &lt;EndNote&gt;&lt;Cite&gt;&lt;Author&gt;Bates&lt;/Author&gt;&lt;Year&gt;2015&lt;/Year&gt;&lt;RecNum&gt;40&lt;/RecNum&gt;&lt;DisplayText&gt;(Bates, Maechler, Bolker, &amp;amp; Walker, 2015)&lt;/DisplayText&gt;&lt;record&gt;&lt;rec-number&gt;40&lt;/rec-number&gt;&lt;foreign-keys&gt;&lt;key app="EN" db-id="t9rffp29r5rrtpe0ped5eseyp55sev5dv5e5" timestamp="1571912919"&gt;40&lt;/key&gt;&lt;/foreign-keys&gt;&lt;ref-type name="Journal Article"&gt;17&lt;/ref-type&gt;&lt;contributors&gt;&lt;authors&gt;&lt;author&gt;Bates, D. &lt;/author&gt;&lt;author&gt;Maechler, M. &lt;/author&gt;&lt;author&gt;Bolker, B. &lt;/author&gt;&lt;author&gt;Walker, S. &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DA6390">
        <w:fldChar w:fldCharType="separate"/>
      </w:r>
      <w:r w:rsidR="000252B0">
        <w:rPr>
          <w:noProof/>
        </w:rPr>
        <w:t>(Bates, Maechler, Bolker, &amp; Walker, 2015)</w:t>
      </w:r>
      <w:r w:rsidR="00DA6390">
        <w:fldChar w:fldCharType="end"/>
      </w:r>
      <w:r>
        <w:t xml:space="preserve"> in R </w:t>
      </w:r>
      <w:r w:rsidR="00DA6390">
        <w:fldChar w:fldCharType="begin"/>
      </w:r>
      <w:r w:rsidR="000252B0">
        <w:instrText xml:space="preserve"> ADDIN EN.CITE &lt;EndNote&gt;&lt;Cite&gt;&lt;Author&gt;R Core Team&lt;/Author&gt;&lt;Year&gt;2019&lt;/Year&gt;&lt;RecNum&gt;41&lt;/RecNum&gt;&lt;DisplayText&gt;(R Core Team, 2019)&lt;/DisplayText&gt;&lt;record&gt;&lt;rec-number&gt;41&lt;/rec-number&gt;&lt;foreign-keys&gt;&lt;key app="EN" db-id="t9rffp29r5rrtpe0ped5eseyp55sev5dv5e5" timestamp="1571912919"&gt;41&lt;/key&gt;&lt;/foreign-keys&gt;&lt;ref-type name="Web Page"&gt;12&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DA6390">
        <w:fldChar w:fldCharType="separate"/>
      </w:r>
      <w:r w:rsidR="000252B0">
        <w:rPr>
          <w:noProof/>
        </w:rPr>
        <w:t>(R Core Team, 2019)</w:t>
      </w:r>
      <w:r w:rsidR="00DA6390">
        <w:fldChar w:fldCharType="end"/>
      </w:r>
      <w:r w:rsidRPr="00AA16C4">
        <w:t xml:space="preserve">. The </w:t>
      </w:r>
      <w:r>
        <w:t xml:space="preserve">full </w:t>
      </w:r>
      <w:r w:rsidRPr="00AA16C4">
        <w:t>model</w:t>
      </w:r>
      <w:r>
        <w:t>s</w:t>
      </w:r>
      <w:r w:rsidRPr="00AA16C4">
        <w:t xml:space="preserve"> included prey size</w:t>
      </w:r>
      <w:r>
        <w:t xml:space="preserve"> (mm, scaled to mean = 0 and SD = 1)</w:t>
      </w:r>
      <w:r w:rsidRPr="00AA16C4">
        <w:t xml:space="preserve"> as a quadratic fixed effect, to allow for a</w:t>
      </w:r>
      <w:r>
        <w:t xml:space="preserve"> potential</w:t>
      </w:r>
      <w:r w:rsidRPr="00AA16C4">
        <w:t xml:space="preserve"> intermediate prey size preference. </w:t>
      </w:r>
      <w:r>
        <w:t>Some nests (</w:t>
      </w:r>
      <w:r w:rsidR="00965D54">
        <w:t>91</w:t>
      </w:r>
      <w:r>
        <w:t xml:space="preserve"> out of 2</w:t>
      </w:r>
      <w:r w:rsidR="00965D54">
        <w:t>63</w:t>
      </w:r>
      <w:r>
        <w:t>) were tested more than once and we therefore included n</w:t>
      </w:r>
      <w:r w:rsidRPr="00AA16C4">
        <w:t>est</w:t>
      </w:r>
      <w:r>
        <w:t>-ID as a random effect</w:t>
      </w:r>
      <w:r w:rsidRPr="00AA16C4">
        <w:t xml:space="preserve">. </w:t>
      </w:r>
      <w:r>
        <w:t xml:space="preserve">To test for a quadratic effect of prey size we used </w:t>
      </w:r>
      <w:r w:rsidRPr="00AA16C4">
        <w:t>likelihood ratio tests</w:t>
      </w:r>
      <w:r>
        <w:t xml:space="preserve"> to compare the full model (quadratic) to a model with prey size as a linear effect. If the</w:t>
      </w:r>
      <w:r w:rsidR="00514265">
        <w:t xml:space="preserve"> quadratic effect of prey size was non-significant</w:t>
      </w:r>
      <w:r>
        <w:t>, we tested if the linear effect of prey size was significant by compari</w:t>
      </w:r>
      <w:r w:rsidR="00514265">
        <w:t>son</w:t>
      </w:r>
      <w:r>
        <w:t xml:space="preserve"> to a model where prey size was omitted. </w:t>
      </w:r>
      <w:r w:rsidRPr="00AA16C4">
        <w:t>In case of a significant quadratic reaction-norm, we estimated the preferred prey size and the 95% confidence interval of the maximum acceptance rate</w:t>
      </w:r>
      <w:r w:rsidR="00CB43FB">
        <w:t xml:space="preserve"> using parametric bootstrapping in the function bootMer </w:t>
      </w:r>
      <w:r w:rsidR="00CB43FB" w:rsidRPr="00AA16C4">
        <w:t>(</w:t>
      </w:r>
      <w:r w:rsidR="00CB43FB">
        <w:t>N</w:t>
      </w:r>
      <w:r w:rsidR="00CB43FB" w:rsidRPr="00AA16C4">
        <w:t xml:space="preserve"> = 10,000)</w:t>
      </w:r>
      <w:r w:rsidRPr="00AA16C4">
        <w:t>.</w:t>
      </w:r>
      <w:r>
        <w:t xml:space="preserve"> </w:t>
      </w:r>
    </w:p>
    <w:p w14:paraId="462043AB" w14:textId="77777777" w:rsidR="004A2538" w:rsidRDefault="004A2538" w:rsidP="003924CB">
      <w:pPr>
        <w:pStyle w:val="Heading3"/>
      </w:pPr>
      <w:r>
        <w:t>Phylogenetic analyses</w:t>
      </w:r>
    </w:p>
    <w:p w14:paraId="5ED0DEAC" w14:textId="013B9E9B" w:rsidR="004A2538" w:rsidRDefault="004A2538" w:rsidP="004A2538">
      <w:pPr>
        <w:rPr>
          <w:lang w:val="en-US"/>
        </w:rPr>
      </w:pPr>
      <w:r>
        <w:t>To test for a relationship between body size and sociality in the</w:t>
      </w:r>
      <w:r w:rsidR="002D0E04">
        <w:t xml:space="preserve"> genus</w:t>
      </w:r>
      <w:r>
        <w:t xml:space="preserve"> </w:t>
      </w:r>
      <w:r w:rsidRPr="00A7445C">
        <w:rPr>
          <w:i/>
        </w:rPr>
        <w:t>Anelosimus</w:t>
      </w:r>
      <w:r>
        <w:t xml:space="preserve"> we</w:t>
      </w:r>
      <w:r w:rsidR="002D0E04">
        <w:t xml:space="preserve"> performed a phylogenetic analysis</w:t>
      </w:r>
      <w:r w:rsidR="008832D5">
        <w:t xml:space="preserve"> (N average body sizes = 21)</w:t>
      </w:r>
      <w:r w:rsidR="00EA0B2C">
        <w:t xml:space="preserve"> with body size as the response variable and sociality index as the sole predictor variable</w:t>
      </w:r>
      <w:r w:rsidR="002D0E04">
        <w:t xml:space="preserve">. </w:t>
      </w:r>
      <w:r w:rsidRPr="001C5B48">
        <w:t xml:space="preserve">We </w:t>
      </w:r>
      <w:r>
        <w:t>used the gls function in nlme (vs 3.1)</w:t>
      </w:r>
      <w:r w:rsidR="002D0E04">
        <w:t xml:space="preserve"> </w:t>
      </w:r>
      <w:r w:rsidR="00DA6390">
        <w:fldChar w:fldCharType="begin"/>
      </w:r>
      <w:r w:rsidR="000252B0">
        <w:instrText xml:space="preserve"> ADDIN EN.CITE &lt;EndNote&gt;&lt;Cite&gt;&lt;Author&gt;Pinheiro&lt;/Author&gt;&lt;Year&gt;2019&lt;/Year&gt;&lt;RecNum&gt;42&lt;/RecNum&gt;&lt;DisplayText&gt;(Pinheiro, Bates, DebRoy, &amp;amp; Sarkar, 2019)&lt;/DisplayText&gt;&lt;record&gt;&lt;rec-number&gt;42&lt;/rec-number&gt;&lt;foreign-keys&gt;&lt;key app="EN" db-id="t9rffp29r5rrtpe0ped5eseyp55sev5dv5e5" timestamp="1571912920"&gt;42&lt;/key&gt;&lt;/foreign-keys&gt;&lt;ref-type name="Web Page"&gt;12&lt;/ref-type&gt;&lt;contributors&gt;&lt;authors&gt;&lt;author&gt;Pinheiro, J. &lt;/author&gt;&lt;author&gt;Bates, D.&lt;/author&gt;&lt;author&gt;DebRoy, S.&lt;/author&gt;&lt;author&gt;Sarkar, D.&lt;/author&gt;&lt;/authors&gt;&lt;/contributors&gt;&lt;titles&gt;&lt;title&gt;nlme: Linear and Nonlinear Mixed Effects Models&lt;/title&gt;&lt;/titles&gt;&lt;volume&gt;R package version 3.1-138&lt;/volume&gt;&lt;dates&gt;&lt;year&gt;2019&lt;/year&gt;&lt;/dates&gt;&lt;urls&gt;&lt;related-urls&gt;&lt;url&gt;https://CRAN.R-project.org/package=nlme&lt;/url&gt;&lt;/related-urls&gt;&lt;/urls&gt;&lt;/record&gt;&lt;/Cite&gt;&lt;/EndNote&gt;</w:instrText>
      </w:r>
      <w:r w:rsidR="00DA6390">
        <w:fldChar w:fldCharType="separate"/>
      </w:r>
      <w:r w:rsidR="000252B0">
        <w:rPr>
          <w:noProof/>
        </w:rPr>
        <w:t>(Pinheiro, Bates, DebRoy, &amp; Sarkar, 2019)</w:t>
      </w:r>
      <w:r w:rsidR="00DA6390">
        <w:fldChar w:fldCharType="end"/>
      </w:r>
      <w:r>
        <w:t xml:space="preserve"> to perform phylogenetic generalized least squares (pgls) regression while accounting for lack of independence due to shared ancestry with Pagel’s lambda (</w:t>
      </w:r>
      <w:r>
        <w:rPr>
          <w:lang w:val="el-GR"/>
        </w:rPr>
        <w:t>λ</w:t>
      </w:r>
      <w:r>
        <w:t xml:space="preserve">) correlation structure (i.e. </w:t>
      </w:r>
      <w:r w:rsidR="00E8224B">
        <w:t xml:space="preserve">a </w:t>
      </w:r>
      <w:r>
        <w:t xml:space="preserve">phylogenetic signal). </w:t>
      </w:r>
      <w:r>
        <w:rPr>
          <w:lang w:val="el-GR"/>
        </w:rPr>
        <w:t>λ</w:t>
      </w:r>
      <w:r>
        <w:t xml:space="preserve"> is a scaling parameter that represents the similarity between species that is explained by shared evolutionary ancestry, with 0 being no variation explained by shared evolutionary history and 1 reflecting that all variation is explained by the branch lengths of the phylogeny. </w:t>
      </w:r>
    </w:p>
    <w:p w14:paraId="0DFB4760" w14:textId="27CFEF3B" w:rsidR="004E2FA2" w:rsidRDefault="004E2FA2" w:rsidP="004E2FA2">
      <w:pPr>
        <w:rPr>
          <w:lang w:val="en-US"/>
        </w:rPr>
      </w:pPr>
      <w:r>
        <w:rPr>
          <w:lang w:val="en-US"/>
        </w:rPr>
        <w:t>As explained previously, s</w:t>
      </w:r>
      <w:r w:rsidRPr="004E2FA2">
        <w:rPr>
          <w:lang w:val="en-US"/>
        </w:rPr>
        <w:t xml:space="preserve">ociality in </w:t>
      </w:r>
      <w:r w:rsidRPr="004E2FA2">
        <w:rPr>
          <w:i/>
          <w:lang w:val="en-US"/>
        </w:rPr>
        <w:t>Stegodyphus</w:t>
      </w:r>
      <w:r w:rsidRPr="004E2FA2">
        <w:rPr>
          <w:lang w:val="en-US"/>
        </w:rPr>
        <w:t xml:space="preserve"> is typically portrayed as a binary categorical trait (social: 1 or solitary: 0). To test for a relationship between sociality and body size we therefore constructed Bayesian </w:t>
      </w:r>
      <w:r w:rsidRPr="004E2FA2">
        <w:rPr>
          <w:lang w:val="en-US"/>
        </w:rPr>
        <w:lastRenderedPageBreak/>
        <w:t xml:space="preserve">phylogenetic mixed models </w:t>
      </w:r>
      <w:r>
        <w:rPr>
          <w:lang w:val="en-US"/>
        </w:rPr>
        <w:t>using</w:t>
      </w:r>
      <w:r w:rsidRPr="004E2FA2">
        <w:rPr>
          <w:lang w:val="en-US"/>
        </w:rPr>
        <w:t xml:space="preserve"> the R-package MCMC</w:t>
      </w:r>
      <w:r>
        <w:rPr>
          <w:lang w:val="en-US"/>
        </w:rPr>
        <w:t xml:space="preserve">glmm (v. 2.25) </w:t>
      </w:r>
      <w:r w:rsidR="00DA6390">
        <w:rPr>
          <w:lang w:val="en-US"/>
        </w:rPr>
        <w:fldChar w:fldCharType="begin"/>
      </w:r>
      <w:r w:rsidR="000252B0">
        <w:rPr>
          <w:lang w:val="en-US"/>
        </w:rPr>
        <w:instrText xml:space="preserve"> ADDIN EN.CITE &lt;EndNote&gt;&lt;Cite&gt;&lt;Author&gt;Hadfield&lt;/Author&gt;&lt;Year&gt;2010&lt;/Year&gt;&lt;RecNum&gt;43&lt;/RecNum&gt;&lt;DisplayText&gt;(Hadfield, 2010)&lt;/DisplayText&gt;&lt;record&gt;&lt;rec-number&gt;43&lt;/rec-number&gt;&lt;foreign-keys&gt;&lt;key app="EN" db-id="t9rffp29r5rrtpe0ped5eseyp55sev5dv5e5" timestamp="1571912921"&gt;43&lt;/key&gt;&lt;/foreign-keys&gt;&lt;ref-type name="Journal Article"&gt;17&lt;/ref-type&gt;&lt;contributors&gt;&lt;authors&gt;&lt;author&gt;Hadfield, J. D.&lt;/author&gt;&lt;/authors&gt;&lt;/contributors&gt;&lt;auth-address&gt;Univ Edinburgh, Inst Evolutionary Biol, Edinburgh EH9 3JT, Midlothian, Scotland&lt;/auth-address&gt;&lt;titles&gt;&lt;title&gt;MCMC Methods for Multi-Response Generalized Linear Mixed Models: The MCMCglmm R Package&lt;/title&gt;&lt;secondary-title&gt;Journal of Statistical Software&lt;/secondary-title&gt;&lt;alt-title&gt;J Stat Softw&lt;/alt-title&gt;&lt;/titles&gt;&lt;periodical&gt;&lt;full-title&gt;Journal of Statistical Software&lt;/full-title&gt;&lt;/periodical&gt;&lt;pages&gt;1-22&lt;/pages&gt;&lt;volume&gt;33&lt;/volume&gt;&lt;number&gt;2&lt;/number&gt;&lt;keywords&gt;&lt;keyword&gt;mcmc&lt;/keyword&gt;&lt;keyword&gt;linear mixed model&lt;/keyword&gt;&lt;keyword&gt;pedigree&lt;/keyword&gt;&lt;keyword&gt;phylogeny&lt;/keyword&gt;&lt;keyword&gt;animal model&lt;/keyword&gt;&lt;keyword&gt;multivariate&lt;/keyword&gt;&lt;keyword&gt;sparse&lt;/keyword&gt;&lt;keyword&gt;r&lt;/keyword&gt;&lt;keyword&gt;parameter expansion&lt;/keyword&gt;&lt;keyword&gt;hierarchical-models&lt;/keyword&gt;&lt;keyword&gt;multilevel models&lt;/keyword&gt;&lt;keyword&gt;data augmentation&lt;/keyword&gt;&lt;keyword&gt;algorithm&lt;/keyword&gt;&lt;keyword&gt;em&lt;/keyword&gt;&lt;/keywords&gt;&lt;dates&gt;&lt;year&gt;2010&lt;/year&gt;&lt;pub-dates&gt;&lt;date&gt;Feb&lt;/date&gt;&lt;/pub-dates&gt;&lt;/dates&gt;&lt;isbn&gt;1548-7660&lt;/isbn&gt;&lt;accession-num&gt;WOS:000275203300001&lt;/accession-num&gt;&lt;urls&gt;&lt;related-urls&gt;&lt;url&gt;&amp;lt;Go to ISI&amp;gt;://WOS:000275203300001&lt;/url&gt;&lt;/related-urls&gt;&lt;/urls&gt;&lt;language&gt;English&lt;/language&gt;&lt;/record&gt;&lt;/Cite&gt;&lt;/EndNote&gt;</w:instrText>
      </w:r>
      <w:r w:rsidR="00DA6390">
        <w:rPr>
          <w:lang w:val="en-US"/>
        </w:rPr>
        <w:fldChar w:fldCharType="separate"/>
      </w:r>
      <w:r w:rsidR="000252B0">
        <w:rPr>
          <w:noProof/>
          <w:lang w:val="en-US"/>
        </w:rPr>
        <w:t>(Hadfield, 2010)</w:t>
      </w:r>
      <w:r w:rsidR="00DA6390">
        <w:rPr>
          <w:lang w:val="en-US"/>
        </w:rPr>
        <w:fldChar w:fldCharType="end"/>
      </w:r>
      <w:r w:rsidR="00BC6AA5">
        <w:rPr>
          <w:lang w:val="en-US"/>
        </w:rPr>
        <w:t>. MCMCglmm</w:t>
      </w:r>
      <w:r w:rsidRPr="004E2FA2">
        <w:rPr>
          <w:lang w:val="en-US"/>
        </w:rPr>
        <w:t xml:space="preserve"> allows for a binary response variable while accounting for non-independence due to shared ancestry using a random effect </w:t>
      </w:r>
      <w:r w:rsidR="00BC6AA5">
        <w:rPr>
          <w:lang w:val="en-US"/>
        </w:rPr>
        <w:t xml:space="preserve">structure </w:t>
      </w:r>
      <w:r w:rsidRPr="004E2FA2">
        <w:rPr>
          <w:lang w:val="en-US"/>
        </w:rPr>
        <w:t>connecting species to a phylogenetic relationship matrix inferred from the phylogeny</w:t>
      </w:r>
      <w:r w:rsidR="008832D5">
        <w:rPr>
          <w:lang w:val="en-US"/>
        </w:rPr>
        <w:t xml:space="preserve"> </w:t>
      </w:r>
      <w:r w:rsidR="008832D5">
        <w:t>(</w:t>
      </w:r>
      <w:r w:rsidR="007861EF">
        <w:t>N average body sizes = 19</w:t>
      </w:r>
      <w:r w:rsidR="008832D5">
        <w:t>)</w:t>
      </w:r>
      <w:r w:rsidRPr="004E2FA2">
        <w:rPr>
          <w:lang w:val="en-US"/>
        </w:rPr>
        <w:t xml:space="preserve">. This model also allows us to use the multiple measures of body size available for some species while accounting for the non-independence of these estimates in an additional random effect of species. In a binary model the residual variance cannot be estimated and was therefore fixed to one. </w:t>
      </w:r>
      <w:r w:rsidR="00BC6AA5" w:rsidRPr="004E2FA2">
        <w:rPr>
          <w:lang w:val="en-US"/>
        </w:rPr>
        <w:t>As the model</w:t>
      </w:r>
      <w:r w:rsidR="00634D81">
        <w:rPr>
          <w:lang w:val="en-US"/>
        </w:rPr>
        <w:t>s</w:t>
      </w:r>
      <w:r w:rsidR="00BC6AA5" w:rsidRPr="004E2FA2">
        <w:rPr>
          <w:lang w:val="en-US"/>
        </w:rPr>
        <w:t xml:space="preserve"> were fitted with</w:t>
      </w:r>
      <w:r w:rsidR="00BC6AA5">
        <w:rPr>
          <w:lang w:val="en-US"/>
        </w:rPr>
        <w:t xml:space="preserve"> a</w:t>
      </w:r>
      <w:r w:rsidR="00BC6AA5" w:rsidRPr="004E2FA2">
        <w:rPr>
          <w:lang w:val="en-US"/>
        </w:rPr>
        <w:t xml:space="preserve"> logit-link function </w:t>
      </w:r>
      <w:r w:rsidR="00BC6AA5">
        <w:rPr>
          <w:lang w:val="en-US"/>
        </w:rPr>
        <w:t>w</w:t>
      </w:r>
      <w:r w:rsidRPr="004E2FA2">
        <w:rPr>
          <w:lang w:val="en-US"/>
        </w:rPr>
        <w:t xml:space="preserve">e specified </w:t>
      </w:r>
      <w:r w:rsidR="008A1C9E" w:rsidRPr="00BA39B6">
        <w:rPr>
          <w:i/>
        </w:rPr>
        <w:t>χ</w:t>
      </w:r>
      <w:r w:rsidRPr="004E2FA2">
        <w:rPr>
          <w:i/>
          <w:vertAlign w:val="superscript"/>
          <w:lang w:val="en-US"/>
        </w:rPr>
        <w:t>2</w:t>
      </w:r>
      <w:r w:rsidRPr="004E2FA2">
        <w:rPr>
          <w:lang w:val="en-US"/>
        </w:rPr>
        <w:t xml:space="preserve"> distributed random effect priors as recommended in</w:t>
      </w:r>
      <w:r>
        <w:rPr>
          <w:lang w:val="en-US"/>
        </w:rPr>
        <w:t xml:space="preserve"> </w:t>
      </w:r>
      <w:r w:rsidR="00DA6390">
        <w:rPr>
          <w:lang w:val="en-US"/>
        </w:rPr>
        <w:fldChar w:fldCharType="begin">
          <w:fldData xml:space="preserve">PEVuZE5vdGU+PENpdGU+PEF1dGhvcj5WaWxsZW1lcmV1aWw8L0F1dGhvcj48WWVhcj4yMDEzPC9Z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</w:fldData>
        </w:fldChar>
      </w:r>
      <w:r w:rsidR="000252B0">
        <w:rPr>
          <w:lang w:val="en-US"/>
        </w:rPr>
        <w:instrText xml:space="preserve"> ADDIN EN.CITE </w:instrText>
      </w:r>
      <w:r w:rsidR="000252B0">
        <w:rPr>
          <w:lang w:val="en-US"/>
        </w:rPr>
        <w:fldChar w:fldCharType="begin">
          <w:fldData xml:space="preserve">PEVuZE5vdGU+PENpdGU+PEF1dGhvcj5WaWxsZW1lcmV1aWw8L0F1dGhvcj48WWVhcj4yMDEzPC9Z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</w:fldData>
        </w:fldChar>
      </w:r>
      <w:r w:rsidR="000252B0">
        <w:rPr>
          <w:lang w:val="en-US"/>
        </w:rPr>
        <w:instrText xml:space="preserve"> ADDIN EN.CITE.DATA </w:instrText>
      </w:r>
      <w:r w:rsidR="000252B0">
        <w:rPr>
          <w:lang w:val="en-US"/>
        </w:rPr>
      </w:r>
      <w:r w:rsidR="000252B0">
        <w:rPr>
          <w:lang w:val="en-US"/>
        </w:rPr>
        <w:fldChar w:fldCharType="end"/>
      </w:r>
      <w:r w:rsidR="00DA6390">
        <w:rPr>
          <w:lang w:val="en-US"/>
        </w:rPr>
      </w:r>
      <w:r w:rsidR="00DA6390">
        <w:rPr>
          <w:lang w:val="en-US"/>
        </w:rPr>
        <w:fldChar w:fldCharType="separate"/>
      </w:r>
      <w:r w:rsidR="000252B0">
        <w:rPr>
          <w:noProof/>
          <w:lang w:val="en-US"/>
        </w:rPr>
        <w:t>(Villemereuil, Gimenez, &amp; Doligez, 2013)</w:t>
      </w:r>
      <w:r w:rsidR="00DA6390">
        <w:rPr>
          <w:lang w:val="en-US"/>
        </w:rPr>
        <w:fldChar w:fldCharType="end"/>
      </w:r>
      <w:r w:rsidR="00BC6AA5">
        <w:rPr>
          <w:lang w:val="en-US"/>
        </w:rPr>
        <w:t xml:space="preserve"> and</w:t>
      </w:r>
      <w:r w:rsidR="00BC6AA5" w:rsidRPr="004E2FA2">
        <w:rPr>
          <w:lang w:val="en-US"/>
        </w:rPr>
        <w:t xml:space="preserve"> </w:t>
      </w:r>
      <w:r w:rsidRPr="004E2FA2">
        <w:rPr>
          <w:lang w:val="en-US"/>
        </w:rPr>
        <w:t xml:space="preserve">we used fixed effect priors with mean = 0 and </w:t>
      </w:r>
      <w:r w:rsidRPr="008832D5">
        <w:rPr>
          <w:i/>
          <w:lang w:val="en-US"/>
        </w:rPr>
        <w:t>V</w:t>
      </w:r>
      <w:r w:rsidRPr="004E2FA2">
        <w:rPr>
          <w:lang w:val="en-US"/>
        </w:rPr>
        <w:t xml:space="preserve"> = 1+</w:t>
      </w:r>
      <w:r w:rsidRPr="004E2FA2">
        <w:rPr>
          <w:i/>
          <w:lang w:val="en-US"/>
        </w:rPr>
        <w:t>pi</w:t>
      </w:r>
      <w:r w:rsidRPr="004E2FA2">
        <w:rPr>
          <w:vertAlign w:val="superscript"/>
          <w:lang w:val="en-US"/>
        </w:rPr>
        <w:t>2/3</w:t>
      </w:r>
      <w:r w:rsidRPr="004E2FA2">
        <w:rPr>
          <w:lang w:val="en-US"/>
        </w:rPr>
        <w:t xml:space="preserve">, which is flat on </w:t>
      </w:r>
      <w:r w:rsidR="008832D5">
        <w:rPr>
          <w:lang w:val="en-US"/>
        </w:rPr>
        <w:t xml:space="preserve">a </w:t>
      </w:r>
      <w:r w:rsidRPr="004E2FA2">
        <w:rPr>
          <w:lang w:val="en-US"/>
        </w:rPr>
        <w:t>probability scale. Convergence of the estimates was checked by running the model four times and inspecting trace plots and their overlap of the MCMC chain and the level of autocorrelation among posterior samples.</w:t>
      </w:r>
      <w:r w:rsidR="00876238">
        <w:rPr>
          <w:lang w:val="en-US"/>
        </w:rPr>
        <w:t xml:space="preserve"> </w:t>
      </w:r>
    </w:p>
    <w:p w14:paraId="7BEDEE03" w14:textId="0987E6F8" w:rsidR="00A73BBD" w:rsidRDefault="00A73BBD" w:rsidP="004E2FA2">
      <w:pPr>
        <w:rPr>
          <w:lang w:val="en-US"/>
        </w:rPr>
      </w:pPr>
      <w:r>
        <w:t xml:space="preserve">We also estimated the phylogenetic signal (measured by </w:t>
      </w:r>
      <w:r>
        <w:rPr>
          <w:lang w:val="el-GR"/>
        </w:rPr>
        <w:t>λ</w:t>
      </w:r>
      <w:r>
        <w:t>) separately for body mass and sociality for each of the species using geiger (vs 2.061)</w:t>
      </w:r>
      <w:r w:rsidR="00E24D9C">
        <w:t xml:space="preserve"> </w:t>
      </w:r>
      <w:r w:rsidR="00DA6390">
        <w:fldChar w:fldCharType="begin"/>
      </w:r>
      <w:r w:rsidR="000252B0">
        <w:instrText xml:space="preserve"> ADDIN EN.CITE &lt;EndNote&gt;&lt;Cite&gt;&lt;Author&gt;Harmon&lt;/Author&gt;&lt;Year&gt;2008&lt;/Year&gt;&lt;RecNum&gt;45&lt;/RecNum&gt;&lt;DisplayText&gt;(Harmon, Weir, Brock, Glor, &amp;amp; Challenger, 2008)&lt;/DisplayText&gt;&lt;record&gt;&lt;rec-number&gt;45&lt;/rec-number&gt;&lt;foreign-keys&gt;&lt;key app="EN" db-id="t9rffp29r5rrtpe0ped5eseyp55sev5dv5e5" timestamp="1571912923"&gt;45&lt;/key&gt;&lt;/foreign-keys&gt;&lt;ref-type name="Journal Article"&gt;17&lt;/ref-type&gt;&lt;contributors&gt;&lt;authors&gt;&lt;author&gt;Harmon, L. J.&lt;/author&gt;&lt;author&gt;Weir, J. T.&lt;/author&gt;&lt;author&gt;Brock, C. D.&lt;/author&gt;&lt;author&gt;Glor, R. E.&lt;/author&gt;&lt;author&gt;Challenger, W.&lt;/author&gt;&lt;/authors&gt;&lt;/contributors&gt;&lt;auth-address&gt;Univ Idaho, Dept Biol Sci, Moscow, ID 83844 USA&amp;#xD;Univ British Columbia, Biodivers Res Ctr, Vancouver, BC V6T 1Z4, Canada&amp;#xD;Univ British Columbia, Dept Zool, Vancouver, BC V6T 1Z4, Canada&amp;#xD;Washington State Univ, IGERT Program Evolutionary Modeling, Pullman, WA 99163 USA&amp;#xD;Univ Rochester, Dept Biol, Rochester, NY 14627 USA&amp;#xD;Simon Fraser Univ, Dept Stat &amp;amp; Actuarial Sci, Burnaby, BC V5A 1S6, Canada&lt;/auth-address&gt;&lt;titles&gt;&lt;title&gt;GEIGER: investigating evolutionary radiatio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29-131&lt;/pages&gt;&lt;volume&gt;24&lt;/volume&gt;&lt;number&gt;1&lt;/number&gt;&lt;keywords&gt;&lt;keyword&gt;maximum-likelihood approach&lt;/keyword&gt;&lt;keyword&gt;trait evolution&lt;/keyword&gt;&lt;keyword&gt;phylogenies&lt;/keyword&gt;&lt;keyword&gt;rates&lt;/keyword&gt;&lt;/keywords&gt;&lt;dates&gt;&lt;year&gt;2008&lt;/year&gt;&lt;pub-dates&gt;&lt;date&gt;Jan 1&lt;/date&gt;&lt;/pub-dates&gt;&lt;/dates&gt;&lt;isbn&gt;1367-4803&lt;/isbn&gt;&lt;accession-num&gt;WOS:000251865000018&lt;/accession-num&gt;&lt;urls&gt;&lt;related-urls&gt;&lt;url&gt;&amp;lt;Go to ISI&amp;gt;://WOS:000251865000018&lt;/url&gt;&lt;/related-urls&gt;&lt;/urls&gt;&lt;electronic-resource-num&gt;10.1093/bioinformatics/btm538&lt;/electronic-resource-num&gt;&lt;language&gt;English&lt;/language&gt;&lt;/record&gt;&lt;/Cite&gt;&lt;/EndNote&gt;</w:instrText>
      </w:r>
      <w:r w:rsidR="00DA6390">
        <w:fldChar w:fldCharType="separate"/>
      </w:r>
      <w:r w:rsidR="000252B0">
        <w:rPr>
          <w:noProof/>
        </w:rPr>
        <w:t>(Harmon, Weir, Brock, Glor, &amp; Challenger, 2008)</w:t>
      </w:r>
      <w:r w:rsidR="00DA6390">
        <w:fldChar w:fldCharType="end"/>
      </w:r>
      <w:r>
        <w:t xml:space="preserve">. To test if </w:t>
      </w:r>
      <w:r>
        <w:rPr>
          <w:lang w:val="el-GR"/>
        </w:rPr>
        <w:t>λ</w:t>
      </w:r>
      <w:r>
        <w:t xml:space="preserve"> for each of these traits was different from zero (evidence for a phylogenetic signal) we compared a model where </w:t>
      </w:r>
      <w:r>
        <w:rPr>
          <w:lang w:val="el-GR"/>
        </w:rPr>
        <w:t>λ</w:t>
      </w:r>
      <w:r>
        <w:t xml:space="preserve"> was estimated from the original tree, with a model where the tree was rescaled according </w:t>
      </w:r>
      <w:r w:rsidRPr="001B1B90">
        <w:rPr>
          <w:lang w:val="en-US"/>
        </w:rPr>
        <w:t>a</w:t>
      </w:r>
      <w:r>
        <w:rPr>
          <w:lang w:val="en-US"/>
        </w:rPr>
        <w:t xml:space="preserve"> </w:t>
      </w:r>
      <w:r>
        <w:rPr>
          <w:lang w:val="el-GR"/>
        </w:rPr>
        <w:t>λ</w:t>
      </w:r>
      <w:r w:rsidRPr="001B1B90">
        <w:rPr>
          <w:lang w:val="en-US"/>
        </w:rPr>
        <w:t xml:space="preserve"> of zero</w:t>
      </w:r>
      <w:r>
        <w:rPr>
          <w:lang w:val="en-US"/>
        </w:rPr>
        <w:t>. The two models were compared with likelihood ratio tests.</w:t>
      </w:r>
    </w:p>
    <w:p w14:paraId="71D0D582" w14:textId="77777777" w:rsidR="004A2538" w:rsidRDefault="003924CB" w:rsidP="003924CB">
      <w:pPr>
        <w:pStyle w:val="Heading3"/>
      </w:pPr>
      <w:r>
        <w:t xml:space="preserve">Simple correlations </w:t>
      </w:r>
    </w:p>
    <w:p w14:paraId="739BD622" w14:textId="77777777" w:rsidR="004E28A3" w:rsidRPr="00E92F5D" w:rsidRDefault="004E28A3" w:rsidP="004E28A3">
      <w:r>
        <w:t>To test for correlations between the level of sociality and the two variables 1) average prey size naturally caught by spiders, and 2) the ratio of the average prey size caught to average spider size</w:t>
      </w:r>
      <w:r w:rsidR="007861EF">
        <w:t>,</w:t>
      </w:r>
      <w:r>
        <w:t xml:space="preserve"> we performed simple, non-parametric Spearman’s rank correlations. We did this because sample sizes were very low due to the limited number of species for which naturally caught prey was available (N </w:t>
      </w:r>
      <w:r w:rsidRPr="004E28A3">
        <w:rPr>
          <w:i/>
        </w:rPr>
        <w:t>Anelos</w:t>
      </w:r>
      <w:r>
        <w:rPr>
          <w:i/>
        </w:rPr>
        <w:t>i</w:t>
      </w:r>
      <w:r w:rsidRPr="004E28A3">
        <w:rPr>
          <w:i/>
        </w:rPr>
        <w:t>mus</w:t>
      </w:r>
      <w:r>
        <w:t xml:space="preserve"> </w:t>
      </w:r>
      <w:r w:rsidR="007861EF">
        <w:t xml:space="preserve">species and prey estimates </w:t>
      </w:r>
      <w:r>
        <w:t xml:space="preserve">= 9; N </w:t>
      </w:r>
      <w:r w:rsidRPr="004E28A3">
        <w:rPr>
          <w:i/>
        </w:rPr>
        <w:t>Stegodyphus</w:t>
      </w:r>
      <w:r>
        <w:t xml:space="preserve"> </w:t>
      </w:r>
      <w:r w:rsidR="007861EF">
        <w:t xml:space="preserve">species and prey estimates = 6). Hence, the results from these correlations are meant to show simple trends: we stress that phylogenetic relationships are not accounted for in these results. </w:t>
      </w:r>
    </w:p>
    <w:p w14:paraId="3C72C492" w14:textId="77777777" w:rsidR="00EC026C" w:rsidRDefault="00EC026C" w:rsidP="00EC026C">
      <w:pPr>
        <w:pStyle w:val="Heading1"/>
      </w:pPr>
      <w:r>
        <w:t xml:space="preserve">Results </w:t>
      </w:r>
    </w:p>
    <w:p w14:paraId="19EBF660" w14:textId="77777777" w:rsidR="001B2120" w:rsidRDefault="001B2120" w:rsidP="001B2120">
      <w:pPr>
        <w:pStyle w:val="Heading3"/>
      </w:pPr>
      <w:r>
        <w:t xml:space="preserve">Prey acceptance </w:t>
      </w:r>
    </w:p>
    <w:p w14:paraId="0C57727B" w14:textId="1DEB6DB2" w:rsidR="001B2120" w:rsidRDefault="000B5715" w:rsidP="001B2120">
      <w:r w:rsidRPr="000B5715">
        <w:t xml:space="preserve">In accordance with the ‘prey to predator </w:t>
      </w:r>
      <w:r>
        <w:t>size ratio hypothesis’</w:t>
      </w:r>
      <w:r w:rsidDel="000B5715">
        <w:t xml:space="preserve"> </w:t>
      </w:r>
      <w:r w:rsidR="00D617B4">
        <w:t>w</w:t>
      </w:r>
      <w:r w:rsidR="008B0883">
        <w:t xml:space="preserve">e found that all six </w:t>
      </w:r>
      <w:r w:rsidR="008B0883" w:rsidRPr="008B0883">
        <w:rPr>
          <w:i/>
        </w:rPr>
        <w:t>Stegodyphus</w:t>
      </w:r>
      <w:r w:rsidR="008B0883">
        <w:t xml:space="preserve"> species were capable of catching some of the largest prey available. Indeed, all three social and all three subsocial species successfully caught prey of </w:t>
      </w:r>
      <w:r w:rsidR="006D3801">
        <w:t xml:space="preserve">sizes spanning </w:t>
      </w:r>
      <w:r w:rsidR="008B0883">
        <w:t xml:space="preserve">the </w:t>
      </w:r>
      <w:r w:rsidR="002C4AF8">
        <w:t xml:space="preserve">full </w:t>
      </w:r>
      <w:r w:rsidR="006D3801">
        <w:t xml:space="preserve">size </w:t>
      </w:r>
      <w:r w:rsidR="008B0883">
        <w:t>range</w:t>
      </w:r>
      <w:r w:rsidR="006D3801">
        <w:t>s</w:t>
      </w:r>
      <w:r w:rsidR="008B0883">
        <w:t xml:space="preserve"> </w:t>
      </w:r>
      <w:r w:rsidR="006D3801">
        <w:t>available in their natural environment</w:t>
      </w:r>
      <w:r w:rsidR="008B0883">
        <w:t>, including large prey (&gt;30</w:t>
      </w:r>
      <w:r w:rsidR="00AF2C98">
        <w:t xml:space="preserve"> </w:t>
      </w:r>
      <w:r w:rsidR="008B0883">
        <w:t>mm) that are substantially larger than any of the spiders themselves (7.9-18.3</w:t>
      </w:r>
      <w:r w:rsidR="00AF2C98">
        <w:t xml:space="preserve"> </w:t>
      </w:r>
      <w:r w:rsidR="008B0883">
        <w:t>mm) (Fig. 2). For two of the subsocial species (</w:t>
      </w:r>
      <w:r w:rsidR="008B0883" w:rsidRPr="008B0883">
        <w:rPr>
          <w:i/>
        </w:rPr>
        <w:t>S. lineatus</w:t>
      </w:r>
      <w:r w:rsidR="0009114C" w:rsidRPr="0009114C">
        <w:t>, mean body size 11.8</w:t>
      </w:r>
      <w:r w:rsidR="00AF2C98">
        <w:t xml:space="preserve"> </w:t>
      </w:r>
      <w:r w:rsidR="0009114C" w:rsidRPr="0009114C">
        <w:t>mm,</w:t>
      </w:r>
      <w:r w:rsidR="008B0883">
        <w:t xml:space="preserve"> and </w:t>
      </w:r>
      <w:r w:rsidR="008B0883" w:rsidRPr="008B0883">
        <w:rPr>
          <w:i/>
        </w:rPr>
        <w:t>S. tibialis</w:t>
      </w:r>
      <w:r w:rsidR="0009114C">
        <w:t>, mean body size 12.8</w:t>
      </w:r>
      <w:r w:rsidR="00AF2C98">
        <w:t xml:space="preserve"> </w:t>
      </w:r>
      <w:r w:rsidR="0009114C">
        <w:t>mm</w:t>
      </w:r>
      <w:r w:rsidR="008B0883">
        <w:t xml:space="preserve">) we even found evidence of a preference for larger prey </w:t>
      </w:r>
      <w:r w:rsidR="0009114C">
        <w:t>(Fig. 2d+f</w:t>
      </w:r>
      <w:r w:rsidR="00EC70EE">
        <w:t>;</w:t>
      </w:r>
      <w:r w:rsidR="00B8702F">
        <w:t xml:space="preserve"> Table 1</w:t>
      </w:r>
      <w:r w:rsidR="00EC70EE">
        <w:t>;</w:t>
      </w:r>
      <w:r w:rsidR="00353C1D">
        <w:t xml:space="preserve"> </w:t>
      </w:r>
      <w:r w:rsidR="00353C1D" w:rsidRPr="00353C1D">
        <w:rPr>
          <w:i/>
        </w:rPr>
        <w:t>S. lineatus</w:t>
      </w:r>
      <w:r w:rsidR="00353C1D">
        <w:t xml:space="preserve"> </w:t>
      </w:r>
      <w:r w:rsidR="00353C1D" w:rsidRPr="00BA39B6">
        <w:rPr>
          <w:i/>
          <w:lang w:val="el-GR"/>
        </w:rPr>
        <w:t>χ</w:t>
      </w:r>
      <w:r w:rsidR="00353C1D" w:rsidRPr="00BA39B6">
        <w:rPr>
          <w:i/>
          <w:vertAlign w:val="superscript"/>
          <w:lang w:val="en-US"/>
        </w:rPr>
        <w:t>2</w:t>
      </w:r>
      <w:r w:rsidR="00353C1D" w:rsidRPr="00353C1D">
        <w:rPr>
          <w:lang w:val="en-US"/>
        </w:rPr>
        <w:t xml:space="preserve"> </w:t>
      </w:r>
      <w:r w:rsidR="00353C1D">
        <w:t xml:space="preserve">= </w:t>
      </w:r>
      <w:r w:rsidR="00353C1D" w:rsidRPr="00353C1D">
        <w:t>4.86</w:t>
      </w:r>
      <w:r w:rsidR="00353C1D">
        <w:t xml:space="preserve">, </w:t>
      </w:r>
      <w:r w:rsidR="00353C1D" w:rsidRPr="00353C1D">
        <w:rPr>
          <w:i/>
        </w:rPr>
        <w:t>P</w:t>
      </w:r>
      <w:r w:rsidR="00353C1D">
        <w:t xml:space="preserve"> = </w:t>
      </w:r>
      <w:r w:rsidR="00353C1D" w:rsidRPr="00353C1D">
        <w:t>0.027</w:t>
      </w:r>
      <w:r w:rsidR="00353C1D">
        <w:t xml:space="preserve">; </w:t>
      </w:r>
      <w:r w:rsidR="00353C1D" w:rsidRPr="00353C1D">
        <w:rPr>
          <w:i/>
        </w:rPr>
        <w:t xml:space="preserve">S. tibialis </w:t>
      </w:r>
      <w:r w:rsidR="00353C1D" w:rsidRPr="00BA39B6">
        <w:rPr>
          <w:i/>
          <w:lang w:val="el-GR"/>
        </w:rPr>
        <w:t>χ</w:t>
      </w:r>
      <w:r w:rsidR="00353C1D" w:rsidRPr="00BA39B6">
        <w:rPr>
          <w:i/>
          <w:vertAlign w:val="superscript"/>
          <w:lang w:val="en-US"/>
        </w:rPr>
        <w:t>2</w:t>
      </w:r>
      <w:r w:rsidR="00353C1D" w:rsidRPr="00353C1D">
        <w:rPr>
          <w:lang w:val="en-US"/>
        </w:rPr>
        <w:t xml:space="preserve"> </w:t>
      </w:r>
      <w:r w:rsidR="00353C1D">
        <w:t xml:space="preserve">= 4.62, </w:t>
      </w:r>
      <w:r w:rsidR="00353C1D" w:rsidRPr="00353C1D">
        <w:rPr>
          <w:i/>
        </w:rPr>
        <w:t>P</w:t>
      </w:r>
      <w:r w:rsidR="00353C1D">
        <w:t xml:space="preserve"> = </w:t>
      </w:r>
      <w:r w:rsidR="00353C1D" w:rsidRPr="00353C1D">
        <w:t>0.032</w:t>
      </w:r>
      <w:r w:rsidR="0009114C">
        <w:t xml:space="preserve">) while the social </w:t>
      </w:r>
      <w:r w:rsidR="0009114C" w:rsidRPr="00B8702F">
        <w:rPr>
          <w:i/>
        </w:rPr>
        <w:t>S. dumicola</w:t>
      </w:r>
      <w:r w:rsidR="0009114C">
        <w:t xml:space="preserve"> </w:t>
      </w:r>
      <w:r w:rsidR="002C4AF8">
        <w:t>(mean body size 10.1</w:t>
      </w:r>
      <w:r w:rsidR="00AF2C98">
        <w:t xml:space="preserve"> </w:t>
      </w:r>
      <w:r w:rsidR="002C4AF8">
        <w:t xml:space="preserve">mm) </w:t>
      </w:r>
      <w:r w:rsidR="0009114C">
        <w:t>seemed to prefer prey of an intermediate size</w:t>
      </w:r>
      <w:r w:rsidR="00B8702F">
        <w:t xml:space="preserve"> of </w:t>
      </w:r>
      <w:r w:rsidR="00B8702F" w:rsidRPr="00B8702F">
        <w:t>21.5-28.9</w:t>
      </w:r>
      <w:r w:rsidR="00AF2C98">
        <w:t xml:space="preserve"> </w:t>
      </w:r>
      <w:r w:rsidR="00B8702F" w:rsidRPr="00B8702F">
        <w:t>mm</w:t>
      </w:r>
      <w:r w:rsidR="0009114C">
        <w:t xml:space="preserve"> (Fig. 2b</w:t>
      </w:r>
      <w:r w:rsidR="00EC70EE">
        <w:t>;</w:t>
      </w:r>
      <w:r w:rsidR="00B8702F">
        <w:t xml:space="preserve"> Table 1</w:t>
      </w:r>
      <w:r w:rsidR="00EC70EE">
        <w:t>;</w:t>
      </w:r>
      <w:r w:rsidR="00353C1D">
        <w:t xml:space="preserve"> </w:t>
      </w:r>
      <w:r w:rsidR="00353C1D" w:rsidRPr="00BA39B6">
        <w:rPr>
          <w:i/>
          <w:lang w:val="el-GR"/>
        </w:rPr>
        <w:t>χ</w:t>
      </w:r>
      <w:r w:rsidR="00353C1D" w:rsidRPr="00BA39B6">
        <w:rPr>
          <w:i/>
          <w:vertAlign w:val="superscript"/>
          <w:lang w:val="en-US"/>
        </w:rPr>
        <w:t>2</w:t>
      </w:r>
      <w:r w:rsidR="00353C1D" w:rsidRPr="00353C1D">
        <w:rPr>
          <w:lang w:val="en-US"/>
        </w:rPr>
        <w:t xml:space="preserve"> </w:t>
      </w:r>
      <w:r w:rsidR="00353C1D">
        <w:t xml:space="preserve">= 14.61, </w:t>
      </w:r>
      <w:r w:rsidR="00353C1D" w:rsidRPr="00353C1D">
        <w:rPr>
          <w:i/>
        </w:rPr>
        <w:t>P</w:t>
      </w:r>
      <w:r w:rsidR="00353C1D">
        <w:t xml:space="preserve"> </w:t>
      </w:r>
      <w:r w:rsidR="00353C1D" w:rsidRPr="00353C1D">
        <w:t>&lt;</w:t>
      </w:r>
      <w:r w:rsidR="00353C1D">
        <w:t xml:space="preserve"> </w:t>
      </w:r>
      <w:r w:rsidR="00353C1D" w:rsidRPr="00353C1D">
        <w:t>0.001</w:t>
      </w:r>
      <w:r w:rsidR="0009114C">
        <w:t>)</w:t>
      </w:r>
      <w:r w:rsidR="00B8702F">
        <w:t xml:space="preserve">. For the remaining </w:t>
      </w:r>
      <w:r w:rsidR="006D3801">
        <w:t xml:space="preserve">three spider </w:t>
      </w:r>
      <w:r w:rsidR="00B8702F">
        <w:t>species we found no significant preference</w:t>
      </w:r>
      <w:r w:rsidR="002C4AF8">
        <w:t>s</w:t>
      </w:r>
      <w:r w:rsidR="00B8702F">
        <w:t xml:space="preserve"> for </w:t>
      </w:r>
      <w:r w:rsidR="006D3801">
        <w:t xml:space="preserve">specific </w:t>
      </w:r>
      <w:r w:rsidR="00B8702F">
        <w:t xml:space="preserve">prey sizes, although sample sizes </w:t>
      </w:r>
      <w:r w:rsidR="006D3801">
        <w:t xml:space="preserve">in these species </w:t>
      </w:r>
      <w:r w:rsidR="00B8702F">
        <w:t xml:space="preserve">might have prevented us from detecting subtle preferences. </w:t>
      </w:r>
    </w:p>
    <w:p w14:paraId="11CF959A" w14:textId="77777777" w:rsidR="008B0883" w:rsidRPr="001B2120" w:rsidRDefault="008B0883" w:rsidP="001B2120"/>
    <w:p w14:paraId="63AB0245" w14:textId="77777777" w:rsidR="00414C3B" w:rsidRPr="00414C3B" w:rsidRDefault="00414C3B" w:rsidP="00414C3B">
      <w:r>
        <w:rPr>
          <w:noProof/>
          <w:lang w:val="en-US"/>
        </w:rPr>
        <w:lastRenderedPageBreak/>
        <w:drawing>
          <wp:inline distT="0" distB="0" distL="0" distR="0" wp14:anchorId="071A91B2" wp14:editId="215400C7">
            <wp:extent cx="5111750" cy="5122592"/>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19334" t="14367" r="35256" b="4730"/>
                    <a:stretch/>
                  </pic:blipFill>
                  <pic:spPr bwMode="auto">
                    <a:xfrm>
                      <a:off x="0" y="0"/>
                      <a:ext cx="5123693" cy="5134560"/>
                    </a:xfrm>
                    <a:prstGeom prst="rect">
                      <a:avLst/>
                    </a:prstGeom>
                    <a:ln>
                      <a:noFill/>
                    </a:ln>
                    <a:extLst>
                      <a:ext uri="{53640926-AAD7-44D8-BBD7-CCE9431645EC}">
                        <a14:shadowObscured xmlns:a14="http://schemas.microsoft.com/office/drawing/2010/main"/>
                      </a:ext>
                    </a:extLst>
                  </pic:spPr>
                </pic:pic>
              </a:graphicData>
            </a:graphic>
          </wp:inline>
        </w:drawing>
      </w:r>
    </w:p>
    <w:p w14:paraId="3282FC4A" w14:textId="77777777" w:rsidR="00F3712D" w:rsidRPr="00F94992" w:rsidRDefault="00F3712D" w:rsidP="00F94992">
      <w:pPr>
        <w:spacing w:line="240" w:lineRule="auto"/>
        <w:rPr>
          <w:b/>
        </w:rPr>
      </w:pPr>
      <w:r w:rsidRPr="00F94992">
        <w:rPr>
          <w:b/>
        </w:rPr>
        <w:t xml:space="preserve">Fig. 2 </w:t>
      </w:r>
      <w:r w:rsidR="00F94992" w:rsidRPr="00F94992">
        <w:rPr>
          <w:b/>
        </w:rPr>
        <w:t xml:space="preserve">Prey acceptance rates for </w:t>
      </w:r>
      <w:r w:rsidR="00F94992">
        <w:rPr>
          <w:b/>
        </w:rPr>
        <w:t>six</w:t>
      </w:r>
      <w:r w:rsidR="00F94992" w:rsidRPr="00F94992">
        <w:rPr>
          <w:b/>
        </w:rPr>
        <w:t xml:space="preserve"> </w:t>
      </w:r>
      <w:r w:rsidR="00F94992" w:rsidRPr="00F94992">
        <w:rPr>
          <w:b/>
          <w:i/>
        </w:rPr>
        <w:t>Stegodyphus</w:t>
      </w:r>
      <w:r w:rsidR="00F94992" w:rsidRPr="00F94992">
        <w:rPr>
          <w:b/>
        </w:rPr>
        <w:t xml:space="preserve"> species</w:t>
      </w:r>
    </w:p>
    <w:p w14:paraId="661579F3" w14:textId="38DB78F5" w:rsidR="00F94992" w:rsidRDefault="00F94992" w:rsidP="00F94992">
      <w:pPr>
        <w:spacing w:line="240" w:lineRule="auto"/>
      </w:pPr>
      <w:r>
        <w:t>Accepted and rejected prey (including random noise to separate data points) plotted against prey size (full body length in mm) for three social</w:t>
      </w:r>
      <w:r w:rsidR="003F6F4A">
        <w:t>, i.e. cooperatively hunting and breeding</w:t>
      </w:r>
      <w:r>
        <w:t xml:space="preserve"> (a,c,e)</w:t>
      </w:r>
      <w:r w:rsidR="003F6F4A">
        <w:t>,</w:t>
      </w:r>
      <w:r>
        <w:t xml:space="preserve"> and three subsocial</w:t>
      </w:r>
      <w:r w:rsidR="003F6F4A">
        <w:t>, i.e. solitary hunting and breeding</w:t>
      </w:r>
      <w:r>
        <w:t xml:space="preserve"> (b,d,f) </w:t>
      </w:r>
      <w:r w:rsidRPr="00F94992">
        <w:rPr>
          <w:i/>
        </w:rPr>
        <w:t>Stegodyphus</w:t>
      </w:r>
      <w:r>
        <w:t xml:space="preserve"> species. F</w:t>
      </w:r>
      <w:r w:rsidRPr="00F94992">
        <w:t>itted line</w:t>
      </w:r>
      <w:r>
        <w:t>s</w:t>
      </w:r>
      <w:r w:rsidRPr="00F94992">
        <w:t xml:space="preserve"> and corresponding 95% confidence intervals </w:t>
      </w:r>
      <w:r>
        <w:t xml:space="preserve">(curves and grey areas) are shown for the species that showed statistically significant prey size preferences. </w:t>
      </w:r>
      <w:r w:rsidR="00514265">
        <w:t>The 95% confidence intervals for prey acceptance rate w</w:t>
      </w:r>
      <w:r w:rsidR="008A1C9E">
        <w:t>ere</w:t>
      </w:r>
      <w:r w:rsidR="00514265">
        <w:t xml:space="preserve"> estimated from the minimal adequate model using parametric bootstrapping in the function bootMer </w:t>
      </w:r>
      <w:r w:rsidR="00514265" w:rsidRPr="00AA16C4">
        <w:t>(</w:t>
      </w:r>
      <w:r w:rsidR="00514265">
        <w:t>N</w:t>
      </w:r>
      <w:r w:rsidR="00514265" w:rsidRPr="00AA16C4">
        <w:t xml:space="preserve"> = 10,000)</w:t>
      </w:r>
      <w:r w:rsidR="00514265">
        <w:t>.</w:t>
      </w:r>
    </w:p>
    <w:p w14:paraId="60F43BAA" w14:textId="77777777" w:rsidR="00B206C5" w:rsidRDefault="00B206C5">
      <w:pPr>
        <w:spacing w:line="259" w:lineRule="auto"/>
        <w:rPr>
          <w:b/>
        </w:rPr>
      </w:pPr>
      <w:r>
        <w:rPr>
          <w:b/>
        </w:rPr>
        <w:br w:type="page"/>
      </w:r>
    </w:p>
    <w:p w14:paraId="14A1C12D" w14:textId="77777777" w:rsidR="00E73192" w:rsidRPr="00AA16C4" w:rsidRDefault="00E73192" w:rsidP="004A2538">
      <w:pPr>
        <w:spacing w:line="240" w:lineRule="auto"/>
        <w:rPr>
          <w:b/>
        </w:rPr>
      </w:pPr>
      <w:r>
        <w:rPr>
          <w:b/>
        </w:rPr>
        <w:lastRenderedPageBreak/>
        <w:t>Table 1</w:t>
      </w:r>
      <w:r w:rsidRPr="00AA16C4">
        <w:rPr>
          <w:b/>
        </w:rPr>
        <w:t xml:space="preserve">. </w:t>
      </w:r>
      <w:r>
        <w:rPr>
          <w:b/>
        </w:rPr>
        <w:t>P</w:t>
      </w:r>
      <w:r w:rsidR="004A2538">
        <w:rPr>
          <w:b/>
        </w:rPr>
        <w:t xml:space="preserve">rey size preference results </w:t>
      </w:r>
    </w:p>
    <w:p w14:paraId="1C7C9BB7" w14:textId="062050BF" w:rsidR="00E73192" w:rsidRPr="00AA16C4" w:rsidRDefault="00353C1D" w:rsidP="004A2538">
      <w:pPr>
        <w:spacing w:line="240" w:lineRule="auto"/>
      </w:pPr>
      <w:r>
        <w:t>For each species, we</w:t>
      </w:r>
      <w:r w:rsidR="00E73192" w:rsidRPr="00AA16C4">
        <w:t xml:space="preserve"> assessed whether the prey size preference had a quadratic reaction-norm</w:t>
      </w:r>
      <w:r w:rsidR="008A1C9E">
        <w:t xml:space="preserve">, </w:t>
      </w:r>
      <w:r w:rsidR="00E73192" w:rsidRPr="00AA16C4">
        <w:t>a linear reaction-norm</w:t>
      </w:r>
      <w:r w:rsidR="008A1C9E">
        <w:t xml:space="preserve"> or no prey preference</w:t>
      </w:r>
      <w:r w:rsidR="00E73192" w:rsidRPr="00AA16C4">
        <w:t xml:space="preserve"> in a logistic regression (glmm).</w:t>
      </w:r>
      <w:r w:rsidR="00E73192">
        <w:t xml:space="preserve"> Prey size was scaled (mean = 0 and SD = 1) prior to analyses.</w:t>
      </w:r>
      <w:r w:rsidR="00E73192" w:rsidRPr="00AA16C4">
        <w:t xml:space="preserve"> A quadratic reaction-norm reflects a preference for intermediate sized prey, while a</w:t>
      </w:r>
      <w:r w:rsidR="00E73192">
        <w:t xml:space="preserve"> positive</w:t>
      </w:r>
      <w:r w:rsidR="00E73192" w:rsidRPr="00AA16C4">
        <w:t xml:space="preserve"> linear reaction-norm reflects a preference for the larger prey. The 95% confidence interval of the maximum acceptance rate were estimated for species with a quadratic reaction norm.</w:t>
      </w:r>
      <w:r w:rsidR="00634D81">
        <w:t xml:space="preserve"> The three top spp are social, below are subsocial.</w:t>
      </w:r>
    </w:p>
    <w:p w14:paraId="736E7014" w14:textId="77777777" w:rsidR="00E73192" w:rsidRPr="00AA16C4" w:rsidRDefault="00E73192" w:rsidP="00E73192">
      <w:pPr>
        <w:jc w:val="both"/>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10"/>
        <w:gridCol w:w="1259"/>
        <w:gridCol w:w="768"/>
        <w:gridCol w:w="780"/>
        <w:gridCol w:w="1733"/>
      </w:tblGrid>
      <w:tr w:rsidR="00E73192" w:rsidRPr="00E73192" w14:paraId="4D305822" w14:textId="77777777" w:rsidTr="00E73192">
        <w:tc>
          <w:tcPr>
            <w:tcW w:w="0" w:type="auto"/>
            <w:tcBorders>
              <w:bottom w:val="single" w:sz="4" w:space="0" w:color="auto"/>
            </w:tcBorders>
          </w:tcPr>
          <w:p w14:paraId="6ECE9CBC" w14:textId="77777777" w:rsidR="00E73192" w:rsidRPr="00E73192" w:rsidRDefault="00E73192" w:rsidP="00A66A69">
            <w:pPr>
              <w:spacing w:line="276" w:lineRule="auto"/>
              <w:jc w:val="both"/>
              <w:rPr>
                <w:lang w:val="en-GB"/>
              </w:rPr>
            </w:pPr>
          </w:p>
        </w:tc>
        <w:tc>
          <w:tcPr>
            <w:tcW w:w="0" w:type="auto"/>
            <w:tcBorders>
              <w:bottom w:val="single" w:sz="4" w:space="0" w:color="auto"/>
            </w:tcBorders>
          </w:tcPr>
          <w:p w14:paraId="075FC0AD" w14:textId="77777777" w:rsidR="00E73192" w:rsidRPr="00E73192" w:rsidRDefault="00E73192" w:rsidP="00A66A69">
            <w:pPr>
              <w:spacing w:line="276" w:lineRule="auto"/>
              <w:jc w:val="both"/>
              <w:rPr>
                <w:lang w:val="en-GB"/>
              </w:rPr>
            </w:pPr>
            <w:r w:rsidRPr="00E73192">
              <w:rPr>
                <w:lang w:val="en-GB"/>
              </w:rPr>
              <w:t>Estimate</w:t>
            </w:r>
            <w:r w:rsidRPr="00E73192">
              <w:rPr>
                <w:lang w:val="en-GB"/>
              </w:rPr>
              <w:sym w:font="Symbol" w:char="F0B1"/>
            </w:r>
            <w:r w:rsidRPr="00E73192">
              <w:rPr>
                <w:lang w:val="en-GB"/>
              </w:rPr>
              <w:t>SE</w:t>
            </w:r>
          </w:p>
        </w:tc>
        <w:tc>
          <w:tcPr>
            <w:tcW w:w="0" w:type="auto"/>
            <w:tcBorders>
              <w:bottom w:val="single" w:sz="4" w:space="0" w:color="auto"/>
            </w:tcBorders>
            <w:vAlign w:val="center"/>
          </w:tcPr>
          <w:p w14:paraId="7F6F615E" w14:textId="77777777" w:rsidR="00E73192" w:rsidRPr="00E73192" w:rsidRDefault="00E73192" w:rsidP="00A66A69">
            <w:pPr>
              <w:spacing w:line="276" w:lineRule="auto"/>
              <w:jc w:val="both"/>
              <w:rPr>
                <w:lang w:val="en-GB"/>
              </w:rPr>
            </w:pPr>
            <w:r w:rsidRPr="00BA39B6">
              <w:rPr>
                <w:i/>
                <w:lang w:val="en-GB"/>
              </w:rPr>
              <w:t>χ</w:t>
            </w:r>
            <w:r w:rsidRPr="00BA39B6">
              <w:rPr>
                <w:i/>
                <w:vertAlign w:val="superscript"/>
                <w:lang w:val="en-GB"/>
              </w:rPr>
              <w:t>2</w:t>
            </w:r>
            <w:r w:rsidRPr="00E73192">
              <w:rPr>
                <w:vertAlign w:val="subscript"/>
                <w:lang w:val="en-GB"/>
              </w:rPr>
              <w:t>(d.f.=1)</w:t>
            </w:r>
          </w:p>
        </w:tc>
        <w:tc>
          <w:tcPr>
            <w:tcW w:w="0" w:type="auto"/>
            <w:tcBorders>
              <w:bottom w:val="single" w:sz="4" w:space="0" w:color="auto"/>
            </w:tcBorders>
            <w:vAlign w:val="center"/>
          </w:tcPr>
          <w:p w14:paraId="6EF76003" w14:textId="77777777" w:rsidR="00E73192" w:rsidRPr="00E73192" w:rsidRDefault="00E73192" w:rsidP="00A66A69">
            <w:pPr>
              <w:spacing w:line="276" w:lineRule="auto"/>
              <w:jc w:val="both"/>
              <w:rPr>
                <w:lang w:val="en-GB"/>
              </w:rPr>
            </w:pPr>
            <w:r w:rsidRPr="00E73192">
              <w:rPr>
                <w:i/>
                <w:iCs/>
                <w:lang w:val="en-GB"/>
              </w:rPr>
              <w:t>P</w:t>
            </w:r>
          </w:p>
        </w:tc>
        <w:tc>
          <w:tcPr>
            <w:tcW w:w="0" w:type="auto"/>
            <w:tcBorders>
              <w:bottom w:val="single" w:sz="4" w:space="0" w:color="auto"/>
            </w:tcBorders>
          </w:tcPr>
          <w:p w14:paraId="232B3F83" w14:textId="77777777" w:rsidR="00E73192" w:rsidRPr="00E73192" w:rsidRDefault="00E73192" w:rsidP="00A66A69">
            <w:pPr>
              <w:spacing w:line="276" w:lineRule="auto"/>
              <w:jc w:val="both"/>
              <w:rPr>
                <w:iCs/>
                <w:lang w:val="en-GB"/>
              </w:rPr>
            </w:pPr>
            <w:r w:rsidRPr="00E73192">
              <w:rPr>
                <w:iCs/>
                <w:lang w:val="en-GB"/>
              </w:rPr>
              <w:t>Max. rate (95%CI)</w:t>
            </w:r>
          </w:p>
        </w:tc>
      </w:tr>
      <w:tr w:rsidR="00E73192" w:rsidRPr="00E73192" w14:paraId="569C9403" w14:textId="77777777" w:rsidTr="00E73192">
        <w:tc>
          <w:tcPr>
            <w:tcW w:w="0" w:type="auto"/>
            <w:tcBorders>
              <w:top w:val="nil"/>
              <w:bottom w:val="nil"/>
            </w:tcBorders>
          </w:tcPr>
          <w:p w14:paraId="52B1FE7F" w14:textId="77777777" w:rsidR="00E73192" w:rsidRPr="00E73192" w:rsidRDefault="00E73192" w:rsidP="00A66A69">
            <w:pPr>
              <w:spacing w:line="276" w:lineRule="auto"/>
              <w:jc w:val="both"/>
              <w:rPr>
                <w:i/>
                <w:u w:val="single"/>
                <w:lang w:val="en-GB"/>
              </w:rPr>
            </w:pPr>
            <w:r w:rsidRPr="00E73192">
              <w:rPr>
                <w:i/>
                <w:u w:val="single"/>
                <w:lang w:val="en-GB"/>
              </w:rPr>
              <w:t>S. sarasinorum</w:t>
            </w:r>
          </w:p>
        </w:tc>
        <w:tc>
          <w:tcPr>
            <w:tcW w:w="0" w:type="auto"/>
            <w:tcBorders>
              <w:top w:val="nil"/>
              <w:bottom w:val="nil"/>
            </w:tcBorders>
          </w:tcPr>
          <w:p w14:paraId="117D286E" w14:textId="77777777" w:rsidR="00E73192" w:rsidRPr="00E73192" w:rsidRDefault="00E73192" w:rsidP="00A66A69">
            <w:pPr>
              <w:spacing w:line="276" w:lineRule="auto"/>
              <w:jc w:val="both"/>
              <w:rPr>
                <w:lang w:val="en-GB"/>
              </w:rPr>
            </w:pPr>
          </w:p>
        </w:tc>
        <w:tc>
          <w:tcPr>
            <w:tcW w:w="0" w:type="auto"/>
            <w:tcBorders>
              <w:top w:val="nil"/>
              <w:bottom w:val="nil"/>
            </w:tcBorders>
            <w:vAlign w:val="center"/>
          </w:tcPr>
          <w:p w14:paraId="0984B2B8" w14:textId="77777777" w:rsidR="00E73192" w:rsidRPr="00E73192" w:rsidRDefault="00E73192" w:rsidP="00A66A69">
            <w:pPr>
              <w:spacing w:line="276" w:lineRule="auto"/>
              <w:jc w:val="both"/>
              <w:rPr>
                <w:lang w:val="en-GB"/>
              </w:rPr>
            </w:pPr>
          </w:p>
        </w:tc>
        <w:tc>
          <w:tcPr>
            <w:tcW w:w="0" w:type="auto"/>
            <w:tcBorders>
              <w:top w:val="nil"/>
              <w:bottom w:val="nil"/>
            </w:tcBorders>
            <w:vAlign w:val="center"/>
          </w:tcPr>
          <w:p w14:paraId="42C8FD82" w14:textId="77777777" w:rsidR="00E73192" w:rsidRPr="00E73192" w:rsidRDefault="00E73192" w:rsidP="00A66A69">
            <w:pPr>
              <w:spacing w:line="276" w:lineRule="auto"/>
              <w:jc w:val="both"/>
              <w:rPr>
                <w:iCs/>
                <w:lang w:val="en-GB"/>
              </w:rPr>
            </w:pPr>
          </w:p>
        </w:tc>
        <w:tc>
          <w:tcPr>
            <w:tcW w:w="0" w:type="auto"/>
            <w:tcBorders>
              <w:top w:val="nil"/>
              <w:bottom w:val="nil"/>
            </w:tcBorders>
          </w:tcPr>
          <w:p w14:paraId="33B234B3" w14:textId="77777777" w:rsidR="00E73192" w:rsidRPr="00E73192" w:rsidRDefault="00E73192" w:rsidP="00A66A69">
            <w:pPr>
              <w:spacing w:line="276" w:lineRule="auto"/>
              <w:jc w:val="both"/>
              <w:rPr>
                <w:iCs/>
                <w:lang w:val="en-GB"/>
              </w:rPr>
            </w:pPr>
          </w:p>
        </w:tc>
      </w:tr>
      <w:tr w:rsidR="00E73192" w:rsidRPr="00E73192" w14:paraId="101BE832" w14:textId="77777777" w:rsidTr="00E73192">
        <w:tc>
          <w:tcPr>
            <w:tcW w:w="0" w:type="auto"/>
            <w:tcBorders>
              <w:top w:val="nil"/>
              <w:bottom w:val="nil"/>
            </w:tcBorders>
          </w:tcPr>
          <w:p w14:paraId="4FE720E3" w14:textId="77777777" w:rsidR="00E73192" w:rsidRPr="00E73192" w:rsidRDefault="00E73192" w:rsidP="00A66A69">
            <w:pPr>
              <w:spacing w:line="276" w:lineRule="auto"/>
              <w:jc w:val="both"/>
              <w:rPr>
                <w:lang w:val="en-GB"/>
              </w:rPr>
            </w:pPr>
            <w:r w:rsidRPr="00E73192">
              <w:rPr>
                <w:lang w:val="en-GB"/>
              </w:rPr>
              <w:t>Intercept</w:t>
            </w:r>
          </w:p>
        </w:tc>
        <w:tc>
          <w:tcPr>
            <w:tcW w:w="0" w:type="auto"/>
            <w:tcBorders>
              <w:top w:val="nil"/>
              <w:bottom w:val="nil"/>
            </w:tcBorders>
          </w:tcPr>
          <w:p w14:paraId="70E59095" w14:textId="77777777" w:rsidR="00E73192" w:rsidRPr="00E73192" w:rsidRDefault="00E73192" w:rsidP="00A66A69">
            <w:pPr>
              <w:spacing w:line="276" w:lineRule="auto"/>
              <w:jc w:val="both"/>
              <w:rPr>
                <w:lang w:val="en-GB"/>
              </w:rPr>
            </w:pPr>
            <w:r w:rsidRPr="00E73192">
              <w:rPr>
                <w:lang w:val="en-GB"/>
              </w:rPr>
              <w:t>2.27</w:t>
            </w:r>
            <w:r w:rsidRPr="00E73192">
              <w:rPr>
                <w:lang w:val="en-GB"/>
              </w:rPr>
              <w:sym w:font="Symbol" w:char="F0B1"/>
            </w:r>
            <w:r w:rsidRPr="00E73192">
              <w:rPr>
                <w:lang w:val="en-GB"/>
              </w:rPr>
              <w:t>0.37</w:t>
            </w:r>
          </w:p>
        </w:tc>
        <w:tc>
          <w:tcPr>
            <w:tcW w:w="0" w:type="auto"/>
            <w:tcBorders>
              <w:top w:val="nil"/>
              <w:bottom w:val="nil"/>
            </w:tcBorders>
            <w:vAlign w:val="center"/>
          </w:tcPr>
          <w:p w14:paraId="31E8A874" w14:textId="77777777" w:rsidR="00E73192" w:rsidRPr="00E73192" w:rsidRDefault="00E73192" w:rsidP="00A66A69">
            <w:pPr>
              <w:spacing w:line="276" w:lineRule="auto"/>
              <w:jc w:val="both"/>
              <w:rPr>
                <w:lang w:val="en-GB"/>
              </w:rPr>
            </w:pPr>
            <w:r w:rsidRPr="00E73192">
              <w:rPr>
                <w:lang w:val="en-GB"/>
              </w:rPr>
              <w:t>-</w:t>
            </w:r>
          </w:p>
        </w:tc>
        <w:tc>
          <w:tcPr>
            <w:tcW w:w="0" w:type="auto"/>
            <w:tcBorders>
              <w:top w:val="nil"/>
              <w:bottom w:val="nil"/>
            </w:tcBorders>
            <w:vAlign w:val="center"/>
          </w:tcPr>
          <w:p w14:paraId="45933B96" w14:textId="77777777" w:rsidR="00E73192" w:rsidRPr="00E73192" w:rsidRDefault="00E73192" w:rsidP="00A66A69">
            <w:pPr>
              <w:spacing w:line="276" w:lineRule="auto"/>
              <w:jc w:val="both"/>
              <w:rPr>
                <w:iCs/>
                <w:lang w:val="en-GB"/>
              </w:rPr>
            </w:pPr>
            <w:r w:rsidRPr="00E73192">
              <w:rPr>
                <w:iCs/>
                <w:lang w:val="en-GB"/>
              </w:rPr>
              <w:t>-</w:t>
            </w:r>
          </w:p>
        </w:tc>
        <w:tc>
          <w:tcPr>
            <w:tcW w:w="0" w:type="auto"/>
            <w:tcBorders>
              <w:top w:val="nil"/>
              <w:bottom w:val="nil"/>
            </w:tcBorders>
          </w:tcPr>
          <w:p w14:paraId="3C61D457" w14:textId="77777777" w:rsidR="00E73192" w:rsidRPr="00E73192" w:rsidRDefault="00E73192" w:rsidP="00A66A69">
            <w:pPr>
              <w:spacing w:line="276" w:lineRule="auto"/>
              <w:jc w:val="both"/>
              <w:rPr>
                <w:iCs/>
                <w:lang w:val="en-GB"/>
              </w:rPr>
            </w:pPr>
          </w:p>
        </w:tc>
      </w:tr>
      <w:tr w:rsidR="00E73192" w:rsidRPr="00E73192" w14:paraId="4FA2C3EC" w14:textId="77777777" w:rsidTr="00E73192">
        <w:tc>
          <w:tcPr>
            <w:tcW w:w="0" w:type="auto"/>
            <w:tcBorders>
              <w:top w:val="nil"/>
              <w:bottom w:val="nil"/>
            </w:tcBorders>
          </w:tcPr>
          <w:p w14:paraId="19A790CC" w14:textId="77777777" w:rsidR="00E73192" w:rsidRPr="00E73192" w:rsidRDefault="00E73192" w:rsidP="00A66A69">
            <w:pPr>
              <w:spacing w:line="276" w:lineRule="auto"/>
              <w:jc w:val="both"/>
              <w:rPr>
                <w:lang w:val="en-GB"/>
              </w:rPr>
            </w:pPr>
            <w:r w:rsidRPr="00E73192">
              <w:rPr>
                <w:lang w:val="en-GB"/>
              </w:rPr>
              <w:t>Prey size</w:t>
            </w:r>
          </w:p>
        </w:tc>
        <w:tc>
          <w:tcPr>
            <w:tcW w:w="0" w:type="auto"/>
            <w:tcBorders>
              <w:top w:val="nil"/>
              <w:bottom w:val="nil"/>
            </w:tcBorders>
          </w:tcPr>
          <w:p w14:paraId="4C6A924A" w14:textId="77777777" w:rsidR="00E73192" w:rsidRPr="00E73192" w:rsidRDefault="00E73192" w:rsidP="00A66A69">
            <w:pPr>
              <w:spacing w:line="276" w:lineRule="auto"/>
              <w:jc w:val="both"/>
              <w:rPr>
                <w:lang w:val="en-GB"/>
              </w:rPr>
            </w:pPr>
            <w:r w:rsidRPr="00E73192">
              <w:rPr>
                <w:lang w:val="en-GB"/>
              </w:rPr>
              <w:t>-</w:t>
            </w:r>
          </w:p>
        </w:tc>
        <w:tc>
          <w:tcPr>
            <w:tcW w:w="0" w:type="auto"/>
            <w:tcBorders>
              <w:top w:val="nil"/>
              <w:bottom w:val="nil"/>
            </w:tcBorders>
            <w:vAlign w:val="center"/>
          </w:tcPr>
          <w:p w14:paraId="2F7AF2DB" w14:textId="77777777" w:rsidR="00E73192" w:rsidRPr="00E73192" w:rsidRDefault="00E73192" w:rsidP="00A66A69">
            <w:pPr>
              <w:spacing w:line="276" w:lineRule="auto"/>
              <w:jc w:val="both"/>
              <w:rPr>
                <w:lang w:val="en-GB"/>
              </w:rPr>
            </w:pPr>
            <w:r w:rsidRPr="00E73192">
              <w:rPr>
                <w:lang w:val="en-GB"/>
              </w:rPr>
              <w:t>2.78</w:t>
            </w:r>
          </w:p>
        </w:tc>
        <w:tc>
          <w:tcPr>
            <w:tcW w:w="0" w:type="auto"/>
            <w:tcBorders>
              <w:top w:val="nil"/>
              <w:bottom w:val="nil"/>
            </w:tcBorders>
            <w:vAlign w:val="center"/>
          </w:tcPr>
          <w:p w14:paraId="1AC38A76" w14:textId="77777777" w:rsidR="00E73192" w:rsidRPr="00E73192" w:rsidRDefault="00E73192" w:rsidP="00A66A69">
            <w:pPr>
              <w:spacing w:line="276" w:lineRule="auto"/>
              <w:jc w:val="both"/>
              <w:rPr>
                <w:iCs/>
                <w:lang w:val="en-GB"/>
              </w:rPr>
            </w:pPr>
            <w:r w:rsidRPr="00E73192">
              <w:rPr>
                <w:iCs/>
                <w:lang w:val="en-GB"/>
              </w:rPr>
              <w:t>0.095</w:t>
            </w:r>
          </w:p>
        </w:tc>
        <w:tc>
          <w:tcPr>
            <w:tcW w:w="0" w:type="auto"/>
            <w:tcBorders>
              <w:top w:val="nil"/>
              <w:bottom w:val="nil"/>
            </w:tcBorders>
          </w:tcPr>
          <w:p w14:paraId="5AA38E9B" w14:textId="77777777" w:rsidR="00E73192" w:rsidRPr="00E73192" w:rsidRDefault="00E73192" w:rsidP="00A66A69">
            <w:pPr>
              <w:spacing w:line="276" w:lineRule="auto"/>
              <w:jc w:val="both"/>
              <w:rPr>
                <w:iCs/>
                <w:lang w:val="en-GB"/>
              </w:rPr>
            </w:pPr>
          </w:p>
        </w:tc>
      </w:tr>
      <w:tr w:rsidR="00E73192" w:rsidRPr="00E73192" w14:paraId="2E979AF6" w14:textId="77777777" w:rsidTr="00E73192">
        <w:tc>
          <w:tcPr>
            <w:tcW w:w="0" w:type="auto"/>
            <w:tcBorders>
              <w:top w:val="nil"/>
              <w:bottom w:val="nil"/>
            </w:tcBorders>
          </w:tcPr>
          <w:p w14:paraId="324318FD" w14:textId="77777777" w:rsidR="00E73192" w:rsidRPr="00E73192" w:rsidRDefault="00E73192" w:rsidP="00A66A69">
            <w:pPr>
              <w:spacing w:line="276" w:lineRule="auto"/>
              <w:jc w:val="both"/>
              <w:rPr>
                <w:lang w:val="en-GB"/>
              </w:rPr>
            </w:pPr>
            <w:r w:rsidRPr="00E73192">
              <w:rPr>
                <w:lang w:val="en-GB"/>
              </w:rPr>
              <w:t>Prey size (quadratic component)</w:t>
            </w:r>
          </w:p>
        </w:tc>
        <w:tc>
          <w:tcPr>
            <w:tcW w:w="0" w:type="auto"/>
            <w:tcBorders>
              <w:top w:val="nil"/>
              <w:bottom w:val="nil"/>
            </w:tcBorders>
          </w:tcPr>
          <w:p w14:paraId="53227D19" w14:textId="77777777" w:rsidR="00E73192" w:rsidRPr="00E73192" w:rsidRDefault="00E73192" w:rsidP="00A66A69">
            <w:pPr>
              <w:spacing w:line="276" w:lineRule="auto"/>
              <w:jc w:val="both"/>
              <w:rPr>
                <w:lang w:val="en-GB"/>
              </w:rPr>
            </w:pPr>
            <w:r w:rsidRPr="00E73192">
              <w:rPr>
                <w:lang w:val="en-GB"/>
              </w:rPr>
              <w:t>-</w:t>
            </w:r>
          </w:p>
        </w:tc>
        <w:tc>
          <w:tcPr>
            <w:tcW w:w="0" w:type="auto"/>
            <w:tcBorders>
              <w:top w:val="nil"/>
              <w:bottom w:val="nil"/>
            </w:tcBorders>
            <w:vAlign w:val="center"/>
          </w:tcPr>
          <w:p w14:paraId="6D260417" w14:textId="77777777" w:rsidR="00E73192" w:rsidRPr="00E73192" w:rsidRDefault="00E73192" w:rsidP="00A66A69">
            <w:pPr>
              <w:spacing w:line="276" w:lineRule="auto"/>
              <w:jc w:val="both"/>
              <w:rPr>
                <w:lang w:val="en-GB"/>
              </w:rPr>
            </w:pPr>
            <w:r w:rsidRPr="00E73192">
              <w:rPr>
                <w:lang w:val="en-GB"/>
              </w:rPr>
              <w:t>0.96</w:t>
            </w:r>
          </w:p>
        </w:tc>
        <w:tc>
          <w:tcPr>
            <w:tcW w:w="0" w:type="auto"/>
            <w:tcBorders>
              <w:top w:val="nil"/>
              <w:bottom w:val="nil"/>
            </w:tcBorders>
            <w:vAlign w:val="center"/>
          </w:tcPr>
          <w:p w14:paraId="6677E8A7" w14:textId="77777777" w:rsidR="00E73192" w:rsidRPr="00E73192" w:rsidRDefault="00E73192" w:rsidP="00A66A69">
            <w:pPr>
              <w:spacing w:line="276" w:lineRule="auto"/>
              <w:jc w:val="both"/>
              <w:rPr>
                <w:iCs/>
                <w:lang w:val="en-GB"/>
              </w:rPr>
            </w:pPr>
            <w:r w:rsidRPr="00E73192">
              <w:rPr>
                <w:iCs/>
                <w:lang w:val="en-GB"/>
              </w:rPr>
              <w:t>0.327</w:t>
            </w:r>
          </w:p>
        </w:tc>
        <w:tc>
          <w:tcPr>
            <w:tcW w:w="0" w:type="auto"/>
            <w:tcBorders>
              <w:top w:val="nil"/>
              <w:bottom w:val="nil"/>
            </w:tcBorders>
          </w:tcPr>
          <w:p w14:paraId="21254A14" w14:textId="77777777" w:rsidR="00E73192" w:rsidRPr="00E73192" w:rsidRDefault="00E73192" w:rsidP="00A66A69">
            <w:pPr>
              <w:spacing w:line="276" w:lineRule="auto"/>
              <w:jc w:val="both"/>
              <w:rPr>
                <w:iCs/>
                <w:lang w:val="en-GB"/>
              </w:rPr>
            </w:pPr>
            <w:r w:rsidRPr="00E73192">
              <w:rPr>
                <w:iCs/>
                <w:lang w:val="en-GB"/>
              </w:rPr>
              <w:t>-</w:t>
            </w:r>
          </w:p>
        </w:tc>
      </w:tr>
      <w:tr w:rsidR="00A66A69" w:rsidRPr="00E73192" w14:paraId="33424C68" w14:textId="77777777" w:rsidTr="00123133">
        <w:trPr>
          <w:trHeight w:val="312"/>
        </w:trPr>
        <w:tc>
          <w:tcPr>
            <w:tcW w:w="0" w:type="auto"/>
            <w:tcBorders>
              <w:top w:val="nil"/>
              <w:bottom w:val="nil"/>
            </w:tcBorders>
          </w:tcPr>
          <w:p w14:paraId="23940728" w14:textId="77777777" w:rsidR="00A66A69" w:rsidRPr="00E73192" w:rsidRDefault="00A66A69" w:rsidP="00A66A69">
            <w:pPr>
              <w:spacing w:line="276" w:lineRule="auto"/>
              <w:jc w:val="both"/>
              <w:rPr>
                <w:i/>
                <w:u w:val="single"/>
                <w:lang w:val="en-GB"/>
              </w:rPr>
            </w:pPr>
            <w:r w:rsidRPr="00E73192">
              <w:rPr>
                <w:i/>
                <w:u w:val="single"/>
                <w:lang w:val="en-GB"/>
              </w:rPr>
              <w:t>S. dumicola</w:t>
            </w:r>
          </w:p>
        </w:tc>
        <w:tc>
          <w:tcPr>
            <w:tcW w:w="0" w:type="auto"/>
            <w:tcBorders>
              <w:top w:val="nil"/>
              <w:bottom w:val="nil"/>
            </w:tcBorders>
          </w:tcPr>
          <w:p w14:paraId="00E34315" w14:textId="77777777" w:rsidR="00A66A69" w:rsidRPr="00E73192" w:rsidRDefault="00A66A69" w:rsidP="00A66A69">
            <w:pPr>
              <w:spacing w:line="276" w:lineRule="auto"/>
              <w:jc w:val="both"/>
              <w:rPr>
                <w:lang w:val="en-GB"/>
              </w:rPr>
            </w:pPr>
          </w:p>
        </w:tc>
        <w:tc>
          <w:tcPr>
            <w:tcW w:w="0" w:type="auto"/>
            <w:tcBorders>
              <w:top w:val="nil"/>
              <w:bottom w:val="nil"/>
            </w:tcBorders>
            <w:vAlign w:val="center"/>
          </w:tcPr>
          <w:p w14:paraId="29911CED" w14:textId="77777777" w:rsidR="00A66A69" w:rsidRPr="00E73192" w:rsidRDefault="00A66A69" w:rsidP="00A66A69">
            <w:pPr>
              <w:spacing w:line="276" w:lineRule="auto"/>
              <w:jc w:val="both"/>
              <w:rPr>
                <w:lang w:val="en-GB"/>
              </w:rPr>
            </w:pPr>
          </w:p>
        </w:tc>
        <w:tc>
          <w:tcPr>
            <w:tcW w:w="0" w:type="auto"/>
            <w:tcBorders>
              <w:top w:val="nil"/>
              <w:bottom w:val="nil"/>
            </w:tcBorders>
            <w:vAlign w:val="center"/>
          </w:tcPr>
          <w:p w14:paraId="3F0F6E97" w14:textId="77777777" w:rsidR="00A66A69" w:rsidRPr="00E73192" w:rsidRDefault="00A66A69" w:rsidP="00A66A69">
            <w:pPr>
              <w:spacing w:line="276" w:lineRule="auto"/>
              <w:jc w:val="both"/>
              <w:rPr>
                <w:iCs/>
                <w:lang w:val="en-GB"/>
              </w:rPr>
            </w:pPr>
          </w:p>
        </w:tc>
        <w:tc>
          <w:tcPr>
            <w:tcW w:w="0" w:type="auto"/>
            <w:tcBorders>
              <w:top w:val="nil"/>
              <w:bottom w:val="nil"/>
            </w:tcBorders>
          </w:tcPr>
          <w:p w14:paraId="4E126890" w14:textId="77777777" w:rsidR="00A66A69" w:rsidRPr="00E73192" w:rsidRDefault="00A66A69" w:rsidP="00A66A69">
            <w:pPr>
              <w:spacing w:line="276" w:lineRule="auto"/>
              <w:jc w:val="both"/>
              <w:rPr>
                <w:iCs/>
                <w:lang w:val="en-GB"/>
              </w:rPr>
            </w:pPr>
          </w:p>
        </w:tc>
      </w:tr>
      <w:tr w:rsidR="00A66A69" w:rsidRPr="00E73192" w14:paraId="7A9FEFED" w14:textId="77777777" w:rsidTr="00123133">
        <w:trPr>
          <w:trHeight w:val="312"/>
        </w:trPr>
        <w:tc>
          <w:tcPr>
            <w:tcW w:w="0" w:type="auto"/>
            <w:tcBorders>
              <w:top w:val="nil"/>
              <w:bottom w:val="nil"/>
            </w:tcBorders>
          </w:tcPr>
          <w:p w14:paraId="117A016F" w14:textId="77777777" w:rsidR="00A66A69" w:rsidRPr="00E73192" w:rsidRDefault="00A66A69" w:rsidP="00A66A69">
            <w:pPr>
              <w:spacing w:line="276" w:lineRule="auto"/>
              <w:jc w:val="both"/>
              <w:rPr>
                <w:lang w:val="en-GB"/>
              </w:rPr>
            </w:pPr>
            <w:r w:rsidRPr="00E73192">
              <w:rPr>
                <w:lang w:val="en-GB"/>
              </w:rPr>
              <w:t>Intercept</w:t>
            </w:r>
          </w:p>
        </w:tc>
        <w:tc>
          <w:tcPr>
            <w:tcW w:w="0" w:type="auto"/>
            <w:tcBorders>
              <w:top w:val="nil"/>
              <w:bottom w:val="nil"/>
            </w:tcBorders>
          </w:tcPr>
          <w:p w14:paraId="1095B606" w14:textId="77777777" w:rsidR="00A66A69" w:rsidRPr="00E73192" w:rsidRDefault="00A66A69" w:rsidP="00A66A69">
            <w:pPr>
              <w:spacing w:line="276" w:lineRule="auto"/>
              <w:jc w:val="both"/>
              <w:rPr>
                <w:lang w:val="en-GB"/>
              </w:rPr>
            </w:pPr>
            <w:r w:rsidRPr="00E73192">
              <w:rPr>
                <w:lang w:val="en-GB"/>
              </w:rPr>
              <w:t>1.47</w:t>
            </w:r>
            <w:r w:rsidRPr="00E73192">
              <w:rPr>
                <w:lang w:val="en-GB"/>
              </w:rPr>
              <w:sym w:font="Symbol" w:char="F0B1"/>
            </w:r>
            <w:r w:rsidRPr="00E73192">
              <w:rPr>
                <w:lang w:val="en-GB"/>
              </w:rPr>
              <w:t>0.40</w:t>
            </w:r>
          </w:p>
        </w:tc>
        <w:tc>
          <w:tcPr>
            <w:tcW w:w="0" w:type="auto"/>
            <w:tcBorders>
              <w:top w:val="nil"/>
              <w:bottom w:val="nil"/>
            </w:tcBorders>
            <w:vAlign w:val="center"/>
          </w:tcPr>
          <w:p w14:paraId="5A74CE95" w14:textId="77777777" w:rsidR="00A66A69" w:rsidRPr="00E73192" w:rsidRDefault="00A66A69" w:rsidP="00A66A69">
            <w:pPr>
              <w:spacing w:line="276" w:lineRule="auto"/>
              <w:jc w:val="both"/>
              <w:rPr>
                <w:lang w:val="en-GB"/>
              </w:rPr>
            </w:pPr>
            <w:r w:rsidRPr="00E73192">
              <w:rPr>
                <w:lang w:val="en-GB"/>
              </w:rPr>
              <w:t>-</w:t>
            </w:r>
          </w:p>
        </w:tc>
        <w:tc>
          <w:tcPr>
            <w:tcW w:w="0" w:type="auto"/>
            <w:tcBorders>
              <w:top w:val="nil"/>
              <w:bottom w:val="nil"/>
            </w:tcBorders>
            <w:vAlign w:val="center"/>
          </w:tcPr>
          <w:p w14:paraId="4E261221" w14:textId="77777777" w:rsidR="00A66A69" w:rsidRPr="00E73192" w:rsidRDefault="00A66A69" w:rsidP="00A66A69">
            <w:pPr>
              <w:spacing w:line="276" w:lineRule="auto"/>
              <w:jc w:val="both"/>
              <w:rPr>
                <w:iCs/>
                <w:lang w:val="en-GB"/>
              </w:rPr>
            </w:pPr>
            <w:r w:rsidRPr="00E73192">
              <w:rPr>
                <w:iCs/>
                <w:lang w:val="en-GB"/>
              </w:rPr>
              <w:t>-</w:t>
            </w:r>
          </w:p>
        </w:tc>
        <w:tc>
          <w:tcPr>
            <w:tcW w:w="0" w:type="auto"/>
            <w:tcBorders>
              <w:top w:val="nil"/>
              <w:bottom w:val="nil"/>
            </w:tcBorders>
          </w:tcPr>
          <w:p w14:paraId="25925A53" w14:textId="77777777" w:rsidR="00A66A69" w:rsidRPr="00E73192" w:rsidRDefault="00A66A69" w:rsidP="00A66A69">
            <w:pPr>
              <w:spacing w:line="276" w:lineRule="auto"/>
              <w:jc w:val="both"/>
              <w:rPr>
                <w:iCs/>
                <w:lang w:val="en-GB"/>
              </w:rPr>
            </w:pPr>
          </w:p>
        </w:tc>
      </w:tr>
      <w:tr w:rsidR="00A66A69" w:rsidRPr="00E73192" w14:paraId="13BB028E" w14:textId="77777777" w:rsidTr="00123133">
        <w:tc>
          <w:tcPr>
            <w:tcW w:w="0" w:type="auto"/>
            <w:tcBorders>
              <w:top w:val="nil"/>
              <w:bottom w:val="nil"/>
            </w:tcBorders>
          </w:tcPr>
          <w:p w14:paraId="64C445C4" w14:textId="77777777" w:rsidR="00A66A69" w:rsidRPr="00E73192" w:rsidRDefault="00A66A69" w:rsidP="00A66A69">
            <w:pPr>
              <w:spacing w:line="276" w:lineRule="auto"/>
              <w:jc w:val="both"/>
              <w:rPr>
                <w:lang w:val="en-GB"/>
              </w:rPr>
            </w:pPr>
            <w:r w:rsidRPr="00E73192">
              <w:rPr>
                <w:lang w:val="en-GB"/>
              </w:rPr>
              <w:t>Prey size</w:t>
            </w:r>
          </w:p>
        </w:tc>
        <w:tc>
          <w:tcPr>
            <w:tcW w:w="0" w:type="auto"/>
            <w:tcBorders>
              <w:top w:val="nil"/>
              <w:bottom w:val="nil"/>
            </w:tcBorders>
          </w:tcPr>
          <w:p w14:paraId="58B554FB" w14:textId="77777777" w:rsidR="00A66A69" w:rsidRPr="00E73192" w:rsidRDefault="00A66A69" w:rsidP="00A66A69">
            <w:pPr>
              <w:spacing w:line="276" w:lineRule="auto"/>
              <w:jc w:val="both"/>
              <w:rPr>
                <w:lang w:val="en-GB"/>
              </w:rPr>
            </w:pPr>
            <w:r w:rsidRPr="00E73192">
              <w:rPr>
                <w:lang w:val="en-GB"/>
              </w:rPr>
              <w:t>0.61</w:t>
            </w:r>
            <w:r w:rsidRPr="00E73192">
              <w:rPr>
                <w:lang w:val="en-GB"/>
              </w:rPr>
              <w:sym w:font="Symbol" w:char="F0B1"/>
            </w:r>
            <w:r w:rsidRPr="00E73192">
              <w:rPr>
                <w:lang w:val="en-GB"/>
              </w:rPr>
              <w:t>0.27</w:t>
            </w:r>
          </w:p>
        </w:tc>
        <w:tc>
          <w:tcPr>
            <w:tcW w:w="0" w:type="auto"/>
            <w:tcBorders>
              <w:top w:val="nil"/>
              <w:bottom w:val="nil"/>
            </w:tcBorders>
            <w:vAlign w:val="center"/>
          </w:tcPr>
          <w:p w14:paraId="3F8A06C9" w14:textId="77777777" w:rsidR="00A66A69" w:rsidRPr="00E73192" w:rsidRDefault="00A66A69" w:rsidP="00A66A69">
            <w:pPr>
              <w:spacing w:line="276" w:lineRule="auto"/>
              <w:jc w:val="both"/>
              <w:rPr>
                <w:lang w:val="en-GB"/>
              </w:rPr>
            </w:pPr>
            <w:r w:rsidRPr="00E73192">
              <w:rPr>
                <w:lang w:val="en-GB"/>
              </w:rPr>
              <w:t>-</w:t>
            </w:r>
          </w:p>
        </w:tc>
        <w:tc>
          <w:tcPr>
            <w:tcW w:w="0" w:type="auto"/>
            <w:tcBorders>
              <w:top w:val="nil"/>
              <w:bottom w:val="nil"/>
            </w:tcBorders>
            <w:vAlign w:val="center"/>
          </w:tcPr>
          <w:p w14:paraId="2D33328D" w14:textId="77777777" w:rsidR="00A66A69" w:rsidRPr="00E73192" w:rsidRDefault="00A66A69" w:rsidP="00A66A69">
            <w:pPr>
              <w:spacing w:line="276" w:lineRule="auto"/>
              <w:jc w:val="both"/>
              <w:rPr>
                <w:iCs/>
                <w:lang w:val="en-GB"/>
              </w:rPr>
            </w:pPr>
            <w:r w:rsidRPr="00E73192">
              <w:rPr>
                <w:iCs/>
                <w:lang w:val="en-GB"/>
              </w:rPr>
              <w:t>-</w:t>
            </w:r>
          </w:p>
        </w:tc>
        <w:tc>
          <w:tcPr>
            <w:tcW w:w="0" w:type="auto"/>
            <w:tcBorders>
              <w:top w:val="nil"/>
              <w:bottom w:val="nil"/>
            </w:tcBorders>
          </w:tcPr>
          <w:p w14:paraId="2027036C" w14:textId="77777777" w:rsidR="00A66A69" w:rsidRPr="00E73192" w:rsidRDefault="00A66A69" w:rsidP="00A66A69">
            <w:pPr>
              <w:spacing w:line="276" w:lineRule="auto"/>
              <w:jc w:val="both"/>
              <w:rPr>
                <w:iCs/>
                <w:lang w:val="en-GB"/>
              </w:rPr>
            </w:pPr>
          </w:p>
        </w:tc>
      </w:tr>
      <w:tr w:rsidR="00A66A69" w:rsidRPr="00E73192" w14:paraId="0317DD40" w14:textId="77777777" w:rsidTr="00123133">
        <w:tc>
          <w:tcPr>
            <w:tcW w:w="0" w:type="auto"/>
            <w:tcBorders>
              <w:top w:val="nil"/>
              <w:bottom w:val="nil"/>
            </w:tcBorders>
          </w:tcPr>
          <w:p w14:paraId="085DBD88" w14:textId="77777777" w:rsidR="00A66A69" w:rsidRPr="00E73192" w:rsidRDefault="00A66A69" w:rsidP="00A66A69">
            <w:pPr>
              <w:spacing w:line="276" w:lineRule="auto"/>
              <w:jc w:val="both"/>
              <w:rPr>
                <w:lang w:val="en-GB"/>
              </w:rPr>
            </w:pPr>
            <w:r w:rsidRPr="00E73192">
              <w:rPr>
                <w:lang w:val="en-GB"/>
              </w:rPr>
              <w:t>Prey size (quadratic component)</w:t>
            </w:r>
          </w:p>
        </w:tc>
        <w:tc>
          <w:tcPr>
            <w:tcW w:w="0" w:type="auto"/>
            <w:tcBorders>
              <w:top w:val="nil"/>
              <w:bottom w:val="nil"/>
            </w:tcBorders>
          </w:tcPr>
          <w:p w14:paraId="0F3CC9E0" w14:textId="77777777" w:rsidR="00A66A69" w:rsidRPr="00E73192" w:rsidRDefault="00A66A69" w:rsidP="00A66A69">
            <w:pPr>
              <w:spacing w:line="276" w:lineRule="auto"/>
              <w:jc w:val="both"/>
              <w:rPr>
                <w:lang w:val="en-GB"/>
              </w:rPr>
            </w:pPr>
            <w:r w:rsidRPr="00E73192">
              <w:rPr>
                <w:lang w:val="en-GB"/>
              </w:rPr>
              <w:t>-0.81</w:t>
            </w:r>
            <w:r w:rsidRPr="00E73192">
              <w:rPr>
                <w:lang w:val="en-GB"/>
              </w:rPr>
              <w:sym w:font="Symbol" w:char="F0B1"/>
            </w:r>
            <w:r w:rsidRPr="00E73192">
              <w:rPr>
                <w:lang w:val="en-GB"/>
              </w:rPr>
              <w:t>0.25</w:t>
            </w:r>
          </w:p>
        </w:tc>
        <w:tc>
          <w:tcPr>
            <w:tcW w:w="0" w:type="auto"/>
            <w:tcBorders>
              <w:top w:val="nil"/>
              <w:bottom w:val="nil"/>
            </w:tcBorders>
            <w:vAlign w:val="center"/>
          </w:tcPr>
          <w:p w14:paraId="2A194415" w14:textId="77777777" w:rsidR="00A66A69" w:rsidRPr="00E73192" w:rsidRDefault="00A66A69" w:rsidP="00A66A69">
            <w:pPr>
              <w:spacing w:line="276" w:lineRule="auto"/>
              <w:jc w:val="both"/>
              <w:rPr>
                <w:lang w:val="en-GB"/>
              </w:rPr>
            </w:pPr>
            <w:r w:rsidRPr="00E73192">
              <w:rPr>
                <w:lang w:val="en-GB"/>
              </w:rPr>
              <w:t>14.61</w:t>
            </w:r>
          </w:p>
        </w:tc>
        <w:tc>
          <w:tcPr>
            <w:tcW w:w="0" w:type="auto"/>
            <w:tcBorders>
              <w:top w:val="nil"/>
              <w:bottom w:val="nil"/>
            </w:tcBorders>
            <w:vAlign w:val="center"/>
          </w:tcPr>
          <w:p w14:paraId="2655ABD4" w14:textId="77777777" w:rsidR="00A66A69" w:rsidRPr="00FB6DEF" w:rsidRDefault="00A66A69" w:rsidP="00A66A69">
            <w:pPr>
              <w:spacing w:line="276" w:lineRule="auto"/>
              <w:jc w:val="both"/>
              <w:rPr>
                <w:b/>
                <w:iCs/>
                <w:lang w:val="en-GB"/>
              </w:rPr>
            </w:pPr>
            <w:r w:rsidRPr="00FB6DEF">
              <w:rPr>
                <w:b/>
                <w:iCs/>
              </w:rPr>
              <w:t>&lt;0.001</w:t>
            </w:r>
          </w:p>
        </w:tc>
        <w:tc>
          <w:tcPr>
            <w:tcW w:w="0" w:type="auto"/>
            <w:tcBorders>
              <w:top w:val="nil"/>
              <w:bottom w:val="nil"/>
            </w:tcBorders>
          </w:tcPr>
          <w:p w14:paraId="3FADA175" w14:textId="77777777" w:rsidR="00A66A69" w:rsidRPr="00E73192" w:rsidRDefault="00A66A69" w:rsidP="00A66A69">
            <w:pPr>
              <w:spacing w:line="276" w:lineRule="auto"/>
              <w:jc w:val="both"/>
              <w:rPr>
                <w:iCs/>
                <w:lang w:val="en-GB"/>
              </w:rPr>
            </w:pPr>
            <w:r w:rsidRPr="00E73192">
              <w:rPr>
                <w:iCs/>
                <w:color w:val="000000" w:themeColor="text1"/>
                <w:lang w:val="en-GB"/>
              </w:rPr>
              <w:t>25.2 (21.5-28.9)</w:t>
            </w:r>
          </w:p>
        </w:tc>
      </w:tr>
      <w:tr w:rsidR="00E73192" w:rsidRPr="00E73192" w14:paraId="77EB3B9E" w14:textId="77777777" w:rsidTr="00E73192">
        <w:tc>
          <w:tcPr>
            <w:tcW w:w="0" w:type="auto"/>
            <w:tcBorders>
              <w:top w:val="nil"/>
              <w:bottom w:val="nil"/>
            </w:tcBorders>
          </w:tcPr>
          <w:p w14:paraId="0920A3F7" w14:textId="77777777" w:rsidR="00E73192" w:rsidRPr="00E73192" w:rsidRDefault="00E73192" w:rsidP="00A66A69">
            <w:pPr>
              <w:spacing w:line="276" w:lineRule="auto"/>
              <w:jc w:val="both"/>
              <w:rPr>
                <w:i/>
                <w:u w:val="single"/>
                <w:lang w:val="en-GB"/>
              </w:rPr>
            </w:pPr>
            <w:r w:rsidRPr="00E73192">
              <w:rPr>
                <w:i/>
                <w:u w:val="single"/>
                <w:lang w:val="en-GB"/>
              </w:rPr>
              <w:t>S. mimosarum</w:t>
            </w:r>
          </w:p>
        </w:tc>
        <w:tc>
          <w:tcPr>
            <w:tcW w:w="0" w:type="auto"/>
            <w:tcBorders>
              <w:top w:val="nil"/>
              <w:bottom w:val="nil"/>
            </w:tcBorders>
          </w:tcPr>
          <w:p w14:paraId="443EF0FB" w14:textId="77777777" w:rsidR="00E73192" w:rsidRPr="00E73192" w:rsidRDefault="00E73192" w:rsidP="00A66A69">
            <w:pPr>
              <w:spacing w:line="276" w:lineRule="auto"/>
              <w:jc w:val="both"/>
              <w:rPr>
                <w:lang w:val="en-GB"/>
              </w:rPr>
            </w:pPr>
          </w:p>
        </w:tc>
        <w:tc>
          <w:tcPr>
            <w:tcW w:w="0" w:type="auto"/>
            <w:tcBorders>
              <w:top w:val="nil"/>
              <w:bottom w:val="nil"/>
            </w:tcBorders>
            <w:vAlign w:val="center"/>
          </w:tcPr>
          <w:p w14:paraId="3DAF9424" w14:textId="77777777" w:rsidR="00E73192" w:rsidRPr="00E73192" w:rsidRDefault="00E73192" w:rsidP="00A66A69">
            <w:pPr>
              <w:spacing w:line="276" w:lineRule="auto"/>
              <w:jc w:val="both"/>
              <w:rPr>
                <w:lang w:val="en-GB"/>
              </w:rPr>
            </w:pPr>
          </w:p>
        </w:tc>
        <w:tc>
          <w:tcPr>
            <w:tcW w:w="0" w:type="auto"/>
            <w:tcBorders>
              <w:top w:val="nil"/>
              <w:bottom w:val="nil"/>
            </w:tcBorders>
            <w:vAlign w:val="center"/>
          </w:tcPr>
          <w:p w14:paraId="13D30372" w14:textId="77777777" w:rsidR="00E73192" w:rsidRPr="00E73192" w:rsidRDefault="00E73192" w:rsidP="00A66A69">
            <w:pPr>
              <w:spacing w:line="276" w:lineRule="auto"/>
              <w:jc w:val="both"/>
              <w:rPr>
                <w:iCs/>
                <w:lang w:val="en-GB"/>
              </w:rPr>
            </w:pPr>
          </w:p>
        </w:tc>
        <w:tc>
          <w:tcPr>
            <w:tcW w:w="0" w:type="auto"/>
            <w:tcBorders>
              <w:top w:val="nil"/>
              <w:bottom w:val="nil"/>
            </w:tcBorders>
          </w:tcPr>
          <w:p w14:paraId="2137E224" w14:textId="77777777" w:rsidR="00E73192" w:rsidRPr="00E73192" w:rsidRDefault="00E73192" w:rsidP="00A66A69">
            <w:pPr>
              <w:spacing w:line="276" w:lineRule="auto"/>
              <w:jc w:val="both"/>
              <w:rPr>
                <w:iCs/>
                <w:lang w:val="en-GB"/>
              </w:rPr>
            </w:pPr>
          </w:p>
        </w:tc>
      </w:tr>
      <w:tr w:rsidR="00E73192" w:rsidRPr="00E73192" w14:paraId="1A14022C" w14:textId="77777777" w:rsidTr="00E73192">
        <w:tc>
          <w:tcPr>
            <w:tcW w:w="0" w:type="auto"/>
            <w:tcBorders>
              <w:top w:val="nil"/>
              <w:bottom w:val="nil"/>
            </w:tcBorders>
          </w:tcPr>
          <w:p w14:paraId="165B139D" w14:textId="77777777" w:rsidR="00E73192" w:rsidRPr="00E73192" w:rsidRDefault="00E73192" w:rsidP="00A66A69">
            <w:pPr>
              <w:spacing w:line="276" w:lineRule="auto"/>
              <w:jc w:val="both"/>
              <w:rPr>
                <w:lang w:val="en-GB"/>
              </w:rPr>
            </w:pPr>
            <w:r w:rsidRPr="00E73192">
              <w:rPr>
                <w:lang w:val="en-GB"/>
              </w:rPr>
              <w:t>Intercept</w:t>
            </w:r>
          </w:p>
        </w:tc>
        <w:tc>
          <w:tcPr>
            <w:tcW w:w="0" w:type="auto"/>
            <w:tcBorders>
              <w:top w:val="nil"/>
              <w:bottom w:val="nil"/>
            </w:tcBorders>
          </w:tcPr>
          <w:p w14:paraId="3F0C2136" w14:textId="77777777" w:rsidR="00E73192" w:rsidRPr="00E73192" w:rsidRDefault="00E73192" w:rsidP="00A66A69">
            <w:pPr>
              <w:spacing w:line="276" w:lineRule="auto"/>
              <w:jc w:val="both"/>
              <w:rPr>
                <w:lang w:val="en-GB"/>
              </w:rPr>
            </w:pPr>
            <w:r w:rsidRPr="00E73192">
              <w:rPr>
                <w:lang w:val="en-GB"/>
              </w:rPr>
              <w:t>-0.16</w:t>
            </w:r>
            <w:r w:rsidRPr="00E73192">
              <w:rPr>
                <w:lang w:val="en-GB"/>
              </w:rPr>
              <w:sym w:font="Symbol" w:char="F0B1"/>
            </w:r>
            <w:r w:rsidRPr="00E73192">
              <w:rPr>
                <w:lang w:val="en-GB"/>
              </w:rPr>
              <w:t>0.41</w:t>
            </w:r>
          </w:p>
        </w:tc>
        <w:tc>
          <w:tcPr>
            <w:tcW w:w="0" w:type="auto"/>
            <w:tcBorders>
              <w:top w:val="nil"/>
              <w:bottom w:val="nil"/>
            </w:tcBorders>
            <w:vAlign w:val="center"/>
          </w:tcPr>
          <w:p w14:paraId="4F62F0C7" w14:textId="77777777" w:rsidR="00E73192" w:rsidRPr="00E73192" w:rsidRDefault="00E73192" w:rsidP="00A66A69">
            <w:pPr>
              <w:spacing w:line="276" w:lineRule="auto"/>
              <w:jc w:val="both"/>
              <w:rPr>
                <w:lang w:val="en-GB"/>
              </w:rPr>
            </w:pPr>
            <w:r w:rsidRPr="00E73192">
              <w:rPr>
                <w:lang w:val="en-GB"/>
              </w:rPr>
              <w:t>-</w:t>
            </w:r>
          </w:p>
        </w:tc>
        <w:tc>
          <w:tcPr>
            <w:tcW w:w="0" w:type="auto"/>
            <w:tcBorders>
              <w:top w:val="nil"/>
              <w:bottom w:val="nil"/>
            </w:tcBorders>
            <w:vAlign w:val="center"/>
          </w:tcPr>
          <w:p w14:paraId="21BBEC2B" w14:textId="77777777" w:rsidR="00E73192" w:rsidRPr="00E73192" w:rsidRDefault="00E73192" w:rsidP="00A66A69">
            <w:pPr>
              <w:spacing w:line="276" w:lineRule="auto"/>
              <w:jc w:val="both"/>
              <w:rPr>
                <w:iCs/>
                <w:lang w:val="en-GB"/>
              </w:rPr>
            </w:pPr>
            <w:r w:rsidRPr="00E73192">
              <w:rPr>
                <w:iCs/>
                <w:lang w:val="en-GB"/>
              </w:rPr>
              <w:t>-</w:t>
            </w:r>
          </w:p>
        </w:tc>
        <w:tc>
          <w:tcPr>
            <w:tcW w:w="0" w:type="auto"/>
            <w:tcBorders>
              <w:top w:val="nil"/>
              <w:bottom w:val="nil"/>
            </w:tcBorders>
          </w:tcPr>
          <w:p w14:paraId="415FFA59" w14:textId="77777777" w:rsidR="00E73192" w:rsidRPr="00E73192" w:rsidRDefault="00E73192" w:rsidP="00A66A69">
            <w:pPr>
              <w:spacing w:line="276" w:lineRule="auto"/>
              <w:jc w:val="both"/>
              <w:rPr>
                <w:iCs/>
                <w:lang w:val="en-GB"/>
              </w:rPr>
            </w:pPr>
          </w:p>
        </w:tc>
      </w:tr>
      <w:tr w:rsidR="00E73192" w:rsidRPr="00E73192" w14:paraId="2A66FEB2" w14:textId="77777777" w:rsidTr="00E73192">
        <w:tc>
          <w:tcPr>
            <w:tcW w:w="0" w:type="auto"/>
            <w:tcBorders>
              <w:top w:val="nil"/>
              <w:bottom w:val="nil"/>
            </w:tcBorders>
          </w:tcPr>
          <w:p w14:paraId="0CA423A9" w14:textId="77777777" w:rsidR="00E73192" w:rsidRPr="00E73192" w:rsidRDefault="00E73192" w:rsidP="00A66A69">
            <w:pPr>
              <w:spacing w:line="276" w:lineRule="auto"/>
              <w:jc w:val="both"/>
              <w:rPr>
                <w:lang w:val="en-GB"/>
              </w:rPr>
            </w:pPr>
            <w:r w:rsidRPr="00E73192">
              <w:rPr>
                <w:lang w:val="en-GB"/>
              </w:rPr>
              <w:t>Prey size</w:t>
            </w:r>
          </w:p>
        </w:tc>
        <w:tc>
          <w:tcPr>
            <w:tcW w:w="0" w:type="auto"/>
            <w:tcBorders>
              <w:top w:val="nil"/>
              <w:bottom w:val="nil"/>
            </w:tcBorders>
          </w:tcPr>
          <w:p w14:paraId="0FF8BD6D" w14:textId="77777777" w:rsidR="00E73192" w:rsidRPr="00E73192" w:rsidRDefault="00E73192" w:rsidP="00A66A69">
            <w:pPr>
              <w:spacing w:line="276" w:lineRule="auto"/>
              <w:jc w:val="both"/>
              <w:rPr>
                <w:lang w:val="en-GB"/>
              </w:rPr>
            </w:pPr>
            <w:r w:rsidRPr="00E73192">
              <w:rPr>
                <w:lang w:val="en-GB"/>
              </w:rPr>
              <w:t>-</w:t>
            </w:r>
          </w:p>
        </w:tc>
        <w:tc>
          <w:tcPr>
            <w:tcW w:w="0" w:type="auto"/>
            <w:tcBorders>
              <w:top w:val="nil"/>
              <w:bottom w:val="nil"/>
            </w:tcBorders>
            <w:vAlign w:val="center"/>
          </w:tcPr>
          <w:p w14:paraId="5487A675" w14:textId="77777777" w:rsidR="00E73192" w:rsidRPr="00E73192" w:rsidRDefault="00E73192" w:rsidP="00A66A69">
            <w:pPr>
              <w:spacing w:line="276" w:lineRule="auto"/>
              <w:jc w:val="both"/>
              <w:rPr>
                <w:lang w:val="en-GB"/>
              </w:rPr>
            </w:pPr>
            <w:r w:rsidRPr="00E73192">
              <w:rPr>
                <w:lang w:val="en-GB"/>
              </w:rPr>
              <w:t>0.44</w:t>
            </w:r>
          </w:p>
        </w:tc>
        <w:tc>
          <w:tcPr>
            <w:tcW w:w="0" w:type="auto"/>
            <w:tcBorders>
              <w:top w:val="nil"/>
              <w:bottom w:val="nil"/>
            </w:tcBorders>
            <w:vAlign w:val="center"/>
          </w:tcPr>
          <w:p w14:paraId="7309C89E" w14:textId="77777777" w:rsidR="00E73192" w:rsidRPr="00E73192" w:rsidRDefault="00E73192" w:rsidP="00A66A69">
            <w:pPr>
              <w:spacing w:line="276" w:lineRule="auto"/>
              <w:jc w:val="both"/>
              <w:rPr>
                <w:iCs/>
                <w:lang w:val="en-GB"/>
              </w:rPr>
            </w:pPr>
            <w:r w:rsidRPr="00E73192">
              <w:rPr>
                <w:iCs/>
                <w:lang w:val="en-GB"/>
              </w:rPr>
              <w:t>0.505</w:t>
            </w:r>
          </w:p>
        </w:tc>
        <w:tc>
          <w:tcPr>
            <w:tcW w:w="0" w:type="auto"/>
            <w:tcBorders>
              <w:top w:val="nil"/>
              <w:bottom w:val="nil"/>
            </w:tcBorders>
          </w:tcPr>
          <w:p w14:paraId="596247BD" w14:textId="77777777" w:rsidR="00E73192" w:rsidRPr="00E73192" w:rsidRDefault="00E73192" w:rsidP="00A66A69">
            <w:pPr>
              <w:spacing w:line="276" w:lineRule="auto"/>
              <w:jc w:val="both"/>
              <w:rPr>
                <w:iCs/>
                <w:lang w:val="en-GB"/>
              </w:rPr>
            </w:pPr>
          </w:p>
        </w:tc>
      </w:tr>
      <w:tr w:rsidR="00E73192" w:rsidRPr="00E73192" w14:paraId="36414293" w14:textId="77777777" w:rsidTr="00E73192">
        <w:tc>
          <w:tcPr>
            <w:tcW w:w="0" w:type="auto"/>
            <w:tcBorders>
              <w:top w:val="nil"/>
              <w:bottom w:val="nil"/>
            </w:tcBorders>
          </w:tcPr>
          <w:p w14:paraId="4C45AEC2" w14:textId="77777777" w:rsidR="00E73192" w:rsidRPr="00E73192" w:rsidRDefault="00E73192" w:rsidP="00A66A69">
            <w:pPr>
              <w:spacing w:line="276" w:lineRule="auto"/>
              <w:jc w:val="both"/>
              <w:rPr>
                <w:lang w:val="en-GB"/>
              </w:rPr>
            </w:pPr>
            <w:r w:rsidRPr="00E73192">
              <w:rPr>
                <w:lang w:val="en-GB"/>
              </w:rPr>
              <w:t>Prey size (quadratic component)</w:t>
            </w:r>
          </w:p>
        </w:tc>
        <w:tc>
          <w:tcPr>
            <w:tcW w:w="0" w:type="auto"/>
            <w:tcBorders>
              <w:top w:val="nil"/>
              <w:bottom w:val="nil"/>
            </w:tcBorders>
          </w:tcPr>
          <w:p w14:paraId="284E15E1" w14:textId="77777777" w:rsidR="00E73192" w:rsidRPr="00E73192" w:rsidRDefault="00E73192" w:rsidP="00A66A69">
            <w:pPr>
              <w:spacing w:line="276" w:lineRule="auto"/>
              <w:jc w:val="both"/>
              <w:rPr>
                <w:lang w:val="en-GB"/>
              </w:rPr>
            </w:pPr>
            <w:r w:rsidRPr="00E73192">
              <w:rPr>
                <w:lang w:val="en-GB"/>
              </w:rPr>
              <w:t>-</w:t>
            </w:r>
          </w:p>
        </w:tc>
        <w:tc>
          <w:tcPr>
            <w:tcW w:w="0" w:type="auto"/>
            <w:tcBorders>
              <w:top w:val="nil"/>
              <w:bottom w:val="nil"/>
            </w:tcBorders>
            <w:vAlign w:val="center"/>
          </w:tcPr>
          <w:p w14:paraId="56AA2491" w14:textId="77777777" w:rsidR="00E73192" w:rsidRPr="00E73192" w:rsidRDefault="00E73192" w:rsidP="00A66A69">
            <w:pPr>
              <w:spacing w:line="276" w:lineRule="auto"/>
              <w:jc w:val="both"/>
              <w:rPr>
                <w:lang w:val="en-GB"/>
              </w:rPr>
            </w:pPr>
            <w:r w:rsidRPr="00E73192">
              <w:rPr>
                <w:lang w:val="en-GB"/>
              </w:rPr>
              <w:t>0.01</w:t>
            </w:r>
          </w:p>
        </w:tc>
        <w:tc>
          <w:tcPr>
            <w:tcW w:w="0" w:type="auto"/>
            <w:tcBorders>
              <w:top w:val="nil"/>
              <w:bottom w:val="nil"/>
            </w:tcBorders>
            <w:vAlign w:val="center"/>
          </w:tcPr>
          <w:p w14:paraId="5849A19F" w14:textId="77777777" w:rsidR="00E73192" w:rsidRPr="00E73192" w:rsidRDefault="00E73192" w:rsidP="00A66A69">
            <w:pPr>
              <w:spacing w:line="276" w:lineRule="auto"/>
              <w:jc w:val="both"/>
              <w:rPr>
                <w:iCs/>
                <w:lang w:val="en-GB"/>
              </w:rPr>
            </w:pPr>
            <w:r w:rsidRPr="00E73192">
              <w:rPr>
                <w:iCs/>
                <w:lang w:val="en-GB"/>
              </w:rPr>
              <w:t>0.968</w:t>
            </w:r>
          </w:p>
        </w:tc>
        <w:tc>
          <w:tcPr>
            <w:tcW w:w="0" w:type="auto"/>
            <w:tcBorders>
              <w:top w:val="nil"/>
              <w:bottom w:val="nil"/>
            </w:tcBorders>
          </w:tcPr>
          <w:p w14:paraId="1BCA2D87" w14:textId="77777777" w:rsidR="00E73192" w:rsidRPr="00E73192" w:rsidRDefault="00E73192" w:rsidP="00A66A69">
            <w:pPr>
              <w:spacing w:line="276" w:lineRule="auto"/>
              <w:jc w:val="both"/>
              <w:rPr>
                <w:iCs/>
                <w:lang w:val="en-GB"/>
              </w:rPr>
            </w:pPr>
          </w:p>
        </w:tc>
      </w:tr>
      <w:tr w:rsidR="00E73192" w:rsidRPr="00E73192" w14:paraId="0A487832" w14:textId="77777777" w:rsidTr="00E73192">
        <w:tc>
          <w:tcPr>
            <w:tcW w:w="0" w:type="auto"/>
            <w:tcBorders>
              <w:top w:val="nil"/>
              <w:bottom w:val="nil"/>
            </w:tcBorders>
          </w:tcPr>
          <w:p w14:paraId="00A3D387" w14:textId="77777777" w:rsidR="00E73192" w:rsidRPr="00E73192" w:rsidRDefault="00E73192" w:rsidP="00A66A69">
            <w:pPr>
              <w:spacing w:line="276" w:lineRule="auto"/>
              <w:jc w:val="both"/>
              <w:rPr>
                <w:i/>
                <w:u w:val="single"/>
                <w:lang w:val="en-GB"/>
              </w:rPr>
            </w:pPr>
            <w:r w:rsidRPr="00E73192">
              <w:rPr>
                <w:i/>
                <w:u w:val="single"/>
                <w:lang w:val="en-GB"/>
              </w:rPr>
              <w:t>S. pacificus</w:t>
            </w:r>
          </w:p>
        </w:tc>
        <w:tc>
          <w:tcPr>
            <w:tcW w:w="0" w:type="auto"/>
            <w:tcBorders>
              <w:top w:val="nil"/>
              <w:bottom w:val="nil"/>
            </w:tcBorders>
          </w:tcPr>
          <w:p w14:paraId="27F69885" w14:textId="77777777" w:rsidR="00E73192" w:rsidRPr="00E73192" w:rsidRDefault="00E73192" w:rsidP="00A66A69">
            <w:pPr>
              <w:spacing w:line="276" w:lineRule="auto"/>
              <w:jc w:val="both"/>
              <w:rPr>
                <w:lang w:val="en-GB"/>
              </w:rPr>
            </w:pPr>
          </w:p>
        </w:tc>
        <w:tc>
          <w:tcPr>
            <w:tcW w:w="0" w:type="auto"/>
            <w:tcBorders>
              <w:top w:val="nil"/>
              <w:bottom w:val="nil"/>
            </w:tcBorders>
            <w:vAlign w:val="center"/>
          </w:tcPr>
          <w:p w14:paraId="3A45DBD1" w14:textId="77777777" w:rsidR="00E73192" w:rsidRPr="00E73192" w:rsidRDefault="00E73192" w:rsidP="00A66A69">
            <w:pPr>
              <w:spacing w:line="276" w:lineRule="auto"/>
              <w:jc w:val="both"/>
              <w:rPr>
                <w:lang w:val="en-GB"/>
              </w:rPr>
            </w:pPr>
          </w:p>
        </w:tc>
        <w:tc>
          <w:tcPr>
            <w:tcW w:w="0" w:type="auto"/>
            <w:tcBorders>
              <w:top w:val="nil"/>
              <w:bottom w:val="nil"/>
            </w:tcBorders>
            <w:vAlign w:val="center"/>
          </w:tcPr>
          <w:p w14:paraId="250EBA6E" w14:textId="77777777" w:rsidR="00E73192" w:rsidRPr="00E73192" w:rsidRDefault="00E73192" w:rsidP="00A66A69">
            <w:pPr>
              <w:spacing w:line="276" w:lineRule="auto"/>
              <w:jc w:val="both"/>
              <w:rPr>
                <w:iCs/>
                <w:lang w:val="en-GB"/>
              </w:rPr>
            </w:pPr>
          </w:p>
        </w:tc>
        <w:tc>
          <w:tcPr>
            <w:tcW w:w="0" w:type="auto"/>
            <w:tcBorders>
              <w:top w:val="nil"/>
              <w:bottom w:val="nil"/>
            </w:tcBorders>
          </w:tcPr>
          <w:p w14:paraId="4112D37F" w14:textId="77777777" w:rsidR="00E73192" w:rsidRPr="00E73192" w:rsidRDefault="00E73192" w:rsidP="00A66A69">
            <w:pPr>
              <w:spacing w:line="276" w:lineRule="auto"/>
              <w:jc w:val="both"/>
              <w:rPr>
                <w:iCs/>
                <w:lang w:val="en-GB"/>
              </w:rPr>
            </w:pPr>
          </w:p>
        </w:tc>
      </w:tr>
      <w:tr w:rsidR="00E73192" w:rsidRPr="00E73192" w14:paraId="4BF04602" w14:textId="77777777" w:rsidTr="00E73192">
        <w:tc>
          <w:tcPr>
            <w:tcW w:w="0" w:type="auto"/>
            <w:tcBorders>
              <w:top w:val="nil"/>
              <w:bottom w:val="nil"/>
            </w:tcBorders>
          </w:tcPr>
          <w:p w14:paraId="1937CD77" w14:textId="77777777" w:rsidR="00E73192" w:rsidRPr="00E73192" w:rsidRDefault="00E73192" w:rsidP="00A66A69">
            <w:pPr>
              <w:spacing w:line="276" w:lineRule="auto"/>
              <w:jc w:val="both"/>
              <w:rPr>
                <w:lang w:val="en-GB"/>
              </w:rPr>
            </w:pPr>
            <w:r w:rsidRPr="00E73192">
              <w:rPr>
                <w:lang w:val="en-GB"/>
              </w:rPr>
              <w:t>Intercept</w:t>
            </w:r>
          </w:p>
        </w:tc>
        <w:tc>
          <w:tcPr>
            <w:tcW w:w="0" w:type="auto"/>
            <w:tcBorders>
              <w:top w:val="nil"/>
              <w:bottom w:val="nil"/>
            </w:tcBorders>
          </w:tcPr>
          <w:p w14:paraId="0CD203A8" w14:textId="77777777" w:rsidR="00E73192" w:rsidRPr="00E73192" w:rsidRDefault="00E73192" w:rsidP="00A66A69">
            <w:pPr>
              <w:spacing w:line="276" w:lineRule="auto"/>
              <w:jc w:val="both"/>
              <w:rPr>
                <w:lang w:val="en-GB"/>
              </w:rPr>
            </w:pPr>
            <w:r w:rsidRPr="00E73192">
              <w:rPr>
                <w:lang w:val="en-GB"/>
              </w:rPr>
              <w:t>13.01</w:t>
            </w:r>
            <w:r w:rsidRPr="00E73192">
              <w:rPr>
                <w:lang w:val="en-GB"/>
              </w:rPr>
              <w:sym w:font="Symbol" w:char="F0B1"/>
            </w:r>
            <w:r w:rsidRPr="00E73192">
              <w:rPr>
                <w:lang w:val="en-GB"/>
              </w:rPr>
              <w:t>4.84</w:t>
            </w:r>
          </w:p>
        </w:tc>
        <w:tc>
          <w:tcPr>
            <w:tcW w:w="0" w:type="auto"/>
            <w:tcBorders>
              <w:top w:val="nil"/>
              <w:bottom w:val="nil"/>
            </w:tcBorders>
            <w:vAlign w:val="center"/>
          </w:tcPr>
          <w:p w14:paraId="6FE30B10" w14:textId="77777777" w:rsidR="00E73192" w:rsidRPr="00E73192" w:rsidRDefault="00E73192" w:rsidP="00A66A69">
            <w:pPr>
              <w:spacing w:line="276" w:lineRule="auto"/>
              <w:jc w:val="both"/>
              <w:rPr>
                <w:lang w:val="en-GB"/>
              </w:rPr>
            </w:pPr>
            <w:r w:rsidRPr="00E73192">
              <w:rPr>
                <w:lang w:val="en-GB"/>
              </w:rPr>
              <w:t>-</w:t>
            </w:r>
          </w:p>
        </w:tc>
        <w:tc>
          <w:tcPr>
            <w:tcW w:w="0" w:type="auto"/>
            <w:tcBorders>
              <w:top w:val="nil"/>
              <w:bottom w:val="nil"/>
            </w:tcBorders>
            <w:vAlign w:val="center"/>
          </w:tcPr>
          <w:p w14:paraId="742C4624" w14:textId="77777777" w:rsidR="00E73192" w:rsidRPr="00E73192" w:rsidRDefault="00E73192" w:rsidP="00A66A69">
            <w:pPr>
              <w:spacing w:line="276" w:lineRule="auto"/>
              <w:jc w:val="both"/>
              <w:rPr>
                <w:iCs/>
                <w:lang w:val="en-GB"/>
              </w:rPr>
            </w:pPr>
            <w:r w:rsidRPr="00E73192">
              <w:rPr>
                <w:iCs/>
                <w:lang w:val="en-GB"/>
              </w:rPr>
              <w:t>-</w:t>
            </w:r>
          </w:p>
        </w:tc>
        <w:tc>
          <w:tcPr>
            <w:tcW w:w="0" w:type="auto"/>
            <w:tcBorders>
              <w:top w:val="nil"/>
              <w:bottom w:val="nil"/>
            </w:tcBorders>
          </w:tcPr>
          <w:p w14:paraId="618BD17B" w14:textId="77777777" w:rsidR="00E73192" w:rsidRPr="00E73192" w:rsidRDefault="00E73192" w:rsidP="00A66A69">
            <w:pPr>
              <w:spacing w:line="276" w:lineRule="auto"/>
              <w:jc w:val="both"/>
              <w:rPr>
                <w:iCs/>
                <w:lang w:val="en-GB"/>
              </w:rPr>
            </w:pPr>
          </w:p>
        </w:tc>
      </w:tr>
      <w:tr w:rsidR="00E73192" w:rsidRPr="00E73192" w14:paraId="1E384477" w14:textId="77777777" w:rsidTr="00E73192">
        <w:tc>
          <w:tcPr>
            <w:tcW w:w="0" w:type="auto"/>
            <w:tcBorders>
              <w:top w:val="nil"/>
              <w:bottom w:val="nil"/>
            </w:tcBorders>
          </w:tcPr>
          <w:p w14:paraId="5BBA8AE6" w14:textId="77777777" w:rsidR="00E73192" w:rsidRPr="00E73192" w:rsidRDefault="00E73192" w:rsidP="00A66A69">
            <w:pPr>
              <w:spacing w:line="276" w:lineRule="auto"/>
              <w:jc w:val="both"/>
              <w:rPr>
                <w:lang w:val="en-GB"/>
              </w:rPr>
            </w:pPr>
            <w:r w:rsidRPr="00E73192">
              <w:rPr>
                <w:lang w:val="en-GB"/>
              </w:rPr>
              <w:t>Prey size</w:t>
            </w:r>
          </w:p>
        </w:tc>
        <w:tc>
          <w:tcPr>
            <w:tcW w:w="0" w:type="auto"/>
            <w:tcBorders>
              <w:top w:val="nil"/>
              <w:bottom w:val="nil"/>
            </w:tcBorders>
          </w:tcPr>
          <w:p w14:paraId="1E6F8108" w14:textId="77777777" w:rsidR="00E73192" w:rsidRPr="00E73192" w:rsidRDefault="00E73192" w:rsidP="00A66A69">
            <w:pPr>
              <w:spacing w:line="276" w:lineRule="auto"/>
              <w:jc w:val="both"/>
              <w:rPr>
                <w:lang w:val="en-GB"/>
              </w:rPr>
            </w:pPr>
            <w:r w:rsidRPr="00E73192">
              <w:rPr>
                <w:lang w:val="en-GB"/>
              </w:rPr>
              <w:t>-</w:t>
            </w:r>
          </w:p>
        </w:tc>
        <w:tc>
          <w:tcPr>
            <w:tcW w:w="0" w:type="auto"/>
            <w:tcBorders>
              <w:top w:val="nil"/>
              <w:bottom w:val="nil"/>
            </w:tcBorders>
            <w:vAlign w:val="center"/>
          </w:tcPr>
          <w:p w14:paraId="36B5E3D4" w14:textId="77777777" w:rsidR="00E73192" w:rsidRPr="00E73192" w:rsidRDefault="00E73192" w:rsidP="00A66A69">
            <w:pPr>
              <w:spacing w:line="276" w:lineRule="auto"/>
              <w:jc w:val="both"/>
              <w:rPr>
                <w:lang w:val="en-GB"/>
              </w:rPr>
            </w:pPr>
            <w:r w:rsidRPr="00E73192">
              <w:rPr>
                <w:lang w:val="en-GB"/>
              </w:rPr>
              <w:t>0.00</w:t>
            </w:r>
          </w:p>
        </w:tc>
        <w:tc>
          <w:tcPr>
            <w:tcW w:w="0" w:type="auto"/>
            <w:tcBorders>
              <w:top w:val="nil"/>
              <w:bottom w:val="nil"/>
            </w:tcBorders>
            <w:vAlign w:val="center"/>
          </w:tcPr>
          <w:p w14:paraId="7AF20046" w14:textId="77777777" w:rsidR="00E73192" w:rsidRPr="00E73192" w:rsidRDefault="00E73192" w:rsidP="00A66A69">
            <w:pPr>
              <w:spacing w:line="276" w:lineRule="auto"/>
              <w:jc w:val="both"/>
              <w:rPr>
                <w:iCs/>
                <w:lang w:val="en-GB"/>
              </w:rPr>
            </w:pPr>
            <w:r w:rsidRPr="00E73192">
              <w:rPr>
                <w:iCs/>
                <w:lang w:val="en-GB"/>
              </w:rPr>
              <w:t>0.975</w:t>
            </w:r>
          </w:p>
        </w:tc>
        <w:tc>
          <w:tcPr>
            <w:tcW w:w="0" w:type="auto"/>
            <w:tcBorders>
              <w:top w:val="nil"/>
              <w:bottom w:val="nil"/>
            </w:tcBorders>
          </w:tcPr>
          <w:p w14:paraId="3101697A" w14:textId="77777777" w:rsidR="00E73192" w:rsidRPr="00E73192" w:rsidRDefault="00E73192" w:rsidP="00A66A69">
            <w:pPr>
              <w:spacing w:line="276" w:lineRule="auto"/>
              <w:jc w:val="both"/>
              <w:rPr>
                <w:iCs/>
                <w:lang w:val="en-GB"/>
              </w:rPr>
            </w:pPr>
          </w:p>
        </w:tc>
      </w:tr>
      <w:tr w:rsidR="00E73192" w:rsidRPr="00E73192" w14:paraId="20180B40" w14:textId="77777777" w:rsidTr="00E73192">
        <w:tc>
          <w:tcPr>
            <w:tcW w:w="0" w:type="auto"/>
            <w:tcBorders>
              <w:top w:val="nil"/>
              <w:bottom w:val="nil"/>
            </w:tcBorders>
          </w:tcPr>
          <w:p w14:paraId="6FA74638" w14:textId="77777777" w:rsidR="00E73192" w:rsidRPr="00E73192" w:rsidRDefault="00E73192" w:rsidP="00A66A69">
            <w:pPr>
              <w:spacing w:line="276" w:lineRule="auto"/>
              <w:jc w:val="both"/>
              <w:rPr>
                <w:lang w:val="en-GB"/>
              </w:rPr>
            </w:pPr>
            <w:r w:rsidRPr="00E73192">
              <w:rPr>
                <w:lang w:val="en-GB"/>
              </w:rPr>
              <w:t>Prey size (quadratic component)</w:t>
            </w:r>
          </w:p>
        </w:tc>
        <w:tc>
          <w:tcPr>
            <w:tcW w:w="0" w:type="auto"/>
            <w:tcBorders>
              <w:top w:val="nil"/>
              <w:bottom w:val="nil"/>
            </w:tcBorders>
          </w:tcPr>
          <w:p w14:paraId="7F3DCCFF" w14:textId="77777777" w:rsidR="00E73192" w:rsidRPr="00E73192" w:rsidRDefault="00E73192" w:rsidP="00A66A69">
            <w:pPr>
              <w:spacing w:line="276" w:lineRule="auto"/>
              <w:jc w:val="both"/>
              <w:rPr>
                <w:lang w:val="en-GB"/>
              </w:rPr>
            </w:pPr>
            <w:r w:rsidRPr="00E73192">
              <w:rPr>
                <w:lang w:val="en-GB"/>
              </w:rPr>
              <w:t>-</w:t>
            </w:r>
          </w:p>
        </w:tc>
        <w:tc>
          <w:tcPr>
            <w:tcW w:w="0" w:type="auto"/>
            <w:tcBorders>
              <w:top w:val="nil"/>
              <w:bottom w:val="nil"/>
            </w:tcBorders>
            <w:vAlign w:val="center"/>
          </w:tcPr>
          <w:p w14:paraId="00EE602E" w14:textId="77777777" w:rsidR="00E73192" w:rsidRPr="00E73192" w:rsidRDefault="00E73192" w:rsidP="00A66A69">
            <w:pPr>
              <w:spacing w:line="276" w:lineRule="auto"/>
              <w:jc w:val="both"/>
              <w:rPr>
                <w:lang w:val="en-GB"/>
              </w:rPr>
            </w:pPr>
            <w:r w:rsidRPr="00E73192">
              <w:rPr>
                <w:lang w:val="en-GB"/>
              </w:rPr>
              <w:t>0.08</w:t>
            </w:r>
          </w:p>
        </w:tc>
        <w:tc>
          <w:tcPr>
            <w:tcW w:w="0" w:type="auto"/>
            <w:tcBorders>
              <w:top w:val="nil"/>
              <w:bottom w:val="nil"/>
            </w:tcBorders>
            <w:vAlign w:val="center"/>
          </w:tcPr>
          <w:p w14:paraId="53EC7CD5" w14:textId="77777777" w:rsidR="00E73192" w:rsidRPr="00E73192" w:rsidRDefault="00E73192" w:rsidP="00A66A69">
            <w:pPr>
              <w:spacing w:line="276" w:lineRule="auto"/>
              <w:jc w:val="both"/>
              <w:rPr>
                <w:iCs/>
                <w:lang w:val="en-GB"/>
              </w:rPr>
            </w:pPr>
            <w:r w:rsidRPr="00E73192">
              <w:rPr>
                <w:iCs/>
                <w:lang w:val="en-GB"/>
              </w:rPr>
              <w:t>0.779</w:t>
            </w:r>
          </w:p>
        </w:tc>
        <w:tc>
          <w:tcPr>
            <w:tcW w:w="0" w:type="auto"/>
            <w:tcBorders>
              <w:top w:val="nil"/>
              <w:bottom w:val="nil"/>
            </w:tcBorders>
          </w:tcPr>
          <w:p w14:paraId="327DD318" w14:textId="77777777" w:rsidR="00E73192" w:rsidRPr="00E73192" w:rsidRDefault="00E73192" w:rsidP="00A66A69">
            <w:pPr>
              <w:spacing w:line="276" w:lineRule="auto"/>
              <w:jc w:val="both"/>
              <w:rPr>
                <w:iCs/>
                <w:lang w:val="en-GB"/>
              </w:rPr>
            </w:pPr>
            <w:r w:rsidRPr="00E73192">
              <w:rPr>
                <w:iCs/>
                <w:lang w:val="en-GB"/>
              </w:rPr>
              <w:t>-</w:t>
            </w:r>
          </w:p>
        </w:tc>
      </w:tr>
      <w:tr w:rsidR="00E73192" w:rsidRPr="00E73192" w14:paraId="76D4FF09" w14:textId="77777777" w:rsidTr="00E73192">
        <w:tc>
          <w:tcPr>
            <w:tcW w:w="0" w:type="auto"/>
            <w:tcBorders>
              <w:top w:val="nil"/>
              <w:bottom w:val="nil"/>
            </w:tcBorders>
          </w:tcPr>
          <w:p w14:paraId="61A75D83" w14:textId="77777777" w:rsidR="00E73192" w:rsidRPr="00E73192" w:rsidRDefault="00E73192" w:rsidP="00A66A69">
            <w:pPr>
              <w:spacing w:line="276" w:lineRule="auto"/>
              <w:jc w:val="both"/>
              <w:rPr>
                <w:i/>
                <w:u w:val="single"/>
                <w:lang w:val="en-GB"/>
              </w:rPr>
            </w:pPr>
            <w:r w:rsidRPr="00E73192">
              <w:rPr>
                <w:i/>
                <w:u w:val="single"/>
                <w:lang w:val="en-GB"/>
              </w:rPr>
              <w:t>S. lineatus</w:t>
            </w:r>
          </w:p>
        </w:tc>
        <w:tc>
          <w:tcPr>
            <w:tcW w:w="0" w:type="auto"/>
            <w:tcBorders>
              <w:top w:val="nil"/>
              <w:bottom w:val="nil"/>
            </w:tcBorders>
          </w:tcPr>
          <w:p w14:paraId="6CBB64DF" w14:textId="77777777" w:rsidR="00E73192" w:rsidRPr="00E73192" w:rsidRDefault="00E73192" w:rsidP="00A66A69">
            <w:pPr>
              <w:spacing w:line="276" w:lineRule="auto"/>
              <w:jc w:val="both"/>
              <w:rPr>
                <w:lang w:val="en-GB"/>
              </w:rPr>
            </w:pPr>
          </w:p>
        </w:tc>
        <w:tc>
          <w:tcPr>
            <w:tcW w:w="0" w:type="auto"/>
            <w:tcBorders>
              <w:top w:val="nil"/>
              <w:bottom w:val="nil"/>
            </w:tcBorders>
            <w:vAlign w:val="center"/>
          </w:tcPr>
          <w:p w14:paraId="6C19A9A2" w14:textId="77777777" w:rsidR="00E73192" w:rsidRPr="00E73192" w:rsidRDefault="00E73192" w:rsidP="00A66A69">
            <w:pPr>
              <w:spacing w:line="276" w:lineRule="auto"/>
              <w:jc w:val="both"/>
              <w:rPr>
                <w:lang w:val="en-GB"/>
              </w:rPr>
            </w:pPr>
          </w:p>
        </w:tc>
        <w:tc>
          <w:tcPr>
            <w:tcW w:w="0" w:type="auto"/>
            <w:tcBorders>
              <w:top w:val="nil"/>
              <w:bottom w:val="nil"/>
            </w:tcBorders>
            <w:vAlign w:val="center"/>
          </w:tcPr>
          <w:p w14:paraId="2F8D97F9" w14:textId="77777777" w:rsidR="00E73192" w:rsidRPr="00E73192" w:rsidRDefault="00E73192" w:rsidP="00A66A69">
            <w:pPr>
              <w:spacing w:line="276" w:lineRule="auto"/>
              <w:jc w:val="both"/>
              <w:rPr>
                <w:iCs/>
                <w:lang w:val="en-GB"/>
              </w:rPr>
            </w:pPr>
          </w:p>
        </w:tc>
        <w:tc>
          <w:tcPr>
            <w:tcW w:w="0" w:type="auto"/>
            <w:tcBorders>
              <w:top w:val="nil"/>
              <w:bottom w:val="nil"/>
            </w:tcBorders>
          </w:tcPr>
          <w:p w14:paraId="660C097D" w14:textId="77777777" w:rsidR="00E73192" w:rsidRPr="00E73192" w:rsidRDefault="00E73192" w:rsidP="00A66A69">
            <w:pPr>
              <w:spacing w:line="276" w:lineRule="auto"/>
              <w:jc w:val="both"/>
              <w:rPr>
                <w:iCs/>
                <w:lang w:val="en-GB"/>
              </w:rPr>
            </w:pPr>
          </w:p>
        </w:tc>
      </w:tr>
      <w:tr w:rsidR="00E73192" w:rsidRPr="00E73192" w14:paraId="329DBBB4" w14:textId="77777777" w:rsidTr="00E73192">
        <w:tc>
          <w:tcPr>
            <w:tcW w:w="0" w:type="auto"/>
            <w:tcBorders>
              <w:top w:val="nil"/>
              <w:bottom w:val="nil"/>
            </w:tcBorders>
          </w:tcPr>
          <w:p w14:paraId="6448FB6C" w14:textId="77777777" w:rsidR="00E73192" w:rsidRPr="00E73192" w:rsidRDefault="00E73192" w:rsidP="00A66A69">
            <w:pPr>
              <w:spacing w:line="276" w:lineRule="auto"/>
              <w:jc w:val="both"/>
              <w:rPr>
                <w:lang w:val="en-GB"/>
              </w:rPr>
            </w:pPr>
            <w:r w:rsidRPr="00E73192">
              <w:rPr>
                <w:lang w:val="en-GB"/>
              </w:rPr>
              <w:t>Intercept</w:t>
            </w:r>
          </w:p>
        </w:tc>
        <w:tc>
          <w:tcPr>
            <w:tcW w:w="0" w:type="auto"/>
            <w:tcBorders>
              <w:top w:val="nil"/>
              <w:bottom w:val="nil"/>
            </w:tcBorders>
          </w:tcPr>
          <w:p w14:paraId="5EE24183" w14:textId="77777777" w:rsidR="00E73192" w:rsidRPr="00E73192" w:rsidRDefault="00E73192" w:rsidP="00A66A69">
            <w:pPr>
              <w:spacing w:line="276" w:lineRule="auto"/>
              <w:jc w:val="both"/>
              <w:rPr>
                <w:lang w:val="en-GB"/>
              </w:rPr>
            </w:pPr>
            <w:r w:rsidRPr="00E73192">
              <w:rPr>
                <w:lang w:val="en-GB"/>
              </w:rPr>
              <w:t>0.54</w:t>
            </w:r>
            <w:r w:rsidRPr="00E73192">
              <w:rPr>
                <w:lang w:val="en-GB"/>
              </w:rPr>
              <w:sym w:font="Symbol" w:char="F0B1"/>
            </w:r>
            <w:r w:rsidRPr="00E73192">
              <w:rPr>
                <w:lang w:val="en-GB"/>
              </w:rPr>
              <w:t>0.24</w:t>
            </w:r>
          </w:p>
        </w:tc>
        <w:tc>
          <w:tcPr>
            <w:tcW w:w="0" w:type="auto"/>
            <w:tcBorders>
              <w:top w:val="nil"/>
              <w:bottom w:val="nil"/>
            </w:tcBorders>
            <w:vAlign w:val="center"/>
          </w:tcPr>
          <w:p w14:paraId="28F83248" w14:textId="77777777" w:rsidR="00E73192" w:rsidRPr="00E73192" w:rsidRDefault="00E73192" w:rsidP="00A66A69">
            <w:pPr>
              <w:spacing w:line="276" w:lineRule="auto"/>
              <w:jc w:val="both"/>
              <w:rPr>
                <w:lang w:val="en-GB"/>
              </w:rPr>
            </w:pPr>
            <w:r w:rsidRPr="00E73192">
              <w:rPr>
                <w:lang w:val="en-GB"/>
              </w:rPr>
              <w:t>-</w:t>
            </w:r>
          </w:p>
        </w:tc>
        <w:tc>
          <w:tcPr>
            <w:tcW w:w="0" w:type="auto"/>
            <w:tcBorders>
              <w:top w:val="nil"/>
              <w:bottom w:val="nil"/>
            </w:tcBorders>
            <w:vAlign w:val="center"/>
          </w:tcPr>
          <w:p w14:paraId="54ADB904" w14:textId="77777777" w:rsidR="00E73192" w:rsidRPr="00E73192" w:rsidRDefault="00E73192" w:rsidP="00A66A69">
            <w:pPr>
              <w:spacing w:line="276" w:lineRule="auto"/>
              <w:jc w:val="both"/>
              <w:rPr>
                <w:iCs/>
                <w:lang w:val="en-GB"/>
              </w:rPr>
            </w:pPr>
            <w:r w:rsidRPr="00E73192">
              <w:rPr>
                <w:iCs/>
                <w:lang w:val="en-GB"/>
              </w:rPr>
              <w:t>-</w:t>
            </w:r>
          </w:p>
        </w:tc>
        <w:tc>
          <w:tcPr>
            <w:tcW w:w="0" w:type="auto"/>
            <w:tcBorders>
              <w:top w:val="nil"/>
              <w:bottom w:val="nil"/>
            </w:tcBorders>
          </w:tcPr>
          <w:p w14:paraId="279FA586" w14:textId="77777777" w:rsidR="00E73192" w:rsidRPr="00E73192" w:rsidRDefault="00E73192" w:rsidP="00A66A69">
            <w:pPr>
              <w:spacing w:line="276" w:lineRule="auto"/>
              <w:jc w:val="both"/>
              <w:rPr>
                <w:iCs/>
                <w:lang w:val="en-GB"/>
              </w:rPr>
            </w:pPr>
          </w:p>
        </w:tc>
      </w:tr>
      <w:tr w:rsidR="00E73192" w:rsidRPr="00E73192" w14:paraId="2E370247" w14:textId="77777777" w:rsidTr="00E73192">
        <w:tc>
          <w:tcPr>
            <w:tcW w:w="0" w:type="auto"/>
            <w:tcBorders>
              <w:top w:val="nil"/>
              <w:bottom w:val="nil"/>
            </w:tcBorders>
          </w:tcPr>
          <w:p w14:paraId="6836C0CE" w14:textId="77777777" w:rsidR="00E73192" w:rsidRPr="00E73192" w:rsidRDefault="00E73192" w:rsidP="00A66A69">
            <w:pPr>
              <w:spacing w:line="276" w:lineRule="auto"/>
              <w:jc w:val="both"/>
              <w:rPr>
                <w:lang w:val="en-GB"/>
              </w:rPr>
            </w:pPr>
            <w:r w:rsidRPr="00E73192">
              <w:rPr>
                <w:lang w:val="en-GB"/>
              </w:rPr>
              <w:t>Prey size</w:t>
            </w:r>
          </w:p>
        </w:tc>
        <w:tc>
          <w:tcPr>
            <w:tcW w:w="0" w:type="auto"/>
            <w:tcBorders>
              <w:top w:val="nil"/>
              <w:bottom w:val="nil"/>
            </w:tcBorders>
          </w:tcPr>
          <w:p w14:paraId="178F8591" w14:textId="77777777" w:rsidR="00E73192" w:rsidRPr="00E73192" w:rsidRDefault="00E73192" w:rsidP="00A66A69">
            <w:pPr>
              <w:spacing w:line="276" w:lineRule="auto"/>
              <w:jc w:val="both"/>
              <w:rPr>
                <w:lang w:val="en-GB"/>
              </w:rPr>
            </w:pPr>
            <w:r w:rsidRPr="00E73192">
              <w:rPr>
                <w:lang w:val="en-GB"/>
              </w:rPr>
              <w:t>0.54</w:t>
            </w:r>
            <w:r w:rsidRPr="00E73192">
              <w:rPr>
                <w:lang w:val="en-GB"/>
              </w:rPr>
              <w:sym w:font="Symbol" w:char="F0B1"/>
            </w:r>
            <w:r w:rsidRPr="00E73192">
              <w:rPr>
                <w:lang w:val="en-GB"/>
              </w:rPr>
              <w:t>0.25</w:t>
            </w:r>
          </w:p>
        </w:tc>
        <w:tc>
          <w:tcPr>
            <w:tcW w:w="0" w:type="auto"/>
            <w:tcBorders>
              <w:top w:val="nil"/>
              <w:bottom w:val="nil"/>
            </w:tcBorders>
            <w:vAlign w:val="center"/>
          </w:tcPr>
          <w:p w14:paraId="7803C046" w14:textId="77777777" w:rsidR="00E73192" w:rsidRPr="00E73192" w:rsidRDefault="00E73192" w:rsidP="00A66A69">
            <w:pPr>
              <w:spacing w:line="276" w:lineRule="auto"/>
              <w:jc w:val="both"/>
              <w:rPr>
                <w:lang w:val="en-GB"/>
              </w:rPr>
            </w:pPr>
            <w:r w:rsidRPr="00E73192">
              <w:rPr>
                <w:lang w:val="en-GB"/>
              </w:rPr>
              <w:t>4.86</w:t>
            </w:r>
          </w:p>
        </w:tc>
        <w:tc>
          <w:tcPr>
            <w:tcW w:w="0" w:type="auto"/>
            <w:tcBorders>
              <w:top w:val="nil"/>
              <w:bottom w:val="nil"/>
            </w:tcBorders>
            <w:vAlign w:val="center"/>
          </w:tcPr>
          <w:p w14:paraId="42F42AE6" w14:textId="77777777" w:rsidR="00E73192" w:rsidRPr="00FB6DEF" w:rsidRDefault="00E73192" w:rsidP="00A66A69">
            <w:pPr>
              <w:spacing w:line="276" w:lineRule="auto"/>
              <w:jc w:val="both"/>
              <w:rPr>
                <w:b/>
                <w:iCs/>
                <w:lang w:val="en-GB"/>
              </w:rPr>
            </w:pPr>
            <w:r w:rsidRPr="00FB6DEF">
              <w:rPr>
                <w:b/>
                <w:iCs/>
              </w:rPr>
              <w:t>0.027</w:t>
            </w:r>
          </w:p>
        </w:tc>
        <w:tc>
          <w:tcPr>
            <w:tcW w:w="0" w:type="auto"/>
            <w:tcBorders>
              <w:top w:val="nil"/>
              <w:bottom w:val="nil"/>
            </w:tcBorders>
          </w:tcPr>
          <w:p w14:paraId="2C1EA1EE" w14:textId="77777777" w:rsidR="00E73192" w:rsidRPr="00E73192" w:rsidRDefault="00E73192" w:rsidP="00A66A69">
            <w:pPr>
              <w:spacing w:line="276" w:lineRule="auto"/>
              <w:jc w:val="both"/>
              <w:rPr>
                <w:iCs/>
                <w:lang w:val="en-GB"/>
              </w:rPr>
            </w:pPr>
          </w:p>
        </w:tc>
      </w:tr>
      <w:tr w:rsidR="00E73192" w:rsidRPr="00E73192" w14:paraId="294F7AC6" w14:textId="77777777" w:rsidTr="00A66A69">
        <w:tc>
          <w:tcPr>
            <w:tcW w:w="0" w:type="auto"/>
            <w:tcBorders>
              <w:top w:val="nil"/>
              <w:bottom w:val="nil"/>
            </w:tcBorders>
          </w:tcPr>
          <w:p w14:paraId="0F5F16F7" w14:textId="77777777" w:rsidR="00E73192" w:rsidRPr="00E73192" w:rsidRDefault="00E73192" w:rsidP="00A66A69">
            <w:pPr>
              <w:spacing w:line="276" w:lineRule="auto"/>
              <w:jc w:val="both"/>
              <w:rPr>
                <w:lang w:val="en-GB"/>
              </w:rPr>
            </w:pPr>
            <w:r w:rsidRPr="00E73192">
              <w:rPr>
                <w:lang w:val="en-GB"/>
              </w:rPr>
              <w:t>Prey size (quadratic component)</w:t>
            </w:r>
          </w:p>
        </w:tc>
        <w:tc>
          <w:tcPr>
            <w:tcW w:w="0" w:type="auto"/>
            <w:tcBorders>
              <w:top w:val="nil"/>
              <w:bottom w:val="nil"/>
            </w:tcBorders>
          </w:tcPr>
          <w:p w14:paraId="4E00CBE9" w14:textId="77777777" w:rsidR="00E73192" w:rsidRPr="00E73192" w:rsidRDefault="00E73192" w:rsidP="00A66A69">
            <w:pPr>
              <w:spacing w:line="276" w:lineRule="auto"/>
              <w:jc w:val="both"/>
              <w:rPr>
                <w:lang w:val="en-GB"/>
              </w:rPr>
            </w:pPr>
            <w:r w:rsidRPr="00E73192">
              <w:rPr>
                <w:lang w:val="en-GB"/>
              </w:rPr>
              <w:t>-</w:t>
            </w:r>
          </w:p>
        </w:tc>
        <w:tc>
          <w:tcPr>
            <w:tcW w:w="0" w:type="auto"/>
            <w:tcBorders>
              <w:top w:val="nil"/>
              <w:bottom w:val="nil"/>
            </w:tcBorders>
            <w:vAlign w:val="center"/>
          </w:tcPr>
          <w:p w14:paraId="0F9B7CBE" w14:textId="77777777" w:rsidR="00E73192" w:rsidRPr="00E73192" w:rsidRDefault="00E73192" w:rsidP="00A66A69">
            <w:pPr>
              <w:spacing w:line="276" w:lineRule="auto"/>
              <w:jc w:val="both"/>
              <w:rPr>
                <w:lang w:val="en-GB"/>
              </w:rPr>
            </w:pPr>
            <w:r w:rsidRPr="00E73192">
              <w:rPr>
                <w:lang w:val="en-GB"/>
              </w:rPr>
              <w:t>0.97</w:t>
            </w:r>
          </w:p>
        </w:tc>
        <w:tc>
          <w:tcPr>
            <w:tcW w:w="0" w:type="auto"/>
            <w:tcBorders>
              <w:top w:val="nil"/>
              <w:bottom w:val="nil"/>
            </w:tcBorders>
            <w:vAlign w:val="center"/>
          </w:tcPr>
          <w:p w14:paraId="5B0D495B" w14:textId="77777777" w:rsidR="00E73192" w:rsidRPr="00E73192" w:rsidRDefault="00E73192" w:rsidP="00A66A69">
            <w:pPr>
              <w:spacing w:line="276" w:lineRule="auto"/>
              <w:jc w:val="both"/>
              <w:rPr>
                <w:iCs/>
                <w:lang w:val="en-GB"/>
              </w:rPr>
            </w:pPr>
            <w:r w:rsidRPr="00E73192">
              <w:rPr>
                <w:iCs/>
                <w:lang w:val="en-GB"/>
              </w:rPr>
              <w:t>0.324</w:t>
            </w:r>
          </w:p>
        </w:tc>
        <w:tc>
          <w:tcPr>
            <w:tcW w:w="0" w:type="auto"/>
            <w:tcBorders>
              <w:top w:val="nil"/>
              <w:bottom w:val="nil"/>
            </w:tcBorders>
          </w:tcPr>
          <w:p w14:paraId="27C41B13" w14:textId="77777777" w:rsidR="00E73192" w:rsidRPr="00E73192" w:rsidRDefault="00E73192" w:rsidP="00A66A69">
            <w:pPr>
              <w:spacing w:line="276" w:lineRule="auto"/>
              <w:jc w:val="both"/>
              <w:rPr>
                <w:iCs/>
                <w:lang w:val="en-GB"/>
              </w:rPr>
            </w:pPr>
            <w:r w:rsidRPr="00E73192">
              <w:rPr>
                <w:iCs/>
                <w:lang w:val="en-GB"/>
              </w:rPr>
              <w:t>-</w:t>
            </w:r>
          </w:p>
        </w:tc>
      </w:tr>
      <w:tr w:rsidR="00A66A69" w:rsidRPr="00E73192" w14:paraId="40FA9757" w14:textId="77777777" w:rsidTr="00123133">
        <w:tc>
          <w:tcPr>
            <w:tcW w:w="0" w:type="auto"/>
            <w:tcBorders>
              <w:top w:val="nil"/>
              <w:bottom w:val="nil"/>
            </w:tcBorders>
          </w:tcPr>
          <w:p w14:paraId="17B6D413" w14:textId="77777777" w:rsidR="00A66A69" w:rsidRPr="00E73192" w:rsidRDefault="00A66A69" w:rsidP="00A66A69">
            <w:pPr>
              <w:spacing w:line="276" w:lineRule="auto"/>
              <w:jc w:val="both"/>
              <w:rPr>
                <w:i/>
                <w:u w:val="single"/>
                <w:lang w:val="en-GB"/>
              </w:rPr>
            </w:pPr>
            <w:r w:rsidRPr="00E73192">
              <w:rPr>
                <w:i/>
                <w:u w:val="single"/>
                <w:lang w:val="en-GB"/>
              </w:rPr>
              <w:t>S. tibialis</w:t>
            </w:r>
          </w:p>
        </w:tc>
        <w:tc>
          <w:tcPr>
            <w:tcW w:w="0" w:type="auto"/>
            <w:tcBorders>
              <w:top w:val="nil"/>
              <w:bottom w:val="nil"/>
            </w:tcBorders>
          </w:tcPr>
          <w:p w14:paraId="5BF2A222" w14:textId="77777777" w:rsidR="00A66A69" w:rsidRPr="00E73192" w:rsidRDefault="00A66A69" w:rsidP="00A66A69">
            <w:pPr>
              <w:spacing w:line="276" w:lineRule="auto"/>
              <w:jc w:val="both"/>
              <w:rPr>
                <w:lang w:val="en-GB"/>
              </w:rPr>
            </w:pPr>
          </w:p>
        </w:tc>
        <w:tc>
          <w:tcPr>
            <w:tcW w:w="0" w:type="auto"/>
            <w:tcBorders>
              <w:top w:val="nil"/>
              <w:bottom w:val="nil"/>
            </w:tcBorders>
            <w:vAlign w:val="center"/>
          </w:tcPr>
          <w:p w14:paraId="0642EC44" w14:textId="77777777" w:rsidR="00A66A69" w:rsidRPr="00E73192" w:rsidRDefault="00A66A69" w:rsidP="00A66A69">
            <w:pPr>
              <w:spacing w:line="276" w:lineRule="auto"/>
              <w:jc w:val="both"/>
              <w:rPr>
                <w:lang w:val="en-GB"/>
              </w:rPr>
            </w:pPr>
          </w:p>
        </w:tc>
        <w:tc>
          <w:tcPr>
            <w:tcW w:w="0" w:type="auto"/>
            <w:tcBorders>
              <w:top w:val="nil"/>
              <w:bottom w:val="nil"/>
            </w:tcBorders>
            <w:vAlign w:val="center"/>
          </w:tcPr>
          <w:p w14:paraId="506E8E1F" w14:textId="77777777" w:rsidR="00A66A69" w:rsidRPr="00E73192" w:rsidRDefault="00A66A69" w:rsidP="00A66A69">
            <w:pPr>
              <w:spacing w:line="276" w:lineRule="auto"/>
              <w:jc w:val="both"/>
              <w:rPr>
                <w:iCs/>
                <w:lang w:val="en-GB"/>
              </w:rPr>
            </w:pPr>
          </w:p>
        </w:tc>
        <w:tc>
          <w:tcPr>
            <w:tcW w:w="0" w:type="auto"/>
            <w:tcBorders>
              <w:top w:val="nil"/>
              <w:bottom w:val="nil"/>
            </w:tcBorders>
          </w:tcPr>
          <w:p w14:paraId="3C4F158D" w14:textId="77777777" w:rsidR="00A66A69" w:rsidRPr="00E73192" w:rsidRDefault="00A66A69" w:rsidP="00A66A69">
            <w:pPr>
              <w:spacing w:line="276" w:lineRule="auto"/>
              <w:jc w:val="both"/>
              <w:rPr>
                <w:iCs/>
                <w:lang w:val="en-GB"/>
              </w:rPr>
            </w:pPr>
          </w:p>
        </w:tc>
      </w:tr>
      <w:tr w:rsidR="00A66A69" w:rsidRPr="00E73192" w14:paraId="1B9745D7" w14:textId="77777777" w:rsidTr="00123133">
        <w:tc>
          <w:tcPr>
            <w:tcW w:w="0" w:type="auto"/>
            <w:tcBorders>
              <w:top w:val="nil"/>
              <w:bottom w:val="nil"/>
            </w:tcBorders>
          </w:tcPr>
          <w:p w14:paraId="688CCBA1" w14:textId="77777777" w:rsidR="00A66A69" w:rsidRPr="00E73192" w:rsidRDefault="00A66A69" w:rsidP="00A66A69">
            <w:pPr>
              <w:spacing w:line="276" w:lineRule="auto"/>
              <w:jc w:val="both"/>
              <w:rPr>
                <w:lang w:val="en-GB"/>
              </w:rPr>
            </w:pPr>
            <w:r w:rsidRPr="00E73192">
              <w:rPr>
                <w:lang w:val="en-GB"/>
              </w:rPr>
              <w:t>Intercept</w:t>
            </w:r>
          </w:p>
        </w:tc>
        <w:tc>
          <w:tcPr>
            <w:tcW w:w="0" w:type="auto"/>
            <w:tcBorders>
              <w:top w:val="nil"/>
              <w:bottom w:val="nil"/>
            </w:tcBorders>
          </w:tcPr>
          <w:p w14:paraId="7C6CD652" w14:textId="77777777" w:rsidR="00A66A69" w:rsidRPr="00E73192" w:rsidRDefault="00A66A69" w:rsidP="00A66A69">
            <w:pPr>
              <w:spacing w:line="276" w:lineRule="auto"/>
              <w:jc w:val="both"/>
              <w:rPr>
                <w:lang w:val="en-GB"/>
              </w:rPr>
            </w:pPr>
            <w:r w:rsidRPr="00E73192">
              <w:rPr>
                <w:lang w:val="en-GB"/>
              </w:rPr>
              <w:t>1.65</w:t>
            </w:r>
            <w:r w:rsidRPr="00E73192">
              <w:rPr>
                <w:lang w:val="en-GB"/>
              </w:rPr>
              <w:sym w:font="Symbol" w:char="F0B1"/>
            </w:r>
            <w:r w:rsidRPr="00E73192">
              <w:rPr>
                <w:lang w:val="en-GB"/>
              </w:rPr>
              <w:t>0.49</w:t>
            </w:r>
          </w:p>
        </w:tc>
        <w:tc>
          <w:tcPr>
            <w:tcW w:w="0" w:type="auto"/>
            <w:tcBorders>
              <w:top w:val="nil"/>
              <w:bottom w:val="nil"/>
            </w:tcBorders>
            <w:vAlign w:val="center"/>
          </w:tcPr>
          <w:p w14:paraId="76670B23" w14:textId="77777777" w:rsidR="00A66A69" w:rsidRPr="00E73192" w:rsidRDefault="00A66A69" w:rsidP="00A66A69">
            <w:pPr>
              <w:spacing w:line="276" w:lineRule="auto"/>
              <w:jc w:val="both"/>
              <w:rPr>
                <w:lang w:val="en-GB"/>
              </w:rPr>
            </w:pPr>
            <w:r w:rsidRPr="00E73192">
              <w:rPr>
                <w:lang w:val="en-GB"/>
              </w:rPr>
              <w:t>-</w:t>
            </w:r>
          </w:p>
        </w:tc>
        <w:tc>
          <w:tcPr>
            <w:tcW w:w="0" w:type="auto"/>
            <w:tcBorders>
              <w:top w:val="nil"/>
              <w:bottom w:val="nil"/>
            </w:tcBorders>
            <w:vAlign w:val="center"/>
          </w:tcPr>
          <w:p w14:paraId="6A232796" w14:textId="77777777" w:rsidR="00A66A69" w:rsidRPr="00E73192" w:rsidRDefault="00A66A69" w:rsidP="00A66A69">
            <w:pPr>
              <w:spacing w:line="276" w:lineRule="auto"/>
              <w:jc w:val="both"/>
              <w:rPr>
                <w:iCs/>
                <w:lang w:val="en-GB"/>
              </w:rPr>
            </w:pPr>
            <w:r w:rsidRPr="00E73192">
              <w:rPr>
                <w:iCs/>
                <w:lang w:val="en-GB"/>
              </w:rPr>
              <w:t>-</w:t>
            </w:r>
          </w:p>
        </w:tc>
        <w:tc>
          <w:tcPr>
            <w:tcW w:w="0" w:type="auto"/>
            <w:tcBorders>
              <w:top w:val="nil"/>
              <w:bottom w:val="nil"/>
            </w:tcBorders>
          </w:tcPr>
          <w:p w14:paraId="61B298A8" w14:textId="77777777" w:rsidR="00A66A69" w:rsidRPr="00E73192" w:rsidRDefault="00A66A69" w:rsidP="00A66A69">
            <w:pPr>
              <w:spacing w:line="276" w:lineRule="auto"/>
              <w:jc w:val="both"/>
              <w:rPr>
                <w:iCs/>
                <w:lang w:val="en-GB"/>
              </w:rPr>
            </w:pPr>
          </w:p>
        </w:tc>
      </w:tr>
      <w:tr w:rsidR="00A66A69" w:rsidRPr="00E73192" w14:paraId="4358AB48" w14:textId="77777777" w:rsidTr="00123133">
        <w:tc>
          <w:tcPr>
            <w:tcW w:w="0" w:type="auto"/>
            <w:tcBorders>
              <w:top w:val="nil"/>
              <w:bottom w:val="nil"/>
            </w:tcBorders>
          </w:tcPr>
          <w:p w14:paraId="155F16A9" w14:textId="77777777" w:rsidR="00A66A69" w:rsidRPr="00E73192" w:rsidRDefault="00A66A69" w:rsidP="00A66A69">
            <w:pPr>
              <w:spacing w:line="276" w:lineRule="auto"/>
              <w:jc w:val="both"/>
              <w:rPr>
                <w:lang w:val="en-GB"/>
              </w:rPr>
            </w:pPr>
            <w:r w:rsidRPr="00E73192">
              <w:rPr>
                <w:lang w:val="en-GB"/>
              </w:rPr>
              <w:t>Prey size</w:t>
            </w:r>
          </w:p>
        </w:tc>
        <w:tc>
          <w:tcPr>
            <w:tcW w:w="0" w:type="auto"/>
            <w:tcBorders>
              <w:top w:val="nil"/>
              <w:bottom w:val="nil"/>
            </w:tcBorders>
          </w:tcPr>
          <w:p w14:paraId="7BF504CB" w14:textId="77777777" w:rsidR="00A66A69" w:rsidRPr="00E73192" w:rsidRDefault="00A66A69" w:rsidP="00A66A69">
            <w:pPr>
              <w:spacing w:line="276" w:lineRule="auto"/>
              <w:jc w:val="both"/>
              <w:rPr>
                <w:lang w:val="en-GB"/>
              </w:rPr>
            </w:pPr>
            <w:r w:rsidRPr="00E73192">
              <w:rPr>
                <w:lang w:val="en-GB"/>
              </w:rPr>
              <w:t>1.08</w:t>
            </w:r>
            <w:r w:rsidRPr="00E73192">
              <w:rPr>
                <w:lang w:val="en-GB"/>
              </w:rPr>
              <w:sym w:font="Symbol" w:char="F0B1"/>
            </w:r>
            <w:r w:rsidRPr="00E73192">
              <w:rPr>
                <w:lang w:val="en-GB"/>
              </w:rPr>
              <w:t>0.61</w:t>
            </w:r>
          </w:p>
        </w:tc>
        <w:tc>
          <w:tcPr>
            <w:tcW w:w="0" w:type="auto"/>
            <w:tcBorders>
              <w:top w:val="nil"/>
              <w:bottom w:val="nil"/>
            </w:tcBorders>
            <w:vAlign w:val="center"/>
          </w:tcPr>
          <w:p w14:paraId="01C5D0D1" w14:textId="77777777" w:rsidR="00A66A69" w:rsidRPr="00E73192" w:rsidRDefault="00A66A69" w:rsidP="00A66A69">
            <w:pPr>
              <w:spacing w:line="276" w:lineRule="auto"/>
              <w:jc w:val="both"/>
              <w:rPr>
                <w:lang w:val="en-GB"/>
              </w:rPr>
            </w:pPr>
            <w:r w:rsidRPr="00E73192">
              <w:rPr>
                <w:lang w:val="en-GB"/>
              </w:rPr>
              <w:t>4.62</w:t>
            </w:r>
          </w:p>
        </w:tc>
        <w:tc>
          <w:tcPr>
            <w:tcW w:w="0" w:type="auto"/>
            <w:tcBorders>
              <w:top w:val="nil"/>
              <w:bottom w:val="nil"/>
            </w:tcBorders>
            <w:vAlign w:val="center"/>
          </w:tcPr>
          <w:p w14:paraId="1CE89927" w14:textId="77777777" w:rsidR="00A66A69" w:rsidRPr="00FB6DEF" w:rsidRDefault="00A66A69" w:rsidP="00A66A69">
            <w:pPr>
              <w:spacing w:line="276" w:lineRule="auto"/>
              <w:jc w:val="both"/>
              <w:rPr>
                <w:b/>
                <w:iCs/>
                <w:lang w:val="en-GB"/>
              </w:rPr>
            </w:pPr>
            <w:r w:rsidRPr="00FB6DEF">
              <w:rPr>
                <w:b/>
                <w:iCs/>
              </w:rPr>
              <w:t>0.032</w:t>
            </w:r>
          </w:p>
        </w:tc>
        <w:tc>
          <w:tcPr>
            <w:tcW w:w="0" w:type="auto"/>
            <w:tcBorders>
              <w:top w:val="nil"/>
              <w:bottom w:val="nil"/>
            </w:tcBorders>
          </w:tcPr>
          <w:p w14:paraId="22481BA1" w14:textId="77777777" w:rsidR="00A66A69" w:rsidRPr="00E73192" w:rsidRDefault="00A66A69" w:rsidP="00A66A69">
            <w:pPr>
              <w:spacing w:line="276" w:lineRule="auto"/>
              <w:jc w:val="both"/>
              <w:rPr>
                <w:iCs/>
                <w:lang w:val="en-GB"/>
              </w:rPr>
            </w:pPr>
          </w:p>
        </w:tc>
      </w:tr>
      <w:tr w:rsidR="00A66A69" w:rsidRPr="00E73192" w14:paraId="2035F383" w14:textId="77777777" w:rsidTr="00123133">
        <w:tc>
          <w:tcPr>
            <w:tcW w:w="0" w:type="auto"/>
            <w:tcBorders>
              <w:top w:val="nil"/>
              <w:bottom w:val="nil"/>
            </w:tcBorders>
          </w:tcPr>
          <w:p w14:paraId="3BAFC10C" w14:textId="77777777" w:rsidR="00A66A69" w:rsidRPr="00E73192" w:rsidRDefault="00A66A69" w:rsidP="00A66A69">
            <w:pPr>
              <w:spacing w:line="276" w:lineRule="auto"/>
              <w:jc w:val="both"/>
              <w:rPr>
                <w:lang w:val="en-GB"/>
              </w:rPr>
            </w:pPr>
            <w:r w:rsidRPr="00E73192">
              <w:rPr>
                <w:lang w:val="en-GB"/>
              </w:rPr>
              <w:t>Prey size (quadratic component)</w:t>
            </w:r>
          </w:p>
        </w:tc>
        <w:tc>
          <w:tcPr>
            <w:tcW w:w="0" w:type="auto"/>
            <w:tcBorders>
              <w:top w:val="nil"/>
              <w:bottom w:val="nil"/>
            </w:tcBorders>
          </w:tcPr>
          <w:p w14:paraId="608DC5AB" w14:textId="77777777" w:rsidR="00A66A69" w:rsidRPr="00E73192" w:rsidRDefault="00A66A69" w:rsidP="00A66A69">
            <w:pPr>
              <w:spacing w:line="276" w:lineRule="auto"/>
              <w:jc w:val="both"/>
              <w:rPr>
                <w:lang w:val="en-GB"/>
              </w:rPr>
            </w:pPr>
            <w:r w:rsidRPr="00E73192">
              <w:rPr>
                <w:lang w:val="en-GB"/>
              </w:rPr>
              <w:t>-</w:t>
            </w:r>
          </w:p>
        </w:tc>
        <w:tc>
          <w:tcPr>
            <w:tcW w:w="0" w:type="auto"/>
            <w:tcBorders>
              <w:top w:val="nil"/>
              <w:bottom w:val="nil"/>
            </w:tcBorders>
            <w:vAlign w:val="center"/>
          </w:tcPr>
          <w:p w14:paraId="39E528EF" w14:textId="77777777" w:rsidR="00A66A69" w:rsidRPr="00E73192" w:rsidRDefault="00A66A69" w:rsidP="00A66A69">
            <w:pPr>
              <w:spacing w:line="276" w:lineRule="auto"/>
              <w:jc w:val="both"/>
              <w:rPr>
                <w:lang w:val="en-GB"/>
              </w:rPr>
            </w:pPr>
            <w:r w:rsidRPr="00E73192">
              <w:rPr>
                <w:lang w:val="en-GB"/>
              </w:rPr>
              <w:t>1.29</w:t>
            </w:r>
          </w:p>
        </w:tc>
        <w:tc>
          <w:tcPr>
            <w:tcW w:w="0" w:type="auto"/>
            <w:tcBorders>
              <w:top w:val="nil"/>
              <w:bottom w:val="nil"/>
            </w:tcBorders>
            <w:vAlign w:val="center"/>
          </w:tcPr>
          <w:p w14:paraId="27601D4F" w14:textId="77777777" w:rsidR="00A66A69" w:rsidRPr="00E73192" w:rsidRDefault="00A66A69" w:rsidP="00A66A69">
            <w:pPr>
              <w:spacing w:line="276" w:lineRule="auto"/>
              <w:jc w:val="both"/>
              <w:rPr>
                <w:iCs/>
                <w:lang w:val="en-GB"/>
              </w:rPr>
            </w:pPr>
            <w:r w:rsidRPr="00E73192">
              <w:rPr>
                <w:iCs/>
                <w:lang w:val="en-GB"/>
              </w:rPr>
              <w:t>0.256</w:t>
            </w:r>
          </w:p>
        </w:tc>
        <w:tc>
          <w:tcPr>
            <w:tcW w:w="0" w:type="auto"/>
            <w:tcBorders>
              <w:top w:val="nil"/>
              <w:bottom w:val="nil"/>
            </w:tcBorders>
          </w:tcPr>
          <w:p w14:paraId="2D513A4A" w14:textId="77777777" w:rsidR="00A66A69" w:rsidRPr="00E73192" w:rsidRDefault="00A66A69" w:rsidP="00A66A69">
            <w:pPr>
              <w:spacing w:line="276" w:lineRule="auto"/>
              <w:jc w:val="both"/>
              <w:rPr>
                <w:iCs/>
                <w:lang w:val="en-GB"/>
              </w:rPr>
            </w:pPr>
            <w:r w:rsidRPr="00E73192">
              <w:rPr>
                <w:iCs/>
                <w:lang w:val="en-GB"/>
              </w:rPr>
              <w:t>-</w:t>
            </w:r>
          </w:p>
        </w:tc>
      </w:tr>
      <w:tr w:rsidR="00A66A69" w:rsidRPr="00E73192" w14:paraId="2BAEC064" w14:textId="77777777" w:rsidTr="00E73192">
        <w:tc>
          <w:tcPr>
            <w:tcW w:w="0" w:type="auto"/>
            <w:tcBorders>
              <w:top w:val="nil"/>
              <w:bottom w:val="single" w:sz="4" w:space="0" w:color="auto"/>
            </w:tcBorders>
          </w:tcPr>
          <w:p w14:paraId="5434BB41" w14:textId="77777777" w:rsidR="00A66A69" w:rsidRPr="00E73192" w:rsidRDefault="00A66A69" w:rsidP="00A66A69">
            <w:pPr>
              <w:spacing w:line="276" w:lineRule="auto"/>
              <w:jc w:val="both"/>
            </w:pPr>
          </w:p>
        </w:tc>
        <w:tc>
          <w:tcPr>
            <w:tcW w:w="0" w:type="auto"/>
            <w:tcBorders>
              <w:top w:val="nil"/>
              <w:bottom w:val="single" w:sz="4" w:space="0" w:color="auto"/>
            </w:tcBorders>
          </w:tcPr>
          <w:p w14:paraId="06009957" w14:textId="77777777" w:rsidR="00A66A69" w:rsidRPr="00E73192" w:rsidRDefault="00A66A69" w:rsidP="00A66A69">
            <w:pPr>
              <w:spacing w:line="276" w:lineRule="auto"/>
              <w:jc w:val="both"/>
            </w:pPr>
          </w:p>
        </w:tc>
        <w:tc>
          <w:tcPr>
            <w:tcW w:w="0" w:type="auto"/>
            <w:tcBorders>
              <w:top w:val="nil"/>
              <w:bottom w:val="single" w:sz="4" w:space="0" w:color="auto"/>
            </w:tcBorders>
            <w:vAlign w:val="center"/>
          </w:tcPr>
          <w:p w14:paraId="60074139" w14:textId="77777777" w:rsidR="00A66A69" w:rsidRPr="00E73192" w:rsidRDefault="00A66A69" w:rsidP="00A66A69">
            <w:pPr>
              <w:spacing w:line="276" w:lineRule="auto"/>
              <w:jc w:val="both"/>
            </w:pPr>
          </w:p>
        </w:tc>
        <w:tc>
          <w:tcPr>
            <w:tcW w:w="0" w:type="auto"/>
            <w:tcBorders>
              <w:top w:val="nil"/>
              <w:bottom w:val="single" w:sz="4" w:space="0" w:color="auto"/>
            </w:tcBorders>
            <w:vAlign w:val="center"/>
          </w:tcPr>
          <w:p w14:paraId="115DFE67" w14:textId="77777777" w:rsidR="00A66A69" w:rsidRPr="00E73192" w:rsidRDefault="00A66A69" w:rsidP="00A66A69">
            <w:pPr>
              <w:spacing w:line="276" w:lineRule="auto"/>
              <w:jc w:val="both"/>
              <w:rPr>
                <w:iCs/>
              </w:rPr>
            </w:pPr>
          </w:p>
        </w:tc>
        <w:tc>
          <w:tcPr>
            <w:tcW w:w="0" w:type="auto"/>
            <w:tcBorders>
              <w:top w:val="nil"/>
              <w:bottom w:val="single" w:sz="4" w:space="0" w:color="auto"/>
            </w:tcBorders>
          </w:tcPr>
          <w:p w14:paraId="5DF56EF6" w14:textId="77777777" w:rsidR="00A66A69" w:rsidRPr="00E73192" w:rsidRDefault="00A66A69" w:rsidP="00A66A69">
            <w:pPr>
              <w:spacing w:line="276" w:lineRule="auto"/>
              <w:jc w:val="both"/>
              <w:rPr>
                <w:iCs/>
              </w:rPr>
            </w:pPr>
          </w:p>
        </w:tc>
      </w:tr>
    </w:tbl>
    <w:p w14:paraId="6925D3B8" w14:textId="77777777" w:rsidR="00E73192" w:rsidRPr="00AA16C4" w:rsidRDefault="00E73192" w:rsidP="00E73192">
      <w:pPr>
        <w:widowControl w:val="0"/>
        <w:autoSpaceDE w:val="0"/>
        <w:autoSpaceDN w:val="0"/>
        <w:adjustRightInd w:val="0"/>
        <w:rPr>
          <w:b/>
        </w:rPr>
      </w:pPr>
    </w:p>
    <w:p w14:paraId="6B383938" w14:textId="77777777" w:rsidR="009D3F64" w:rsidRDefault="009D3F64" w:rsidP="00F3712D"/>
    <w:p w14:paraId="66F81174" w14:textId="6F197E0D" w:rsidR="001B2120" w:rsidRDefault="00634D81" w:rsidP="001B2120">
      <w:pPr>
        <w:pStyle w:val="Heading3"/>
      </w:pPr>
      <w:r>
        <w:t>Body Size and Sociality</w:t>
      </w:r>
    </w:p>
    <w:p w14:paraId="55C26F93" w14:textId="77777777" w:rsidR="004E2FA2" w:rsidRPr="00D14E60" w:rsidRDefault="00D617B4" w:rsidP="00FB6DEF">
      <w:pPr>
        <w:rPr>
          <w:lang w:val="en-US"/>
        </w:rPr>
      </w:pPr>
      <w:r>
        <w:t>As predicted, w</w:t>
      </w:r>
      <w:r w:rsidR="001F17C5">
        <w:t xml:space="preserve">e found </w:t>
      </w:r>
      <w:r w:rsidR="00E73192">
        <w:t xml:space="preserve">no association between body size and sociality in the </w:t>
      </w:r>
      <w:r w:rsidR="005408E4">
        <w:t xml:space="preserve">genus </w:t>
      </w:r>
      <w:r w:rsidR="00E73192" w:rsidRPr="00A7445C">
        <w:rPr>
          <w:i/>
        </w:rPr>
        <w:t>Anelosimus</w:t>
      </w:r>
      <w:r w:rsidR="00E73192">
        <w:t xml:space="preserve"> (</w:t>
      </w:r>
      <w:r w:rsidR="005408E4">
        <w:t>Fig. 3</w:t>
      </w:r>
      <w:r w:rsidR="00BA39B6">
        <w:t>; Fig. 5b;</w:t>
      </w:r>
      <w:r w:rsidR="005408E4">
        <w:t xml:space="preserve"> </w:t>
      </w:r>
      <w:r w:rsidR="00E73192">
        <w:t xml:space="preserve">slope = -0.50 ± 0.62; </w:t>
      </w:r>
      <w:r w:rsidR="00E73192" w:rsidRPr="003B3E3A">
        <w:rPr>
          <w:i/>
        </w:rPr>
        <w:t>F</w:t>
      </w:r>
      <w:r w:rsidR="00E73192" w:rsidRPr="003B3E3A">
        <w:rPr>
          <w:vertAlign w:val="subscript"/>
        </w:rPr>
        <w:t>1,1</w:t>
      </w:r>
      <w:r w:rsidR="00E73192">
        <w:rPr>
          <w:vertAlign w:val="subscript"/>
        </w:rPr>
        <w:t>9</w:t>
      </w:r>
      <w:r w:rsidR="00E73192">
        <w:t xml:space="preserve"> = 0.65; </w:t>
      </w:r>
      <w:r w:rsidR="00E73192" w:rsidRPr="003B3E3A">
        <w:rPr>
          <w:i/>
        </w:rPr>
        <w:t>P</w:t>
      </w:r>
      <w:r w:rsidR="00E73192">
        <w:t xml:space="preserve"> = 0.429; </w:t>
      </w:r>
      <w:r w:rsidR="00E73192" w:rsidRPr="00BA39B6">
        <w:rPr>
          <w:i/>
          <w:lang w:val="el-GR"/>
        </w:rPr>
        <w:t>λ</w:t>
      </w:r>
      <w:r w:rsidR="00E73192" w:rsidRPr="003B3E3A">
        <w:rPr>
          <w:lang w:val="en-US"/>
        </w:rPr>
        <w:t xml:space="preserve"> </w:t>
      </w:r>
      <w:r w:rsidR="00E73192">
        <w:rPr>
          <w:lang w:val="en-US"/>
        </w:rPr>
        <w:t>= 0.67</w:t>
      </w:r>
      <w:r w:rsidR="00E73192">
        <w:t xml:space="preserve">). We </w:t>
      </w:r>
      <w:r w:rsidR="005408E4">
        <w:t xml:space="preserve">did find </w:t>
      </w:r>
      <w:r w:rsidR="00E73192">
        <w:t xml:space="preserve">support for </w:t>
      </w:r>
      <w:r w:rsidR="005408E4">
        <w:t xml:space="preserve">a </w:t>
      </w:r>
      <w:r w:rsidR="00E73192">
        <w:t xml:space="preserve">phylogenetic signal in </w:t>
      </w:r>
      <w:r w:rsidR="005408E4">
        <w:t xml:space="preserve">both </w:t>
      </w:r>
      <w:r w:rsidR="00E73192">
        <w:t xml:space="preserve">body </w:t>
      </w:r>
      <w:r w:rsidR="00BA39B6">
        <w:t>size</w:t>
      </w:r>
      <w:r w:rsidR="00E73192">
        <w:t xml:space="preserve"> (</w:t>
      </w:r>
      <w:r w:rsidR="00E73192" w:rsidRPr="00BA39B6">
        <w:rPr>
          <w:i/>
          <w:lang w:val="el-GR"/>
        </w:rPr>
        <w:t>λ</w:t>
      </w:r>
      <w:r w:rsidR="00E73192" w:rsidRPr="003B3E3A">
        <w:rPr>
          <w:lang w:val="en-US"/>
        </w:rPr>
        <w:t xml:space="preserve"> </w:t>
      </w:r>
      <w:r w:rsidR="00E73192">
        <w:rPr>
          <w:lang w:val="en-US"/>
        </w:rPr>
        <w:t>= 0.69;</w:t>
      </w:r>
      <w:r w:rsidR="00E73192">
        <w:t xml:space="preserve"> </w:t>
      </w:r>
      <w:r w:rsidR="00E73192" w:rsidRPr="00BA39B6">
        <w:rPr>
          <w:i/>
          <w:lang w:val="el-GR"/>
        </w:rPr>
        <w:t>χ</w:t>
      </w:r>
      <w:r w:rsidR="00E73192" w:rsidRPr="00BA39B6">
        <w:rPr>
          <w:i/>
          <w:vertAlign w:val="superscript"/>
          <w:lang w:val="en-US"/>
        </w:rPr>
        <w:t>2</w:t>
      </w:r>
      <w:r w:rsidR="00E73192">
        <w:rPr>
          <w:vertAlign w:val="subscript"/>
          <w:lang w:val="en-US"/>
        </w:rPr>
        <w:t>(1)</w:t>
      </w:r>
      <w:r w:rsidR="00E73192">
        <w:rPr>
          <w:lang w:val="en-US"/>
        </w:rPr>
        <w:t xml:space="preserve"> = 12.54; </w:t>
      </w:r>
      <w:r w:rsidR="00E73192" w:rsidRPr="00D14E60">
        <w:rPr>
          <w:i/>
          <w:lang w:val="en-US"/>
        </w:rPr>
        <w:t>P</w:t>
      </w:r>
      <w:r w:rsidR="005408E4">
        <w:rPr>
          <w:lang w:val="en-US"/>
        </w:rPr>
        <w:t xml:space="preserve"> &lt; 0.001)</w:t>
      </w:r>
      <w:r w:rsidR="00E73192">
        <w:rPr>
          <w:lang w:val="en-US"/>
        </w:rPr>
        <w:t xml:space="preserve"> and in sociality </w:t>
      </w:r>
      <w:r w:rsidR="00E73192">
        <w:t>(</w:t>
      </w:r>
      <w:r w:rsidR="00E73192" w:rsidRPr="00BA39B6">
        <w:rPr>
          <w:i/>
          <w:lang w:val="el-GR"/>
        </w:rPr>
        <w:t>λ</w:t>
      </w:r>
      <w:r w:rsidR="00E73192" w:rsidRPr="003B3E3A">
        <w:rPr>
          <w:lang w:val="en-US"/>
        </w:rPr>
        <w:t xml:space="preserve"> </w:t>
      </w:r>
      <w:r w:rsidR="00E73192">
        <w:rPr>
          <w:lang w:val="en-US"/>
        </w:rPr>
        <w:t>= 0.79;</w:t>
      </w:r>
      <w:r w:rsidR="00E73192">
        <w:t xml:space="preserve"> </w:t>
      </w:r>
      <w:r w:rsidR="00E73192" w:rsidRPr="00BA39B6">
        <w:rPr>
          <w:i/>
          <w:lang w:val="el-GR"/>
        </w:rPr>
        <w:t>χ</w:t>
      </w:r>
      <w:r w:rsidR="00E73192" w:rsidRPr="00BA39B6">
        <w:rPr>
          <w:i/>
          <w:vertAlign w:val="superscript"/>
          <w:lang w:val="en-US"/>
        </w:rPr>
        <w:t>2</w:t>
      </w:r>
      <w:r w:rsidR="00E73192">
        <w:rPr>
          <w:vertAlign w:val="subscript"/>
          <w:lang w:val="en-US"/>
        </w:rPr>
        <w:t>(1)</w:t>
      </w:r>
      <w:r w:rsidR="00E73192">
        <w:rPr>
          <w:lang w:val="en-US"/>
        </w:rPr>
        <w:t xml:space="preserve"> = 5.61; </w:t>
      </w:r>
      <w:r w:rsidR="00E73192" w:rsidRPr="00D14E60">
        <w:rPr>
          <w:i/>
          <w:lang w:val="en-US"/>
        </w:rPr>
        <w:t>P</w:t>
      </w:r>
      <w:r w:rsidR="00E73192">
        <w:rPr>
          <w:lang w:val="en-US"/>
        </w:rPr>
        <w:t xml:space="preserve"> = 0.019)</w:t>
      </w:r>
      <w:r w:rsidR="00834262">
        <w:rPr>
          <w:lang w:val="en-US"/>
        </w:rPr>
        <w:t xml:space="preserve"> in </w:t>
      </w:r>
      <w:r w:rsidR="00834262" w:rsidRPr="00834262">
        <w:rPr>
          <w:i/>
          <w:lang w:val="en-US"/>
        </w:rPr>
        <w:t>Anelosimus</w:t>
      </w:r>
      <w:r w:rsidR="00E73192">
        <w:rPr>
          <w:lang w:val="en-US"/>
        </w:rPr>
        <w:t>.</w:t>
      </w:r>
      <w:r w:rsidR="005408E4">
        <w:rPr>
          <w:lang w:val="en-US"/>
        </w:rPr>
        <w:t xml:space="preserve"> </w:t>
      </w:r>
      <w:r w:rsidR="00BA39B6">
        <w:rPr>
          <w:lang w:val="en-US"/>
        </w:rPr>
        <w:t>I</w:t>
      </w:r>
      <w:r w:rsidR="005408E4">
        <w:rPr>
          <w:lang w:val="en-US"/>
        </w:rPr>
        <w:t xml:space="preserve">n the genus </w:t>
      </w:r>
      <w:r w:rsidR="005408E4" w:rsidRPr="005408E4">
        <w:rPr>
          <w:i/>
          <w:lang w:val="en-US"/>
        </w:rPr>
        <w:t>Stegodyphus</w:t>
      </w:r>
      <w:r w:rsidR="005408E4">
        <w:rPr>
          <w:lang w:val="en-US"/>
        </w:rPr>
        <w:t xml:space="preserve"> </w:t>
      </w:r>
      <w:r w:rsidR="00BA39B6">
        <w:rPr>
          <w:lang w:val="en-US"/>
        </w:rPr>
        <w:t>w</w:t>
      </w:r>
      <w:r w:rsidR="004E2FA2" w:rsidRPr="004E2FA2">
        <w:rPr>
          <w:lang w:val="en-US"/>
        </w:rPr>
        <w:t>e found a close</w:t>
      </w:r>
      <w:r w:rsidR="00BA39B6">
        <w:rPr>
          <w:lang w:val="en-US"/>
        </w:rPr>
        <w:t>-</w:t>
      </w:r>
      <w:r w:rsidR="004E2FA2" w:rsidRPr="004E2FA2">
        <w:rPr>
          <w:lang w:val="en-US"/>
        </w:rPr>
        <w:t xml:space="preserve">to significant </w:t>
      </w:r>
      <w:r w:rsidR="00BA39B6">
        <w:rPr>
          <w:lang w:val="en-US"/>
        </w:rPr>
        <w:t xml:space="preserve">effect of </w:t>
      </w:r>
      <w:r w:rsidR="004E2FA2" w:rsidRPr="004E2FA2">
        <w:rPr>
          <w:lang w:val="en-US"/>
        </w:rPr>
        <w:t>body</w:t>
      </w:r>
      <w:r w:rsidR="00BA39B6">
        <w:rPr>
          <w:lang w:val="en-US"/>
        </w:rPr>
        <w:t xml:space="preserve"> </w:t>
      </w:r>
      <w:r w:rsidR="004E2FA2" w:rsidRPr="004E2FA2">
        <w:rPr>
          <w:lang w:val="en-US"/>
        </w:rPr>
        <w:t xml:space="preserve">size </w:t>
      </w:r>
      <w:r w:rsidR="00BA39B6">
        <w:rPr>
          <w:lang w:val="en-US"/>
        </w:rPr>
        <w:t xml:space="preserve">with </w:t>
      </w:r>
      <w:r w:rsidR="004E2FA2" w:rsidRPr="004E2FA2">
        <w:rPr>
          <w:lang w:val="en-US"/>
        </w:rPr>
        <w:t xml:space="preserve">social species </w:t>
      </w:r>
      <w:r w:rsidR="00BA39B6">
        <w:rPr>
          <w:lang w:val="en-US"/>
        </w:rPr>
        <w:t xml:space="preserve">generally being smaller than subsocial species, as predicted </w:t>
      </w:r>
      <w:r w:rsidR="004E2FA2" w:rsidRPr="004E2FA2">
        <w:rPr>
          <w:lang w:val="en-US"/>
        </w:rPr>
        <w:t>(</w:t>
      </w:r>
      <w:r w:rsidR="00BA39B6">
        <w:rPr>
          <w:lang w:val="en-US"/>
        </w:rPr>
        <w:t>Fig. 4</w:t>
      </w:r>
      <w:r w:rsidR="00BA39B6">
        <w:t>; Fig. 5e;</w:t>
      </w:r>
      <w:r w:rsidR="00BA39B6">
        <w:rPr>
          <w:lang w:val="en-US"/>
        </w:rPr>
        <w:t xml:space="preserve"> b</w:t>
      </w:r>
      <w:r w:rsidR="004E2FA2" w:rsidRPr="004E2FA2">
        <w:rPr>
          <w:lang w:val="en-US"/>
        </w:rPr>
        <w:t>ody</w:t>
      </w:r>
      <w:r w:rsidR="00BA39B6">
        <w:rPr>
          <w:lang w:val="en-US"/>
        </w:rPr>
        <w:t xml:space="preserve"> </w:t>
      </w:r>
      <w:r w:rsidR="004E2FA2" w:rsidRPr="004E2FA2">
        <w:rPr>
          <w:lang w:val="en-US"/>
        </w:rPr>
        <w:t xml:space="preserve">size = -0.35, </w:t>
      </w:r>
      <w:r w:rsidR="004E2FA2" w:rsidRPr="00BA39B6">
        <w:rPr>
          <w:i/>
          <w:lang w:val="en-US"/>
        </w:rPr>
        <w:t>CI</w:t>
      </w:r>
      <w:r w:rsidR="004E2FA2" w:rsidRPr="004E2FA2">
        <w:rPr>
          <w:lang w:val="en-US"/>
        </w:rPr>
        <w:t xml:space="preserve"> = -0.72 to -0.01, </w:t>
      </w:r>
      <w:r w:rsidR="004E2FA2" w:rsidRPr="00BA39B6">
        <w:rPr>
          <w:i/>
          <w:lang w:val="en-US"/>
        </w:rPr>
        <w:t>P</w:t>
      </w:r>
      <w:r w:rsidR="004E2FA2" w:rsidRPr="00BA39B6">
        <w:rPr>
          <w:i/>
          <w:vertAlign w:val="subscript"/>
          <w:lang w:val="en-US"/>
        </w:rPr>
        <w:t>MCMC</w:t>
      </w:r>
      <w:r w:rsidR="004E2FA2" w:rsidRPr="004E2FA2">
        <w:rPr>
          <w:lang w:val="en-US"/>
        </w:rPr>
        <w:t xml:space="preserve"> = 0.051). </w:t>
      </w:r>
      <w:r w:rsidR="00FB6DEF">
        <w:rPr>
          <w:lang w:val="en-US"/>
        </w:rPr>
        <w:t xml:space="preserve">We found no </w:t>
      </w:r>
      <w:r w:rsidR="00834262">
        <w:rPr>
          <w:lang w:val="en-US"/>
        </w:rPr>
        <w:t xml:space="preserve">support for </w:t>
      </w:r>
      <w:r w:rsidR="00FB6DEF">
        <w:rPr>
          <w:lang w:val="en-US"/>
        </w:rPr>
        <w:t xml:space="preserve">a phylogenetic signal of body size or sociality in </w:t>
      </w:r>
      <w:r w:rsidR="00FB6DEF" w:rsidRPr="00FB6DEF">
        <w:rPr>
          <w:i/>
          <w:lang w:val="en-US"/>
        </w:rPr>
        <w:t>Stegodyphus</w:t>
      </w:r>
      <w:r w:rsidR="00FB6DEF">
        <w:rPr>
          <w:lang w:val="en-US"/>
        </w:rPr>
        <w:t xml:space="preserve"> (</w:t>
      </w:r>
      <w:r w:rsidR="00876238">
        <w:t>body</w:t>
      </w:r>
      <w:r w:rsidR="00FB6DEF">
        <w:t xml:space="preserve"> size</w:t>
      </w:r>
      <w:r w:rsidR="00876238">
        <w:t xml:space="preserve">: </w:t>
      </w:r>
      <w:r w:rsidR="00876238" w:rsidRPr="00BA39B6">
        <w:rPr>
          <w:i/>
          <w:lang w:val="el-GR"/>
        </w:rPr>
        <w:t>λ</w:t>
      </w:r>
      <w:r w:rsidR="00876238" w:rsidRPr="003B3E3A">
        <w:rPr>
          <w:lang w:val="en-US"/>
        </w:rPr>
        <w:t xml:space="preserve"> </w:t>
      </w:r>
      <w:r w:rsidR="00876238">
        <w:rPr>
          <w:lang w:val="en-US"/>
        </w:rPr>
        <w:t>= 0;</w:t>
      </w:r>
      <w:r w:rsidR="00876238">
        <w:t xml:space="preserve"> </w:t>
      </w:r>
      <w:r w:rsidR="00876238" w:rsidRPr="00BA39B6">
        <w:rPr>
          <w:i/>
          <w:lang w:val="el-GR"/>
        </w:rPr>
        <w:t>χ</w:t>
      </w:r>
      <w:r w:rsidR="00876238" w:rsidRPr="00BA39B6">
        <w:rPr>
          <w:i/>
          <w:vertAlign w:val="superscript"/>
          <w:lang w:val="en-US"/>
        </w:rPr>
        <w:t>2</w:t>
      </w:r>
      <w:r w:rsidR="00876238">
        <w:rPr>
          <w:vertAlign w:val="subscript"/>
          <w:lang w:val="en-US"/>
        </w:rPr>
        <w:t>(1)</w:t>
      </w:r>
      <w:r w:rsidR="00876238">
        <w:rPr>
          <w:lang w:val="en-US"/>
        </w:rPr>
        <w:t xml:space="preserve"> = 0; </w:t>
      </w:r>
      <w:r w:rsidR="00876238" w:rsidRPr="00D14E60">
        <w:rPr>
          <w:i/>
          <w:lang w:val="en-US"/>
        </w:rPr>
        <w:t>P</w:t>
      </w:r>
      <w:r w:rsidR="00876238">
        <w:rPr>
          <w:lang w:val="en-US"/>
        </w:rPr>
        <w:t xml:space="preserve"> = 1</w:t>
      </w:r>
      <w:r w:rsidR="00FB6DEF">
        <w:rPr>
          <w:lang w:val="en-US"/>
        </w:rPr>
        <w:t xml:space="preserve">; </w:t>
      </w:r>
      <w:r w:rsidR="00876238">
        <w:rPr>
          <w:lang w:val="en-US"/>
        </w:rPr>
        <w:t>social</w:t>
      </w:r>
      <w:r w:rsidR="00FB6DEF">
        <w:rPr>
          <w:lang w:val="en-US"/>
        </w:rPr>
        <w:t>ity</w:t>
      </w:r>
      <w:r w:rsidR="00876238">
        <w:rPr>
          <w:lang w:val="en-US"/>
        </w:rPr>
        <w:t xml:space="preserve">: </w:t>
      </w:r>
      <w:r w:rsidR="00876238" w:rsidRPr="00BA39B6">
        <w:rPr>
          <w:i/>
          <w:lang w:val="el-GR"/>
        </w:rPr>
        <w:t>λ</w:t>
      </w:r>
      <w:r w:rsidR="00876238" w:rsidRPr="003B3E3A">
        <w:rPr>
          <w:lang w:val="en-US"/>
        </w:rPr>
        <w:t xml:space="preserve"> </w:t>
      </w:r>
      <w:r w:rsidR="00876238">
        <w:rPr>
          <w:lang w:val="en-US"/>
        </w:rPr>
        <w:t>= 0;</w:t>
      </w:r>
      <w:r w:rsidR="00876238">
        <w:t xml:space="preserve"> </w:t>
      </w:r>
      <w:r w:rsidR="00876238" w:rsidRPr="00BA39B6">
        <w:rPr>
          <w:i/>
          <w:lang w:val="el-GR"/>
        </w:rPr>
        <w:t>χ</w:t>
      </w:r>
      <w:r w:rsidR="00876238" w:rsidRPr="00BA39B6">
        <w:rPr>
          <w:i/>
          <w:vertAlign w:val="superscript"/>
          <w:lang w:val="en-US"/>
        </w:rPr>
        <w:t>2</w:t>
      </w:r>
      <w:r w:rsidR="00876238">
        <w:rPr>
          <w:vertAlign w:val="subscript"/>
          <w:lang w:val="en-US"/>
        </w:rPr>
        <w:t>(1)</w:t>
      </w:r>
      <w:r w:rsidR="00876238">
        <w:rPr>
          <w:lang w:val="en-US"/>
        </w:rPr>
        <w:t xml:space="preserve"> = 0; </w:t>
      </w:r>
      <w:r w:rsidR="00876238" w:rsidRPr="00D14E60">
        <w:rPr>
          <w:i/>
          <w:lang w:val="en-US"/>
        </w:rPr>
        <w:t>P</w:t>
      </w:r>
      <w:r w:rsidR="00876238">
        <w:rPr>
          <w:lang w:val="en-US"/>
        </w:rPr>
        <w:t xml:space="preserve"> = 1)</w:t>
      </w:r>
      <w:r w:rsidR="00FB6DEF">
        <w:rPr>
          <w:lang w:val="en-US"/>
        </w:rPr>
        <w:t xml:space="preserve">. </w:t>
      </w:r>
    </w:p>
    <w:p w14:paraId="1F3F2B7A" w14:textId="77777777" w:rsidR="00E73192" w:rsidRPr="00E73192" w:rsidRDefault="00E73192" w:rsidP="00F3712D">
      <w:pPr>
        <w:rPr>
          <w:lang w:val="en-US"/>
        </w:rPr>
      </w:pPr>
    </w:p>
    <w:p w14:paraId="5573AF53" w14:textId="77777777" w:rsidR="00414C3B" w:rsidRDefault="00414C3B" w:rsidP="00F3712D">
      <w:r>
        <w:rPr>
          <w:noProof/>
          <w:lang w:val="en-US"/>
        </w:rPr>
        <w:lastRenderedPageBreak/>
        <w:drawing>
          <wp:inline distT="0" distB="0" distL="0" distR="0" wp14:anchorId="2EAEA517" wp14:editId="7D00322D">
            <wp:extent cx="4575358" cy="27666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4909" t="14910" r="20838" b="5267"/>
                    <a:stretch/>
                  </pic:blipFill>
                  <pic:spPr bwMode="auto">
                    <a:xfrm>
                      <a:off x="0" y="0"/>
                      <a:ext cx="4579331" cy="2769049"/>
                    </a:xfrm>
                    <a:prstGeom prst="rect">
                      <a:avLst/>
                    </a:prstGeom>
                    <a:ln>
                      <a:noFill/>
                    </a:ln>
                    <a:extLst>
                      <a:ext uri="{53640926-AAD7-44D8-BBD7-CCE9431645EC}">
                        <a14:shadowObscured xmlns:a14="http://schemas.microsoft.com/office/drawing/2010/main"/>
                      </a:ext>
                    </a:extLst>
                  </pic:spPr>
                </pic:pic>
              </a:graphicData>
            </a:graphic>
          </wp:inline>
        </w:drawing>
      </w:r>
    </w:p>
    <w:p w14:paraId="5219F258" w14:textId="77777777" w:rsidR="00F93F9C" w:rsidRPr="00F93F9C" w:rsidRDefault="00F3712D" w:rsidP="00F93F9C">
      <w:pPr>
        <w:spacing w:line="240" w:lineRule="auto"/>
        <w:rPr>
          <w:b/>
        </w:rPr>
      </w:pPr>
      <w:r w:rsidRPr="00F93F9C">
        <w:rPr>
          <w:b/>
        </w:rPr>
        <w:t xml:space="preserve">Fig. 3 </w:t>
      </w:r>
      <w:r w:rsidR="005408E4">
        <w:rPr>
          <w:b/>
        </w:rPr>
        <w:t>B</w:t>
      </w:r>
      <w:r w:rsidR="00F93F9C">
        <w:rPr>
          <w:b/>
        </w:rPr>
        <w:t>ody size</w:t>
      </w:r>
      <w:r w:rsidR="005408E4">
        <w:rPr>
          <w:b/>
        </w:rPr>
        <w:t>s</w:t>
      </w:r>
      <w:r w:rsidR="00F93F9C">
        <w:rPr>
          <w:b/>
        </w:rPr>
        <w:t xml:space="preserve"> and social level in the </w:t>
      </w:r>
      <w:r w:rsidR="00F93F9C" w:rsidRPr="00F93F9C">
        <w:rPr>
          <w:b/>
        </w:rPr>
        <w:t xml:space="preserve">phylogeny of </w:t>
      </w:r>
      <w:r w:rsidR="00F93F9C" w:rsidRPr="00F93F9C">
        <w:rPr>
          <w:b/>
          <w:i/>
        </w:rPr>
        <w:t>Anelosimus</w:t>
      </w:r>
    </w:p>
    <w:p w14:paraId="48730916" w14:textId="77777777" w:rsidR="00F93F9C" w:rsidRDefault="00353C1D" w:rsidP="00F93F9C">
      <w:pPr>
        <w:spacing w:line="240" w:lineRule="auto"/>
      </w:pPr>
      <w:r>
        <w:t>A</w:t>
      </w:r>
      <w:r w:rsidR="00F93F9C">
        <w:t>verage body sizes (indicated by filled circles; larger circles indicate larger body size) and sociality index (indicated by</w:t>
      </w:r>
      <w:r>
        <w:t xml:space="preserve"> empty</w:t>
      </w:r>
      <w:r w:rsidR="00F93F9C">
        <w:t xml:space="preserve"> triangles; larger triangles represent higher level of sociality) for each of 21 species mapped onto a partial phylogeny of the genus </w:t>
      </w:r>
      <w:r w:rsidR="00F93F9C" w:rsidRPr="00F93F9C">
        <w:rPr>
          <w:i/>
        </w:rPr>
        <w:t>Anelosimus</w:t>
      </w:r>
      <w:r w:rsidR="00F93F9C">
        <w:t xml:space="preserve">. Average body size and sociality indexes were extracted from the literature while the phylogeny was provided by I. Agnarsson. </w:t>
      </w:r>
    </w:p>
    <w:p w14:paraId="00307926" w14:textId="77777777" w:rsidR="00F93F9C" w:rsidRPr="00F3712D" w:rsidRDefault="00F93F9C" w:rsidP="00F93F9C">
      <w:pPr>
        <w:spacing w:line="240" w:lineRule="auto"/>
      </w:pPr>
    </w:p>
    <w:p w14:paraId="5EA44659" w14:textId="77777777" w:rsidR="008D2E3E" w:rsidRDefault="008D2E3E" w:rsidP="0055744F"/>
    <w:p w14:paraId="5F2BB03B" w14:textId="77777777" w:rsidR="00414C3B" w:rsidRDefault="00414C3B" w:rsidP="0055744F">
      <w:r>
        <w:rPr>
          <w:noProof/>
          <w:lang w:val="en-US"/>
        </w:rPr>
        <w:drawing>
          <wp:inline distT="0" distB="0" distL="0" distR="0" wp14:anchorId="0B91EBDA" wp14:editId="7811B547">
            <wp:extent cx="4155219" cy="16625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srcRect l="1331" t="25999" r="17367" b="16167"/>
                    <a:stretch/>
                  </pic:blipFill>
                  <pic:spPr bwMode="auto">
                    <a:xfrm>
                      <a:off x="0" y="0"/>
                      <a:ext cx="4170320" cy="1668587"/>
                    </a:xfrm>
                    <a:prstGeom prst="rect">
                      <a:avLst/>
                    </a:prstGeom>
                    <a:ln>
                      <a:noFill/>
                    </a:ln>
                    <a:extLst>
                      <a:ext uri="{53640926-AAD7-44D8-BBD7-CCE9431645EC}">
                        <a14:shadowObscured xmlns:a14="http://schemas.microsoft.com/office/drawing/2010/main"/>
                      </a:ext>
                    </a:extLst>
                  </pic:spPr>
                </pic:pic>
              </a:graphicData>
            </a:graphic>
          </wp:inline>
        </w:drawing>
      </w:r>
    </w:p>
    <w:p w14:paraId="2A149EE0" w14:textId="77777777" w:rsidR="00F93F9C" w:rsidRPr="00F93F9C" w:rsidRDefault="00F3712D" w:rsidP="00F93F9C">
      <w:pPr>
        <w:spacing w:line="240" w:lineRule="auto"/>
        <w:rPr>
          <w:b/>
        </w:rPr>
      </w:pPr>
      <w:r w:rsidRPr="00F93F9C">
        <w:rPr>
          <w:b/>
        </w:rPr>
        <w:t>Fig. 4</w:t>
      </w:r>
      <w:r w:rsidRPr="006D3801">
        <w:rPr>
          <w:b/>
        </w:rPr>
        <w:t xml:space="preserve"> </w:t>
      </w:r>
      <w:r w:rsidR="005408E4" w:rsidRPr="006D3801">
        <w:rPr>
          <w:b/>
        </w:rPr>
        <w:t>B</w:t>
      </w:r>
      <w:r w:rsidR="00F93F9C">
        <w:rPr>
          <w:b/>
        </w:rPr>
        <w:t>ody size</w:t>
      </w:r>
      <w:r w:rsidR="005408E4">
        <w:rPr>
          <w:b/>
        </w:rPr>
        <w:t>s</w:t>
      </w:r>
      <w:r w:rsidR="00F93F9C">
        <w:rPr>
          <w:b/>
        </w:rPr>
        <w:t xml:space="preserve"> and social level in the </w:t>
      </w:r>
      <w:r w:rsidR="00F93F9C" w:rsidRPr="00F93F9C">
        <w:rPr>
          <w:b/>
        </w:rPr>
        <w:t xml:space="preserve">phylogeny of </w:t>
      </w:r>
      <w:r w:rsidR="00F93F9C">
        <w:rPr>
          <w:b/>
          <w:i/>
        </w:rPr>
        <w:t>Stegodyphus</w:t>
      </w:r>
    </w:p>
    <w:p w14:paraId="741FD03D" w14:textId="77777777" w:rsidR="001B2120" w:rsidRDefault="00353C1D" w:rsidP="00F93F9C">
      <w:pPr>
        <w:spacing w:line="240" w:lineRule="auto"/>
      </w:pPr>
      <w:r>
        <w:t>A</w:t>
      </w:r>
      <w:r w:rsidR="00F93F9C">
        <w:t>verage body sizes (indicated by filled circles; larger circles indicate larger body size) and level of sociality (indicated by</w:t>
      </w:r>
      <w:r>
        <w:t xml:space="preserve"> empty</w:t>
      </w:r>
      <w:r w:rsidR="00F93F9C">
        <w:t xml:space="preserve"> triangles; large triangles represent social species while small triangles represent subsocial species) for each of eight species mapped onto a partial phylogeny of the genus </w:t>
      </w:r>
      <w:r w:rsidR="00F93F9C">
        <w:rPr>
          <w:i/>
        </w:rPr>
        <w:t>Stegodyphus</w:t>
      </w:r>
      <w:r w:rsidR="00F93F9C">
        <w:t>. Average body size were extracted from the literature while the phylogeny was provided by</w:t>
      </w:r>
      <w:r w:rsidR="00834262">
        <w:t xml:space="preserve"> J. Bechsgaard.</w:t>
      </w:r>
    </w:p>
    <w:p w14:paraId="03849E56" w14:textId="77777777" w:rsidR="00E92F5D" w:rsidRDefault="00E92F5D">
      <w:pPr>
        <w:spacing w:line="259" w:lineRule="auto"/>
        <w:rPr>
          <w:rFonts w:eastAsiaTheme="majorEastAsia" w:cstheme="majorBidi"/>
          <w:b/>
          <w:color w:val="000000" w:themeColor="text1"/>
          <w:sz w:val="24"/>
          <w:szCs w:val="24"/>
        </w:rPr>
      </w:pPr>
      <w:r>
        <w:br w:type="page"/>
      </w:r>
    </w:p>
    <w:p w14:paraId="11BB0B8F" w14:textId="3A334D13" w:rsidR="001B2120" w:rsidRDefault="00634D81" w:rsidP="001B2120">
      <w:pPr>
        <w:pStyle w:val="Heading3"/>
      </w:pPr>
      <w:r w:rsidRPr="00D62925">
        <w:rPr>
          <w:lang w:val="en-US"/>
        </w:rPr>
        <w:lastRenderedPageBreak/>
        <w:t>Sociality Level and Prey to Spider Size Ratio:</w:t>
      </w:r>
      <w:r>
        <w:rPr>
          <w:lang w:val="en-US"/>
        </w:rPr>
        <w:t xml:space="preserve"> </w:t>
      </w:r>
      <w:r w:rsidR="001B2120">
        <w:t xml:space="preserve">Simple correlations </w:t>
      </w:r>
    </w:p>
    <w:p w14:paraId="4FB716E9" w14:textId="77777777" w:rsidR="00D617B4" w:rsidRPr="004E28A3" w:rsidRDefault="00D617B4" w:rsidP="004E28A3">
      <w:r>
        <w:t>As predicted, within</w:t>
      </w:r>
      <w:r w:rsidR="00634112">
        <w:t xml:space="preserve"> the smaller</w:t>
      </w:r>
      <w:r>
        <w:t xml:space="preserve"> </w:t>
      </w:r>
      <w:r w:rsidRPr="00D617B4">
        <w:rPr>
          <w:i/>
        </w:rPr>
        <w:t>Anelosimus</w:t>
      </w:r>
      <w:r>
        <w:t xml:space="preserve"> </w:t>
      </w:r>
      <w:r w:rsidR="00634112">
        <w:t xml:space="preserve">spiders </w:t>
      </w:r>
      <w:r>
        <w:t>we found positive correlations between social level and both naturally caught prey (Fig. 5a</w:t>
      </w:r>
      <w:r w:rsidR="00EC70EE">
        <w:t>;</w:t>
      </w:r>
      <w:r>
        <w:t xml:space="preserve"> </w:t>
      </w:r>
      <w:r w:rsidRPr="000812D1">
        <w:rPr>
          <w:i/>
        </w:rPr>
        <w:t>S</w:t>
      </w:r>
      <w:r>
        <w:t xml:space="preserve"> = 16.1, </w:t>
      </w:r>
      <w:r w:rsidR="000812D1" w:rsidRPr="000812D1">
        <w:rPr>
          <w:i/>
        </w:rPr>
        <w:t>P</w:t>
      </w:r>
      <w:r>
        <w:t xml:space="preserve"> = 0.0026, </w:t>
      </w:r>
      <w:r w:rsidRPr="000812D1">
        <w:rPr>
          <w:i/>
        </w:rPr>
        <w:t>rho</w:t>
      </w:r>
      <w:r>
        <w:t xml:space="preserve"> = 0.87) and the ratio </w:t>
      </w:r>
      <w:r w:rsidR="00EC70EE">
        <w:t>of prey to spider size (Fig. 5c;</w:t>
      </w:r>
      <w:r>
        <w:t xml:space="preserve"> </w:t>
      </w:r>
      <w:r w:rsidRPr="000812D1">
        <w:rPr>
          <w:i/>
        </w:rPr>
        <w:t>S</w:t>
      </w:r>
      <w:r>
        <w:t xml:space="preserve"> = 9.07, </w:t>
      </w:r>
      <w:r w:rsidR="000812D1" w:rsidRPr="000812D1">
        <w:rPr>
          <w:i/>
        </w:rPr>
        <w:t>P</w:t>
      </w:r>
      <w:r>
        <w:t xml:space="preserve"> &lt; 0.001, </w:t>
      </w:r>
      <w:r w:rsidRPr="000812D1">
        <w:rPr>
          <w:i/>
        </w:rPr>
        <w:t>rho</w:t>
      </w:r>
      <w:r>
        <w:t xml:space="preserve"> = 0.92). A</w:t>
      </w:r>
      <w:r w:rsidR="00F0401F">
        <w:t>lso a</w:t>
      </w:r>
      <w:r>
        <w:t>s predicted, within</w:t>
      </w:r>
      <w:r w:rsidR="00634112">
        <w:t xml:space="preserve"> the larger</w:t>
      </w:r>
      <w:r>
        <w:t xml:space="preserve"> </w:t>
      </w:r>
      <w:r w:rsidRPr="00D617B4">
        <w:rPr>
          <w:i/>
        </w:rPr>
        <w:t>Stegodyphus</w:t>
      </w:r>
      <w:r>
        <w:t xml:space="preserve"> </w:t>
      </w:r>
      <w:r w:rsidR="00634112">
        <w:t xml:space="preserve">spiders </w:t>
      </w:r>
      <w:r w:rsidR="00F0401F">
        <w:t>we found no</w:t>
      </w:r>
      <w:r>
        <w:t xml:space="preserve"> correlation between social level </w:t>
      </w:r>
      <w:r w:rsidR="000812D1">
        <w:t xml:space="preserve">and </w:t>
      </w:r>
      <w:r>
        <w:t>naturally caught pr</w:t>
      </w:r>
      <w:r w:rsidR="00EC70EE">
        <w:t>ey (Fig. 5d;</w:t>
      </w:r>
      <w:r>
        <w:t xml:space="preserve"> </w:t>
      </w:r>
      <w:r w:rsidRPr="000812D1">
        <w:rPr>
          <w:i/>
        </w:rPr>
        <w:t>S</w:t>
      </w:r>
      <w:r>
        <w:t xml:space="preserve"> = 31.6, </w:t>
      </w:r>
      <w:r w:rsidR="000812D1" w:rsidRPr="000812D1">
        <w:rPr>
          <w:i/>
        </w:rPr>
        <w:t>P</w:t>
      </w:r>
      <w:r>
        <w:t xml:space="preserve"> = 0.85, </w:t>
      </w:r>
      <w:r w:rsidRPr="000812D1">
        <w:rPr>
          <w:i/>
        </w:rPr>
        <w:t>rho</w:t>
      </w:r>
      <w:r>
        <w:t xml:space="preserve"> = 0.098)</w:t>
      </w:r>
      <w:r w:rsidR="00B8166D">
        <w:t>,</w:t>
      </w:r>
      <w:r>
        <w:t xml:space="preserve"> while </w:t>
      </w:r>
      <w:r w:rsidR="00F0401F">
        <w:t xml:space="preserve">we found </w:t>
      </w:r>
      <w:r>
        <w:t xml:space="preserve">a positive correlation between social level and the ratio </w:t>
      </w:r>
      <w:r w:rsidR="00EC70EE">
        <w:t>of prey to spider size (Fig. 5f;</w:t>
      </w:r>
      <w:r>
        <w:t xml:space="preserve"> </w:t>
      </w:r>
      <w:r w:rsidRPr="000812D1">
        <w:rPr>
          <w:i/>
        </w:rPr>
        <w:t>S</w:t>
      </w:r>
      <w:r w:rsidR="000812D1">
        <w:t xml:space="preserve"> = 4.26, </w:t>
      </w:r>
      <w:r w:rsidR="000812D1" w:rsidRPr="000812D1">
        <w:rPr>
          <w:i/>
        </w:rPr>
        <w:t>P</w:t>
      </w:r>
      <w:r>
        <w:t xml:space="preserve"> = 0.021, </w:t>
      </w:r>
      <w:r w:rsidRPr="000812D1">
        <w:rPr>
          <w:i/>
        </w:rPr>
        <w:t>rho</w:t>
      </w:r>
      <w:r>
        <w:t xml:space="preserve"> = 0.88). </w:t>
      </w:r>
    </w:p>
    <w:p w14:paraId="3DF6B7B2" w14:textId="77777777" w:rsidR="001B2120" w:rsidRPr="00F3712D" w:rsidRDefault="001B2120" w:rsidP="00F93F9C">
      <w:pPr>
        <w:spacing w:line="240" w:lineRule="auto"/>
      </w:pPr>
    </w:p>
    <w:p w14:paraId="3CF1F358" w14:textId="77777777" w:rsidR="00ED0546" w:rsidRDefault="00630700" w:rsidP="00ED0546">
      <w:pPr>
        <w:rPr>
          <w:lang w:eastAsia="en-GB"/>
        </w:rPr>
      </w:pPr>
      <w:r>
        <w:rPr>
          <w:noProof/>
          <w:lang w:val="en-US"/>
        </w:rPr>
        <w:drawing>
          <wp:inline distT="0" distB="0" distL="0" distR="0" wp14:anchorId="5A644FA4" wp14:editId="55502151">
            <wp:extent cx="5053504" cy="3678382"/>
            <wp:effectExtent l="0" t="0" r="0" b="0"/>
            <wp:docPr id="7" name="Picture 7" descr="Z:\old spider papers from Aarhus\Christina foraging paper\plots\results as predict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Z:\old spider papers from Aarhus\Christina foraging paper\plots\results as predicted.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54833" cy="3679349"/>
                    </a:xfrm>
                    <a:prstGeom prst="rect">
                      <a:avLst/>
                    </a:prstGeom>
                    <a:noFill/>
                    <a:ln>
                      <a:noFill/>
                    </a:ln>
                  </pic:spPr>
                </pic:pic>
              </a:graphicData>
            </a:graphic>
          </wp:inline>
        </w:drawing>
      </w:r>
    </w:p>
    <w:p w14:paraId="29113BFB" w14:textId="77777777" w:rsidR="00F93F9C" w:rsidRPr="00196C84" w:rsidRDefault="00F3712D" w:rsidP="00ED0546">
      <w:pPr>
        <w:rPr>
          <w:b/>
          <w:lang w:eastAsia="en-GB"/>
        </w:rPr>
      </w:pPr>
      <w:r w:rsidRPr="00196C84">
        <w:rPr>
          <w:b/>
          <w:lang w:eastAsia="en-GB"/>
        </w:rPr>
        <w:t xml:space="preserve">Fig. 5 </w:t>
      </w:r>
      <w:r w:rsidR="000535B7">
        <w:rPr>
          <w:b/>
          <w:lang w:eastAsia="en-GB"/>
        </w:rPr>
        <w:t>Overview of all results from t</w:t>
      </w:r>
      <w:r w:rsidR="00960035">
        <w:rPr>
          <w:b/>
          <w:lang w:eastAsia="en-GB"/>
        </w:rPr>
        <w:t>esting</w:t>
      </w:r>
      <w:r w:rsidR="00196C84" w:rsidRPr="00196C84">
        <w:rPr>
          <w:b/>
          <w:lang w:eastAsia="en-GB"/>
        </w:rPr>
        <w:t xml:space="preserve"> the predictions </w:t>
      </w:r>
      <w:r w:rsidR="00111679">
        <w:rPr>
          <w:b/>
          <w:lang w:eastAsia="en-GB"/>
        </w:rPr>
        <w:t>of</w:t>
      </w:r>
      <w:r w:rsidR="00196C84" w:rsidRPr="00196C84">
        <w:rPr>
          <w:b/>
          <w:lang w:eastAsia="en-GB"/>
        </w:rPr>
        <w:t xml:space="preserve"> the </w:t>
      </w:r>
      <w:r w:rsidR="00B63DE8">
        <w:rPr>
          <w:b/>
          <w:lang w:eastAsia="en-GB"/>
        </w:rPr>
        <w:t>‘</w:t>
      </w:r>
      <w:r w:rsidR="00F54C5C">
        <w:rPr>
          <w:b/>
          <w:lang w:eastAsia="en-GB"/>
        </w:rPr>
        <w:t xml:space="preserve">prey to predator size ratio </w:t>
      </w:r>
      <w:r w:rsidR="006923F7">
        <w:rPr>
          <w:b/>
          <w:lang w:eastAsia="en-GB"/>
        </w:rPr>
        <w:t>hypothesis</w:t>
      </w:r>
      <w:r w:rsidR="00B63DE8">
        <w:rPr>
          <w:b/>
          <w:lang w:eastAsia="en-GB"/>
        </w:rPr>
        <w:t>’</w:t>
      </w:r>
    </w:p>
    <w:p w14:paraId="1536CAD4" w14:textId="77777777" w:rsidR="003C4D0E" w:rsidRPr="00ED0546" w:rsidRDefault="00196C84" w:rsidP="007D7630">
      <w:pPr>
        <w:spacing w:line="276" w:lineRule="auto"/>
        <w:rPr>
          <w:lang w:eastAsia="en-GB"/>
        </w:rPr>
      </w:pPr>
      <w:r>
        <w:t xml:space="preserve">Prey size (average prey length (mm), a+d), spider size (average spider length (mm), b+e) and the ratio between prey size and spider size (c+f) plotted against the level of sociality (sociality index) for multiple </w:t>
      </w:r>
      <w:r w:rsidRPr="00196C84">
        <w:rPr>
          <w:i/>
        </w:rPr>
        <w:t>Anelosimus</w:t>
      </w:r>
      <w:r>
        <w:t xml:space="preserve"> species (a-c) as an example of a genus of smaller spiders, and </w:t>
      </w:r>
      <w:r w:rsidRPr="00196C84">
        <w:rPr>
          <w:i/>
        </w:rPr>
        <w:t>Stegodyphus</w:t>
      </w:r>
      <w:r>
        <w:t xml:space="preserve"> species (d-f) as an example of a genus of larger spiders.</w:t>
      </w:r>
      <w:r w:rsidR="001E4470">
        <w:t xml:space="preserve"> </w:t>
      </w:r>
      <w:r w:rsidR="009957B9">
        <w:t>Full</w:t>
      </w:r>
      <w:r w:rsidR="001E4470">
        <w:t xml:space="preserve"> regression lines are shown to indicate </w:t>
      </w:r>
      <w:r w:rsidR="00A1267D">
        <w:t xml:space="preserve">significant </w:t>
      </w:r>
      <w:r w:rsidR="001E4470">
        <w:t>correlations</w:t>
      </w:r>
      <w:r w:rsidR="009957B9">
        <w:t xml:space="preserve"> while </w:t>
      </w:r>
      <w:r w:rsidR="001E4470">
        <w:t>stippled lines indicate no</w:t>
      </w:r>
      <w:r w:rsidR="009957B9">
        <w:t xml:space="preserve"> significant</w:t>
      </w:r>
      <w:r w:rsidR="001E4470">
        <w:t xml:space="preserve"> correlation</w:t>
      </w:r>
      <w:r w:rsidR="009957B9">
        <w:t>.</w:t>
      </w:r>
    </w:p>
    <w:p w14:paraId="720FD4CB" w14:textId="77777777" w:rsidR="000535B7" w:rsidRDefault="000535B7">
      <w:pPr>
        <w:spacing w:line="259" w:lineRule="auto"/>
        <w:rPr>
          <w:rFonts w:eastAsiaTheme="majorEastAsia" w:cstheme="majorBidi"/>
          <w:sz w:val="36"/>
          <w:szCs w:val="32"/>
        </w:rPr>
      </w:pPr>
      <w:r>
        <w:br w:type="page"/>
      </w:r>
    </w:p>
    <w:p w14:paraId="64636F46" w14:textId="77777777" w:rsidR="00EC026C" w:rsidRDefault="00EC026C" w:rsidP="00EC026C">
      <w:pPr>
        <w:pStyle w:val="Heading1"/>
      </w:pPr>
      <w:r>
        <w:lastRenderedPageBreak/>
        <w:t xml:space="preserve">Discussion </w:t>
      </w:r>
    </w:p>
    <w:p w14:paraId="55B0B043" w14:textId="22036F83" w:rsidR="00D3609C" w:rsidRDefault="00B63DE8" w:rsidP="001B727A">
      <w:r>
        <w:t>We propose</w:t>
      </w:r>
      <w:r w:rsidR="00F6302F">
        <w:t xml:space="preserve"> a new hypothesis relevant for the evolution of cooperative </w:t>
      </w:r>
      <w:r w:rsidR="00BF2FB8">
        <w:t xml:space="preserve">prey capture in predators – the </w:t>
      </w:r>
      <w:r>
        <w:t>‘</w:t>
      </w:r>
      <w:r w:rsidR="00F54C5C">
        <w:t xml:space="preserve">prey to predator size ratio </w:t>
      </w:r>
      <w:r w:rsidR="006923F7">
        <w:t>hypothesis</w:t>
      </w:r>
      <w:r>
        <w:t>’</w:t>
      </w:r>
      <w:r w:rsidR="00F6302F">
        <w:t xml:space="preserve"> </w:t>
      </w:r>
      <w:r w:rsidR="00BF2FB8">
        <w:t>– wh</w:t>
      </w:r>
      <w:r w:rsidR="00F6302F">
        <w:t xml:space="preserve">ich we test in two </w:t>
      </w:r>
      <w:r w:rsidR="008A0750">
        <w:t xml:space="preserve">spider </w:t>
      </w:r>
      <w:r w:rsidR="00F6302F">
        <w:t>genera</w:t>
      </w:r>
      <w:r>
        <w:t xml:space="preserve">. This hypothesis </w:t>
      </w:r>
      <w:r w:rsidR="001E5A72">
        <w:t xml:space="preserve">proposes </w:t>
      </w:r>
      <w:r w:rsidR="00AA76BF">
        <w:t xml:space="preserve">that benefits of cooperative hunting </w:t>
      </w:r>
      <w:r w:rsidR="00DD2F10">
        <w:t>include</w:t>
      </w:r>
      <w:r w:rsidR="00AA76BF">
        <w:t xml:space="preserve"> an increased </w:t>
      </w:r>
      <w:r w:rsidR="007038B5">
        <w:t>prey to pre</w:t>
      </w:r>
      <w:r w:rsidR="00AA76BF">
        <w:t>dator</w:t>
      </w:r>
      <w:r w:rsidR="005422DB">
        <w:t xml:space="preserve"> </w:t>
      </w:r>
      <w:r w:rsidR="00AA76BF">
        <w:t xml:space="preserve">size ratio, which can be acquired through </w:t>
      </w:r>
      <w:r w:rsidR="001A20B4">
        <w:t xml:space="preserve">one of </w:t>
      </w:r>
      <w:r w:rsidR="001E5A72">
        <w:t>two routes</w:t>
      </w:r>
      <w:r w:rsidR="00AA76BF">
        <w:t xml:space="preserve">: </w:t>
      </w:r>
      <w:r w:rsidR="00C076F8">
        <w:t xml:space="preserve">1) </w:t>
      </w:r>
      <w:r w:rsidR="001A20B4">
        <w:t>the</w:t>
      </w:r>
      <w:r w:rsidR="00AA76BF">
        <w:t xml:space="preserve"> capture of larger prey</w:t>
      </w:r>
      <w:r w:rsidR="00C076F8">
        <w:t xml:space="preserve"> (</w:t>
      </w:r>
      <w:r w:rsidR="001A20B4">
        <w:t xml:space="preserve">while </w:t>
      </w:r>
      <w:r w:rsidR="00C076F8">
        <w:t>the body size of the predator remains constant)</w:t>
      </w:r>
      <w:r w:rsidR="00AA76BF">
        <w:t xml:space="preserve">, or </w:t>
      </w:r>
      <w:r w:rsidR="00C076F8">
        <w:t xml:space="preserve">2) </w:t>
      </w:r>
      <w:r w:rsidR="00AA76BF">
        <w:t xml:space="preserve">a reduction in </w:t>
      </w:r>
      <w:r w:rsidR="00C076F8">
        <w:t xml:space="preserve">predator </w:t>
      </w:r>
      <w:r w:rsidR="00AA76BF">
        <w:t>body size</w:t>
      </w:r>
      <w:r w:rsidR="001A20B4">
        <w:t xml:space="preserve"> (while capture of large prey is retained)</w:t>
      </w:r>
      <w:r w:rsidR="00C076F8">
        <w:t xml:space="preserve">. </w:t>
      </w:r>
      <w:r w:rsidR="00C76C79">
        <w:t>C</w:t>
      </w:r>
      <w:r w:rsidR="008A0750">
        <w:t>ooperative hunting</w:t>
      </w:r>
      <w:r w:rsidR="00E53703">
        <w:t xml:space="preserve"> </w:t>
      </w:r>
      <w:r w:rsidR="00C76C79">
        <w:t xml:space="preserve">may </w:t>
      </w:r>
      <w:r w:rsidR="00055296">
        <w:t xml:space="preserve">provide </w:t>
      </w:r>
      <w:r>
        <w:t>access</w:t>
      </w:r>
      <w:r w:rsidR="00055296">
        <w:t xml:space="preserve"> to</w:t>
      </w:r>
      <w:r>
        <w:t xml:space="preserve"> an otherwise inaccessible resource in the environment</w:t>
      </w:r>
      <w:r w:rsidR="0085414C">
        <w:t xml:space="preserve"> </w:t>
      </w:r>
      <w:r w:rsidR="00C76C79">
        <w:t xml:space="preserve">and </w:t>
      </w:r>
      <w:r w:rsidR="001A20B4">
        <w:t>is a</w:t>
      </w:r>
      <w:r w:rsidR="00C76C79">
        <w:t xml:space="preserve"> proposed </w:t>
      </w:r>
      <w:r w:rsidR="001A20B4">
        <w:t xml:space="preserve">evolutionary </w:t>
      </w:r>
      <w:r w:rsidR="003153F3">
        <w:t>driver</w:t>
      </w:r>
      <w:r w:rsidR="0085414C">
        <w:t xml:space="preserve"> </w:t>
      </w:r>
      <w:r w:rsidR="00055296">
        <w:t>of group living</w:t>
      </w:r>
      <w:r w:rsidR="0085414C">
        <w:t xml:space="preserve"> </w:t>
      </w:r>
      <w:r w:rsidR="003153F3">
        <w:fldChar w:fldCharType="begin">
          <w:fldData xml:space="preserve">PEVuZE5vdGU+PENpdGU+PEF1dGhvcj5HdWV2YXJhPC9BdXRob3I+PFllYXI+MjAxMTwvWWVhcj48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4zNDMtMzUyPC9wYWdlcz48dm9sdW1lPjEwOTwvdm9sdW1l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</w:fldData>
        </w:fldChar>
      </w:r>
      <w:r w:rsidR="000252B0">
        <w:instrText xml:space="preserve"> ADDIN EN.CITE </w:instrText>
      </w:r>
      <w:r w:rsidR="000252B0">
        <w:fldChar w:fldCharType="begin">
          <w:fldData xml:space="preserve">PEVuZE5vdGU+PENpdGU+PEF1dGhvcj5HdWV2YXJhPC9BdXRob3I+PFllYXI+MjAxMTwvWWVhcj48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4zNDMtMzUyPC9wYWdlcz48dm9sdW1lPjEwOTwvdm9sdW1l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</w:fldData>
        </w:fldChar>
      </w:r>
      <w:r w:rsidR="000252B0">
        <w:instrText xml:space="preserve"> ADDIN EN.CITE.DATA </w:instrText>
      </w:r>
      <w:r w:rsidR="000252B0">
        <w:fldChar w:fldCharType="end"/>
      </w:r>
      <w:r w:rsidR="003153F3">
        <w:fldChar w:fldCharType="separate"/>
      </w:r>
      <w:r w:rsidR="000252B0">
        <w:rPr>
          <w:noProof/>
        </w:rPr>
        <w:t>(Caraco &amp; Wolf, 1975; Creel &amp; Creel, 1995; Guevara et al., 2011)</w:t>
      </w:r>
      <w:r w:rsidR="003153F3">
        <w:fldChar w:fldCharType="end"/>
      </w:r>
      <w:r>
        <w:t xml:space="preserve">. </w:t>
      </w:r>
      <w:r w:rsidR="001A20B4">
        <w:t>However, t</w:t>
      </w:r>
      <w:r w:rsidR="00C076F8">
        <w:t>he ‘prey to predator size ratio hypothesis’ states that the evolution of cooperati</w:t>
      </w:r>
      <w:r w:rsidR="00055296">
        <w:t>ve hunting</w:t>
      </w:r>
      <w:r w:rsidR="00C076F8">
        <w:t xml:space="preserve"> does not </w:t>
      </w:r>
      <w:r w:rsidR="00055296">
        <w:t>have to</w:t>
      </w:r>
      <w:r w:rsidR="00C076F8">
        <w:t xml:space="preserve"> allow predators to catch larger prey </w:t>
      </w:r>
      <w:r w:rsidR="00C076F8" w:rsidRPr="00B63DE8">
        <w:rPr>
          <w:i/>
        </w:rPr>
        <w:t>per se</w:t>
      </w:r>
      <w:r w:rsidR="00C076F8">
        <w:t>, i</w:t>
      </w:r>
      <w:r>
        <w:t xml:space="preserve">nstead, </w:t>
      </w:r>
      <w:r w:rsidR="008A0750">
        <w:t>cooperati</w:t>
      </w:r>
      <w:r w:rsidR="001A20B4">
        <w:t>on among predators</w:t>
      </w:r>
      <w:r w:rsidR="00C076F8">
        <w:t xml:space="preserve"> is</w:t>
      </w:r>
      <w:r>
        <w:t xml:space="preserve"> associated with an increase in the </w:t>
      </w:r>
      <w:r w:rsidR="00F76D85">
        <w:t xml:space="preserve">ratio of </w:t>
      </w:r>
      <w:r w:rsidR="003F12AD">
        <w:t>prey</w:t>
      </w:r>
      <w:r>
        <w:t xml:space="preserve"> to </w:t>
      </w:r>
      <w:r w:rsidR="00F76D85">
        <w:t>predator</w:t>
      </w:r>
      <w:r>
        <w:t xml:space="preserve"> </w:t>
      </w:r>
      <w:r w:rsidR="00D06250">
        <w:t xml:space="preserve">body </w:t>
      </w:r>
      <w:r>
        <w:t xml:space="preserve">size. Spiders that </w:t>
      </w:r>
      <w:r w:rsidR="001A20B4">
        <w:t xml:space="preserve">are </w:t>
      </w:r>
      <w:r>
        <w:t xml:space="preserve">phylogenetically </w:t>
      </w:r>
      <w:r w:rsidR="001A20B4">
        <w:t>constrained to having</w:t>
      </w:r>
      <w:r w:rsidR="00D06250">
        <w:t xml:space="preserve"> </w:t>
      </w:r>
      <w:r>
        <w:t>small</w:t>
      </w:r>
      <w:r w:rsidR="00D06250">
        <w:t xml:space="preserve"> body sizes</w:t>
      </w:r>
      <w:r w:rsidR="001A20B4">
        <w:t>,</w:t>
      </w:r>
      <w:r w:rsidR="00DD7526">
        <w:t xml:space="preserve"> compared to the body size of potential prey in their surroundings</w:t>
      </w:r>
      <w:r>
        <w:t xml:space="preserve">, like </w:t>
      </w:r>
      <w:r w:rsidRPr="00B63DE8">
        <w:rPr>
          <w:i/>
        </w:rPr>
        <w:t>Anelosimus</w:t>
      </w:r>
      <w:r>
        <w:t>, are predicted to increase this ratio by increasing the</w:t>
      </w:r>
      <w:r w:rsidR="00A73BBD">
        <w:t>ir capacity to catch</w:t>
      </w:r>
      <w:r w:rsidR="003F12AD">
        <w:t xml:space="preserve"> otherwise unavailable,</w:t>
      </w:r>
      <w:r w:rsidR="00A73BBD">
        <w:t xml:space="preserve"> large </w:t>
      </w:r>
      <w:r>
        <w:t>prey</w:t>
      </w:r>
      <w:r w:rsidR="002B0E0A">
        <w:t xml:space="preserve"> present in the environment (i.e. expanding their dietary niche)</w:t>
      </w:r>
      <w:r w:rsidR="00763F34">
        <w:t>.</w:t>
      </w:r>
      <w:r>
        <w:t xml:space="preserve"> </w:t>
      </w:r>
      <w:r w:rsidR="00763F34">
        <w:t>S</w:t>
      </w:r>
      <w:r>
        <w:t>pider</w:t>
      </w:r>
      <w:r w:rsidR="00D06250">
        <w:t>s</w:t>
      </w:r>
      <w:r>
        <w:t xml:space="preserve"> that are relatively large</w:t>
      </w:r>
      <w:r w:rsidR="00904C28">
        <w:t xml:space="preserve"> compared to the body size of potential prey</w:t>
      </w:r>
      <w:r>
        <w:t xml:space="preserve">, like </w:t>
      </w:r>
      <w:r w:rsidRPr="00B63DE8">
        <w:rPr>
          <w:i/>
        </w:rPr>
        <w:t>Stegodyphus</w:t>
      </w:r>
      <w:r>
        <w:t xml:space="preserve">, </w:t>
      </w:r>
      <w:r w:rsidR="00904C28">
        <w:t xml:space="preserve">can only </w:t>
      </w:r>
      <w:r>
        <w:t>increase the ratio by instead decreasing their body size</w:t>
      </w:r>
      <w:r w:rsidR="002B0E0A">
        <w:t xml:space="preserve"> (i.e. while maintaining their dietary niche)</w:t>
      </w:r>
      <w:r w:rsidR="00402253">
        <w:t xml:space="preserve"> (Fig. 1)</w:t>
      </w:r>
      <w:r>
        <w:t>.</w:t>
      </w:r>
      <w:r w:rsidR="00672624">
        <w:t xml:space="preserve"> Th</w:t>
      </w:r>
      <w:r w:rsidR="00A73BBD">
        <w:t>e difference in predictions between the two genera relies on</w:t>
      </w:r>
      <w:r w:rsidR="00672624">
        <w:t xml:space="preserve"> the assumption that large</w:t>
      </w:r>
      <w:r w:rsidR="00763F34">
        <w:t>, solitary</w:t>
      </w:r>
      <w:r w:rsidR="00672624">
        <w:t xml:space="preserve"> spiders are already able to catch the largest available prey in the environment</w:t>
      </w:r>
      <w:r w:rsidR="00B33DCD">
        <w:t>.</w:t>
      </w:r>
      <w:r w:rsidR="00672624">
        <w:t xml:space="preserve"> By conducting prey capture assays on three social and three subsocial </w:t>
      </w:r>
      <w:r w:rsidR="00672624" w:rsidRPr="00672624">
        <w:rPr>
          <w:i/>
        </w:rPr>
        <w:t>Stegodyphus</w:t>
      </w:r>
      <w:r w:rsidR="00672624">
        <w:t xml:space="preserve"> species in field settings we test</w:t>
      </w:r>
      <w:r w:rsidR="00D06250">
        <w:t>ed</w:t>
      </w:r>
      <w:r w:rsidR="00672624">
        <w:t xml:space="preserve"> this assumption. We </w:t>
      </w:r>
      <w:r w:rsidR="00D06250">
        <w:t xml:space="preserve">found </w:t>
      </w:r>
      <w:r w:rsidR="00402253">
        <w:t xml:space="preserve">that, indeed, subsocial </w:t>
      </w:r>
      <w:r w:rsidR="00672624">
        <w:t xml:space="preserve">spiders </w:t>
      </w:r>
      <w:r w:rsidR="00402253">
        <w:t xml:space="preserve">within this genus of relatively large spiders </w:t>
      </w:r>
      <w:r w:rsidR="00D06250">
        <w:t xml:space="preserve">were </w:t>
      </w:r>
      <w:r w:rsidR="00672624">
        <w:t>capable of subduing and preying upon some of the largest prey available</w:t>
      </w:r>
      <w:r w:rsidR="00402253">
        <w:t xml:space="preserve">, just as the social species </w:t>
      </w:r>
      <w:r w:rsidR="00AC186A">
        <w:t xml:space="preserve">of much smaller body sizes </w:t>
      </w:r>
      <w:r w:rsidR="00D06250">
        <w:t xml:space="preserve">were </w:t>
      </w:r>
      <w:r w:rsidR="00402253">
        <w:t>(Fig. 2)</w:t>
      </w:r>
      <w:r w:rsidR="00672624">
        <w:t xml:space="preserve">. </w:t>
      </w:r>
    </w:p>
    <w:p w14:paraId="7666E064" w14:textId="1137D16D" w:rsidR="00B63DE8" w:rsidRDefault="00672624" w:rsidP="001B727A">
      <w:r>
        <w:t xml:space="preserve">We next tested the </w:t>
      </w:r>
      <w:r w:rsidR="00D06250">
        <w:t>predictions derived from</w:t>
      </w:r>
      <w:r>
        <w:t xml:space="preserve"> our hypothesis by collating published data on average body sizes and average prey caught naturally of social and subsocial </w:t>
      </w:r>
      <w:r w:rsidRPr="00672624">
        <w:rPr>
          <w:i/>
        </w:rPr>
        <w:t>Anelosimus</w:t>
      </w:r>
      <w:r>
        <w:t xml:space="preserve"> and </w:t>
      </w:r>
      <w:r w:rsidRPr="00672624">
        <w:rPr>
          <w:i/>
        </w:rPr>
        <w:t>Stegodyphus</w:t>
      </w:r>
      <w:r>
        <w:t xml:space="preserve"> species. </w:t>
      </w:r>
      <w:r w:rsidR="00B63DE8">
        <w:t xml:space="preserve">Overall, we found support for </w:t>
      </w:r>
      <w:r>
        <w:t xml:space="preserve">our </w:t>
      </w:r>
      <w:r w:rsidR="00823955">
        <w:t xml:space="preserve">hypothesis: within the genus </w:t>
      </w:r>
      <w:r w:rsidR="00823955" w:rsidRPr="00823955">
        <w:rPr>
          <w:i/>
        </w:rPr>
        <w:t>Anelosimus</w:t>
      </w:r>
      <w:r w:rsidR="00823955">
        <w:t xml:space="preserve"> we found</w:t>
      </w:r>
      <w:r w:rsidR="00624959">
        <w:t>, as predicted,</w:t>
      </w:r>
      <w:r w:rsidR="00823955">
        <w:t xml:space="preserve"> that with an increase in the level of sociality there was 1) no associated changes in spider body size, 2) an increase in the size of prey caught naturally </w:t>
      </w:r>
      <w:r w:rsidR="00DA6390">
        <w:fldChar w:fldCharType="begin">
          <w:fldData xml:space="preserve">PEVuZE5vdGU+PENpdGU+PEF1dGhvcj5ZaXA8L0F1dGhvcj48WWVhcj4yMDA4PC9ZZWFyPjxSZWNO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</w:fldData>
        </w:fldChar>
      </w:r>
      <w:r w:rsidR="000252B0">
        <w:instrText xml:space="preserve"> ADDIN EN.CITE </w:instrText>
      </w:r>
      <w:r w:rsidR="000252B0">
        <w:fldChar w:fldCharType="begin">
          <w:fldData xml:space="preserve">PEVuZE5vdGU+PENpdGU+PEF1dGhvcj5ZaXA8L0F1dGhvcj48WWVhcj4yMDA4PC9ZZWFyPjxSZWNO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</w:fldData>
        </w:fldChar>
      </w:r>
      <w:r w:rsidR="000252B0">
        <w:instrText xml:space="preserve"> ADDIN EN.CITE.DATA </w:instrText>
      </w:r>
      <w:r w:rsidR="000252B0">
        <w:fldChar w:fldCharType="end"/>
      </w:r>
      <w:r w:rsidR="00DA6390">
        <w:fldChar w:fldCharType="separate"/>
      </w:r>
      <w:r w:rsidR="000252B0">
        <w:rPr>
          <w:noProof/>
        </w:rPr>
        <w:t>(as has been shown before: Guevara et al., 2011; Nentwig, 1985; Powers &amp; Aviles, 2007; Yip et al., 2008)</w:t>
      </w:r>
      <w:r w:rsidR="00DA6390">
        <w:fldChar w:fldCharType="end"/>
      </w:r>
      <w:r w:rsidR="00823955">
        <w:t xml:space="preserve">, and 3) </w:t>
      </w:r>
      <w:r w:rsidR="00624959">
        <w:t xml:space="preserve">an increase in </w:t>
      </w:r>
      <w:r w:rsidR="00D06250">
        <w:t xml:space="preserve">the </w:t>
      </w:r>
      <w:r w:rsidR="00F54C5C">
        <w:t xml:space="preserve">prey to predator size ratio </w:t>
      </w:r>
      <w:r w:rsidR="00624959">
        <w:t>(</w:t>
      </w:r>
      <w:r w:rsidR="00402253">
        <w:t xml:space="preserve">Fig. 3; </w:t>
      </w:r>
      <w:r w:rsidR="00624959">
        <w:t xml:space="preserve">Fig. 5a-c). Within the genus </w:t>
      </w:r>
      <w:r w:rsidR="00624959" w:rsidRPr="00624959">
        <w:rPr>
          <w:i/>
        </w:rPr>
        <w:t>Stegodyphus</w:t>
      </w:r>
      <w:r w:rsidR="00624959">
        <w:t xml:space="preserve"> on the other hand, we found, as predicted, that with an increase in the level of sociality there was 1) a tendency for spiders to be smaller, 2) no consistent change in prey caught naturally, and 3) an increase in </w:t>
      </w:r>
      <w:r w:rsidR="00D3609C">
        <w:t xml:space="preserve">the </w:t>
      </w:r>
      <w:r w:rsidR="00F54C5C">
        <w:t xml:space="preserve">prey to predator size ratio </w:t>
      </w:r>
      <w:r w:rsidR="00624959">
        <w:t>(</w:t>
      </w:r>
      <w:r w:rsidR="00402253">
        <w:t xml:space="preserve">Fig. 4; </w:t>
      </w:r>
      <w:r w:rsidR="00624959">
        <w:t xml:space="preserve">Fig. 5d-f). </w:t>
      </w:r>
    </w:p>
    <w:p w14:paraId="63BB454D" w14:textId="4005ADD6" w:rsidR="00686AAF" w:rsidRPr="00510784" w:rsidRDefault="00A95A75" w:rsidP="00686AAF">
      <w:r>
        <w:t>Testing predictions from social evolutionary theory is</w:t>
      </w:r>
      <w:r w:rsidR="00686AAF">
        <w:t xml:space="preserve"> notoriously difficult in an </w:t>
      </w:r>
      <w:r w:rsidR="00F636E0">
        <w:t>o</w:t>
      </w:r>
      <w:r w:rsidR="00686AAF">
        <w:t xml:space="preserve">rder </w:t>
      </w:r>
      <w:r>
        <w:t xml:space="preserve">where sociality is phylogenetically rare. In spiders </w:t>
      </w:r>
      <w:r w:rsidR="00F636E0">
        <w:rPr>
          <w:lang w:val="en-ZA"/>
        </w:rPr>
        <w:t xml:space="preserve">(order Araneae) </w:t>
      </w:r>
      <w:r>
        <w:t xml:space="preserve">only </w:t>
      </w:r>
      <w:r w:rsidR="00686AAF">
        <w:t>five families</w:t>
      </w:r>
      <w:r w:rsidR="00342C9F">
        <w:t xml:space="preserve"> </w:t>
      </w:r>
      <w:r w:rsidR="00342C9F">
        <w:fldChar w:fldCharType="begin"/>
      </w:r>
      <w:r w:rsidR="000252B0">
        <w:instrText xml:space="preserve"> ADDIN EN.CITE &lt;EndNote&gt;&lt;Cite&gt;&lt;Author&gt;World Spider Catalog&lt;/Author&gt;&lt;Year&gt;2019&lt;/Year&gt;&lt;RecNum&gt;30&lt;/RecNum&gt;&lt;Prefix&gt;out of 120 recognized spider families`; &lt;/Prefix&gt;&lt;DisplayText&gt;(out of 120 recognized spider families; World Spider Catalog, 2019)&lt;/DisplayText&gt;&lt;record&gt;&lt;rec-number&gt;30&lt;/rec-number&gt;&lt;foreign-keys&gt;&lt;key app="EN" db-id="t9rffp29r5rrtpe0ped5eseyp55sev5dv5e5" timestamp="1571912907"&gt;30&lt;/key&gt;&lt;/foreign-keys&gt;&lt;ref-type name="Web Page"&gt;12&lt;/ref-type&gt;&lt;contributors&gt;&lt;authors&gt;&lt;author&gt;World Spider Catalog,&lt;/author&gt;&lt;/authors&gt;&lt;/contributors&gt;&lt;titles&gt;&lt;title&gt;World Spider Catalog. Version 20.0&lt;/title&gt;&lt;/titles&gt;&lt;number&gt;14.05.19&lt;/number&gt;&lt;dates&gt;&lt;year&gt;2019&lt;/year&gt;&lt;/dates&gt;&lt;publisher&gt;Natural History Museum Bern&lt;/publisher&gt;&lt;urls&gt;&lt;related-urls&gt;&lt;url&gt;http://wsc.nmbe.ch&lt;/url&gt;&lt;/related-urls&gt;&lt;/urls&gt;&lt;electronic-resource-num&gt;10.24436/2&lt;/electronic-resource-num&gt;&lt;/record&gt;&lt;/Cite&gt;&lt;/EndNote&gt;</w:instrText>
      </w:r>
      <w:r w:rsidR="00342C9F">
        <w:fldChar w:fldCharType="separate"/>
      </w:r>
      <w:r w:rsidR="000252B0">
        <w:rPr>
          <w:noProof/>
        </w:rPr>
        <w:t>(out of 120 recognized spider families; World Spider Catalog, 2019)</w:t>
      </w:r>
      <w:r w:rsidR="00342C9F">
        <w:fldChar w:fldCharType="end"/>
      </w:r>
      <w:r w:rsidR="00686AAF">
        <w:t xml:space="preserve">, encompassing eight genera, contain </w:t>
      </w:r>
      <w:r w:rsidR="00712694">
        <w:t xml:space="preserve">a total of 19 cooperatively breeding, </w:t>
      </w:r>
      <w:r w:rsidR="00686AAF">
        <w:t>social species: Agelenidae (</w:t>
      </w:r>
      <w:r w:rsidR="00686AAF" w:rsidRPr="00686AAF">
        <w:rPr>
          <w:i/>
        </w:rPr>
        <w:t>Agelena</w:t>
      </w:r>
      <w:r w:rsidR="00F23407">
        <w:t>:</w:t>
      </w:r>
      <w:r w:rsidR="00686AAF">
        <w:t xml:space="preserve"> two species), Theridiidae (</w:t>
      </w:r>
      <w:r w:rsidR="00686AAF" w:rsidRPr="00686AAF">
        <w:rPr>
          <w:i/>
        </w:rPr>
        <w:t>Anelosimus</w:t>
      </w:r>
      <w:r w:rsidR="00F23407">
        <w:t>:</w:t>
      </w:r>
      <w:r w:rsidR="00686AAF">
        <w:t xml:space="preserve"> seven species, </w:t>
      </w:r>
      <w:r w:rsidR="00686AAF" w:rsidRPr="00686AAF">
        <w:rPr>
          <w:i/>
        </w:rPr>
        <w:t>Parasteatoda</w:t>
      </w:r>
      <w:r w:rsidR="00686AAF">
        <w:t xml:space="preserve"> (some species previously </w:t>
      </w:r>
      <w:r w:rsidR="00686AAF" w:rsidRPr="00686AAF">
        <w:rPr>
          <w:i/>
        </w:rPr>
        <w:t>Achaearanea</w:t>
      </w:r>
      <w:r w:rsidR="00F23407">
        <w:t>):</w:t>
      </w:r>
      <w:r w:rsidR="00686AAF">
        <w:t xml:space="preserve"> three species, and </w:t>
      </w:r>
      <w:r w:rsidR="00686AAF" w:rsidRPr="00686AAF">
        <w:rPr>
          <w:i/>
        </w:rPr>
        <w:t>Theridion</w:t>
      </w:r>
      <w:r w:rsidR="00F23407">
        <w:t>:</w:t>
      </w:r>
      <w:r w:rsidR="00686AAF">
        <w:t xml:space="preserve"> one species), Oxyopidae (</w:t>
      </w:r>
      <w:r w:rsidR="00686AAF" w:rsidRPr="00F23407">
        <w:rPr>
          <w:i/>
        </w:rPr>
        <w:t>Tapinillus</w:t>
      </w:r>
      <w:r w:rsidR="00F23407">
        <w:t>: one species</w:t>
      </w:r>
      <w:r w:rsidR="00686AAF">
        <w:t>), Dictynidae (</w:t>
      </w:r>
      <w:r w:rsidR="00686AAF" w:rsidRPr="00F23407">
        <w:rPr>
          <w:i/>
        </w:rPr>
        <w:t>Mallos</w:t>
      </w:r>
      <w:r w:rsidR="00F23407" w:rsidRPr="00F23407">
        <w:t>:</w:t>
      </w:r>
      <w:r w:rsidR="00686AAF">
        <w:t xml:space="preserve"> </w:t>
      </w:r>
      <w:r w:rsidR="00F23407">
        <w:t xml:space="preserve">one species, </w:t>
      </w:r>
      <w:r w:rsidR="00686AAF">
        <w:t xml:space="preserve">and </w:t>
      </w:r>
      <w:r w:rsidR="00686AAF" w:rsidRPr="00F23407">
        <w:rPr>
          <w:i/>
        </w:rPr>
        <w:t>Aebutina</w:t>
      </w:r>
      <w:r w:rsidR="00F23407" w:rsidRPr="00F23407">
        <w:t>: one species</w:t>
      </w:r>
      <w:r w:rsidR="00686AAF">
        <w:t>), and Eresidae (</w:t>
      </w:r>
      <w:r w:rsidR="00686AAF" w:rsidRPr="00F23407">
        <w:rPr>
          <w:i/>
        </w:rPr>
        <w:t>Stegodyphus</w:t>
      </w:r>
      <w:r w:rsidR="00F23407">
        <w:t>: three species</w:t>
      </w:r>
      <w:r w:rsidR="00686AAF">
        <w:t>)</w:t>
      </w:r>
      <w:r w:rsidR="00712694">
        <w:t xml:space="preserve"> </w:t>
      </w:r>
      <w:r w:rsidR="00DA6390">
        <w:fldChar w:fldCharType="begin"/>
      </w:r>
      <w:r w:rsidR="000252B0">
        <w:instrText xml:space="preserve"> ADDIN EN.CITE &lt;EndNote&gt;&lt;Cite&gt;&lt;Author&gt;Aviles&lt;/Author&gt;&lt;Year&gt;2017&lt;/Year&gt;&lt;RecNum&gt;10&lt;/RecNum&gt;&lt;DisplayText&gt;(Aviles &amp;amp; Guevara, 2017)&lt;/DisplayText&gt;&lt;record&gt;&lt;rec-number&gt;10&lt;/rec-number&gt;&lt;foreign-keys&gt;&lt;key app="EN" db-id="t9rffp29r5rrtpe0ped5eseyp55sev5dv5e5" timestamp="1571912863"&gt;10&lt;/key&gt;&lt;/foreign-keys&gt;&lt;ref-type name="Book Section"&gt;5&lt;/ref-type&gt;&lt;contributors&gt;&lt;authors&gt;&lt;author&gt;Aviles, L.&lt;/author&gt;&lt;author&gt;Guevara, J. &lt;/author&gt;&lt;/authors&gt;&lt;secondary-authors&gt;&lt;author&gt;Rubenstein, D.R.&lt;/author&gt;&lt;author&gt;Abbot, P. &lt;/author&gt;&lt;/secondary-authors&gt;&lt;/contributors&gt;&lt;titles&gt;&lt;title&gt;Sociality in spiders&lt;/title&gt;&lt;secondary-title&gt;Comparative Social Evolution &lt;/secondary-title&gt;&lt;/titles&gt;&lt;pages&gt;188-223&lt;/pages&gt;&lt;section&gt;7&lt;/section&gt;&lt;dates&gt;&lt;year&gt;2017&lt;/year&gt;&lt;/dates&gt;&lt;pub-location&gt;Cambridge &lt;/pub-location&gt;&lt;publisher&gt;Cambridge University Press&lt;/publisher&gt;&lt;urls&gt;&lt;/urls&gt;&lt;/record&gt;&lt;/Cite&gt;&lt;/EndNote&gt;</w:instrText>
      </w:r>
      <w:r w:rsidR="00DA6390">
        <w:fldChar w:fldCharType="separate"/>
      </w:r>
      <w:r w:rsidR="000252B0">
        <w:rPr>
          <w:noProof/>
        </w:rPr>
        <w:t>(Aviles &amp; Guevara, 2017)</w:t>
      </w:r>
      <w:r w:rsidR="00DA6390">
        <w:fldChar w:fldCharType="end"/>
      </w:r>
      <w:r w:rsidR="00686AAF">
        <w:t>.</w:t>
      </w:r>
      <w:r w:rsidR="00712694">
        <w:t xml:space="preserve"> This phylogenetic distribution of social </w:t>
      </w:r>
      <w:r w:rsidR="00D3609C">
        <w:t xml:space="preserve">spider </w:t>
      </w:r>
      <w:r w:rsidR="00712694">
        <w:t>species naturally limits</w:t>
      </w:r>
      <w:r w:rsidR="00D3609C">
        <w:t xml:space="preserve"> the available sample size</w:t>
      </w:r>
      <w:r w:rsidR="00712694">
        <w:t xml:space="preserve"> for </w:t>
      </w:r>
      <w:r w:rsidR="00B33DCD">
        <w:t xml:space="preserve">testing </w:t>
      </w:r>
      <w:r w:rsidR="00712694">
        <w:t xml:space="preserve">evolutionary transitions to sociality, although sociality has evolved independently multiple times, even within genera </w:t>
      </w:r>
      <w:r w:rsidR="00DA6390">
        <w:fldChar w:fldCharType="begin">
          <w:fldData xml:space="preserve">PEVuZE5vdGU+PENpdGU+PEF1dGhvcj5BZ25hcnNzb248L0F1dGhvcj48WWVhcj4yMDA2PC9ZZWFy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</w:fldData>
        </w:fldChar>
      </w:r>
      <w:r w:rsidR="000252B0">
        <w:instrText xml:space="preserve"> ADDIN EN.CITE </w:instrText>
      </w:r>
      <w:r w:rsidR="000252B0">
        <w:fldChar w:fldCharType="begin">
          <w:fldData xml:space="preserve">PEVuZE5vdGU+PENpdGU+PEF1dGhvcj5BZ25hcnNzb248L0F1dGhvcj48WWVhcj4yMDA2PC9ZZWFy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</w:fldData>
        </w:fldChar>
      </w:r>
      <w:r w:rsidR="000252B0">
        <w:instrText xml:space="preserve"> ADDIN EN.CITE.DATA </w:instrText>
      </w:r>
      <w:r w:rsidR="000252B0">
        <w:fldChar w:fldCharType="end"/>
      </w:r>
      <w:r w:rsidR="00DA6390">
        <w:fldChar w:fldCharType="separate"/>
      </w:r>
      <w:r w:rsidR="000252B0">
        <w:rPr>
          <w:noProof/>
        </w:rPr>
        <w:t>(Agnarsson et al., 2006; Johannesen et al., 2007)</w:t>
      </w:r>
      <w:r w:rsidR="00DA6390">
        <w:fldChar w:fldCharType="end"/>
      </w:r>
      <w:r w:rsidR="00712694">
        <w:t xml:space="preserve">. </w:t>
      </w:r>
      <w:r w:rsidR="00510784">
        <w:t>While the data we present provide support for the predictions of the ‘</w:t>
      </w:r>
      <w:r w:rsidR="00F54C5C">
        <w:t xml:space="preserve">prey to predator size ratio </w:t>
      </w:r>
      <w:r w:rsidR="006923F7">
        <w:t>hypothesis</w:t>
      </w:r>
      <w:r w:rsidR="00510784">
        <w:t xml:space="preserve">’ they also suffer from low </w:t>
      </w:r>
      <w:r w:rsidR="00510784">
        <w:lastRenderedPageBreak/>
        <w:t xml:space="preserve">sample sizes, limiting the power available for phylogenetic analyses. Furthermore, we only present data from a single genus representing large spiders and a single genus representing smaller spiders. Hence, more vigorous testing of our proposed hypothesis is still needed, including </w:t>
      </w:r>
      <w:r w:rsidR="004122F7">
        <w:t xml:space="preserve">data on </w:t>
      </w:r>
      <w:r w:rsidR="00510784">
        <w:t>additional genera</w:t>
      </w:r>
      <w:r w:rsidR="004122F7">
        <w:t>, perhaps most relevant</w:t>
      </w:r>
      <w:r w:rsidR="00510784">
        <w:t xml:space="preserve"> </w:t>
      </w:r>
      <w:r w:rsidR="00510784" w:rsidRPr="00686AAF">
        <w:rPr>
          <w:i/>
        </w:rPr>
        <w:t>Parasteatoda</w:t>
      </w:r>
      <w:r w:rsidR="00510784">
        <w:rPr>
          <w:i/>
        </w:rPr>
        <w:t xml:space="preserve"> </w:t>
      </w:r>
      <w:r w:rsidR="00510784">
        <w:t xml:space="preserve">and </w:t>
      </w:r>
      <w:r w:rsidR="00510784" w:rsidRPr="00686AAF">
        <w:rPr>
          <w:i/>
        </w:rPr>
        <w:t>Agelena</w:t>
      </w:r>
      <w:r w:rsidR="004122F7">
        <w:rPr>
          <w:i/>
        </w:rPr>
        <w:t xml:space="preserve"> </w:t>
      </w:r>
      <w:r w:rsidR="004122F7">
        <w:t>that contain more than one social species</w:t>
      </w:r>
      <w:r w:rsidR="00A329B9">
        <w:t xml:space="preserve"> each</w:t>
      </w:r>
      <w:r w:rsidR="004122F7">
        <w:t xml:space="preserve">. Including data from multiple populations within each species would also increase power in the analyses, as the total number of social spider species will always be low in these types of analyses. </w:t>
      </w:r>
    </w:p>
    <w:p w14:paraId="225E873F" w14:textId="4B5EAAA8" w:rsidR="00C67088" w:rsidRDefault="00E344DC" w:rsidP="001B727A">
      <w:r>
        <w:t>Perhaps the most intriguing consequence of the ‘</w:t>
      </w:r>
      <w:r w:rsidR="00F54C5C">
        <w:t xml:space="preserve">prey to predator size ratio </w:t>
      </w:r>
      <w:r w:rsidR="006923F7">
        <w:t>hypothesis</w:t>
      </w:r>
      <w:r>
        <w:t xml:space="preserve">’ is the suggestion that sociality relaxes selection on large body size on otherwise relatively large spiders. </w:t>
      </w:r>
      <w:r w:rsidR="003A6126">
        <w:t xml:space="preserve">Solitarily breeding </w:t>
      </w:r>
      <w:r w:rsidR="007D0BC7">
        <w:t xml:space="preserve">spiders of the family </w:t>
      </w:r>
      <w:r w:rsidR="003A6126">
        <w:t>Eresid</w:t>
      </w:r>
      <w:r w:rsidR="007D0BC7">
        <w:t>ae</w:t>
      </w:r>
      <w:r w:rsidR="003A6126">
        <w:t>, incl</w:t>
      </w:r>
      <w:r w:rsidR="00A329B9">
        <w:t>uding</w:t>
      </w:r>
      <w:r w:rsidR="003A6126">
        <w:t xml:space="preserve"> </w:t>
      </w:r>
      <w:r w:rsidR="00634D81">
        <w:rPr>
          <w:lang w:val="en-US"/>
        </w:rPr>
        <w:t>s</w:t>
      </w:r>
      <w:r w:rsidR="00634D81" w:rsidRPr="00D62925">
        <w:rPr>
          <w:lang w:val="en-US"/>
        </w:rPr>
        <w:t xml:space="preserve">ubsocial </w:t>
      </w:r>
      <w:r w:rsidR="00634D81" w:rsidRPr="004F39AB">
        <w:rPr>
          <w:i/>
          <w:lang w:val="en-US"/>
        </w:rPr>
        <w:t>Stegodyphus</w:t>
      </w:r>
      <w:r w:rsidR="00634D81" w:rsidRPr="00D62925">
        <w:rPr>
          <w:lang w:val="en-US"/>
        </w:rPr>
        <w:t xml:space="preserve"> have fewer eggs than would be expected based on their body size, obviously related to semelparity and extended maternal care.</w:t>
      </w:r>
      <w:r w:rsidR="003A6126">
        <w:t xml:space="preserve"> </w:t>
      </w:r>
      <w:r w:rsidR="00DA6390">
        <w:fldChar w:fldCharType="begin">
          <w:fldData xml:space="preserve">PEVuZE5vdGU+PENpdGU+PEF1dGhvcj5LcmF1czwvQXV0aG9yPjxZZWFyPjE5ODg8L1llYXI+PFJl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==
</w:fldData>
        </w:fldChar>
      </w:r>
      <w:r w:rsidR="000252B0">
        <w:instrText xml:space="preserve"> ADDIN EN.CITE </w:instrText>
      </w:r>
      <w:r w:rsidR="000252B0">
        <w:fldChar w:fldCharType="begin">
          <w:fldData xml:space="preserve">PEVuZE5vdGU+PENpdGU+PEF1dGhvcj5LcmF1czwvQXV0aG9yPjxZZWFyPjE5ODg8L1llYXI+PFJl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==
</w:fldData>
        </w:fldChar>
      </w:r>
      <w:r w:rsidR="000252B0">
        <w:instrText xml:space="preserve"> ADDIN EN.CITE.DATA </w:instrText>
      </w:r>
      <w:r w:rsidR="000252B0">
        <w:fldChar w:fldCharType="end"/>
      </w:r>
      <w:r w:rsidR="00DA6390">
        <w:fldChar w:fldCharType="separate"/>
      </w:r>
      <w:r w:rsidR="000252B0">
        <w:rPr>
          <w:noProof/>
        </w:rPr>
        <w:t>(L. Grinsted et al., 2014; Kraus &amp; Kraus, 1988; Rezac, Pekar, &amp; Johannesen, 2008)</w:t>
      </w:r>
      <w:r w:rsidR="00DA6390">
        <w:fldChar w:fldCharType="end"/>
      </w:r>
      <w:r w:rsidR="003A6126">
        <w:t xml:space="preserve">. </w:t>
      </w:r>
      <w:r w:rsidR="00AF2E02">
        <w:t>Bo</w:t>
      </w:r>
      <w:r w:rsidR="00FD6F6E">
        <w:t>d</w:t>
      </w:r>
      <w:r w:rsidR="00AF2E02">
        <w:t>y size correlate</w:t>
      </w:r>
      <w:r w:rsidR="00C67088">
        <w:t>s</w:t>
      </w:r>
      <w:r w:rsidR="00AF2E02">
        <w:t xml:space="preserve"> </w:t>
      </w:r>
      <w:r w:rsidR="00FD6F6E">
        <w:t xml:space="preserve">positively </w:t>
      </w:r>
      <w:r w:rsidR="00AF2E02">
        <w:t>with number of eggs laid</w:t>
      </w:r>
      <w:r w:rsidR="00FD6F6E">
        <w:t xml:space="preserve"> in spiders </w:t>
      </w:r>
      <w:r w:rsidR="00DA6390">
        <w:fldChar w:fldCharType="begin"/>
      </w:r>
      <w:r w:rsidR="000252B0">
        <w:instrText xml:space="preserve"> ADDIN EN.CITE &lt;EndNote&gt;&lt;Cite&gt;&lt;Author&gt;Simpson&lt;/Author&gt;&lt;Year&gt;1995&lt;/Year&gt;&lt;RecNum&gt;47&lt;/RecNum&gt;&lt;DisplayText&gt;(Simpson, 1995)&lt;/DisplayText&gt;&lt;record&gt;&lt;rec-number&gt;47&lt;/rec-number&gt;&lt;foreign-keys&gt;&lt;key app="EN" db-id="t9rffp29r5rrtpe0ped5eseyp55sev5dv5e5" timestamp="1571912927"&gt;47&lt;/key&gt;&lt;/foreign-keys&gt;&lt;ref-type name="Journal Article"&gt;17&lt;/ref-type&gt;&lt;contributors&gt;&lt;authors&gt;&lt;author&gt;Simpson, M. R.&lt;/author&gt;&lt;/authors&gt;&lt;/contributors&gt;&lt;titles&gt;&lt;title&gt;Covariation of spider egg and clutch size - The influence of foraging and parental care&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795-800&lt;/pages&gt;&lt;volume&gt;76&lt;/volume&gt;&lt;number&gt;3&lt;/number&gt;&lt;keywords&gt;&lt;keyword&gt;arachnids&lt;/keyword&gt;&lt;keyword&gt;comparative analysis&lt;/keyword&gt;&lt;keyword&gt;fecundity&lt;/keyword&gt;&lt;keyword&gt;foraging&lt;/keyword&gt;&lt;keyword&gt;life history&lt;/keyword&gt;&lt;keyword&gt;north america&lt;/keyword&gt;&lt;keyword&gt;parental care&lt;/keyword&gt;&lt;keyword&gt;reproduction&lt;/keyword&gt;&lt;keyword&gt;safe-harbor hypothesis&lt;/keyword&gt;&lt;keyword&gt;number&lt;/keyword&gt;&lt;keyword&gt;evolution&lt;/keyword&gt;&lt;keyword&gt;field&lt;/keyword&gt;&lt;/keywords&gt;&lt;dates&gt;&lt;year&gt;1995&lt;/year&gt;&lt;pub-dates&gt;&lt;date&gt;Apr&lt;/date&gt;&lt;/pub-dates&gt;&lt;/dates&gt;&lt;isbn&gt;0012-9658&lt;/isbn&gt;&lt;accession-num&gt;WOS:A1995QU35800010&lt;/accession-num&gt;&lt;urls&gt;&lt;related-urls&gt;&lt;url&gt;&amp;lt;Go to ISI&amp;gt;://WOS:A1995QU35800010&lt;/url&gt;&lt;/related-urls&gt;&lt;/urls&gt;&lt;electronic-resource-num&gt;10.2307/1939345&lt;/electronic-resource-num&gt;&lt;language&gt;English&lt;/language&gt;&lt;/record&gt;&lt;/Cite&gt;&lt;/EndNote&gt;</w:instrText>
      </w:r>
      <w:r w:rsidR="00DA6390">
        <w:fldChar w:fldCharType="separate"/>
      </w:r>
      <w:r w:rsidR="000252B0">
        <w:rPr>
          <w:noProof/>
        </w:rPr>
        <w:t>(Simpson, 1995)</w:t>
      </w:r>
      <w:r w:rsidR="00DA6390">
        <w:fldChar w:fldCharType="end"/>
      </w:r>
      <w:r w:rsidR="00FD6F6E">
        <w:t xml:space="preserve"> and </w:t>
      </w:r>
      <w:r w:rsidR="0090727D">
        <w:t>with</w:t>
      </w:r>
      <w:r w:rsidR="00FD6F6E">
        <w:t>in</w:t>
      </w:r>
      <w:r w:rsidR="006105A2">
        <w:t xml:space="preserve"> the genus</w:t>
      </w:r>
      <w:r w:rsidR="00AF2E02">
        <w:t xml:space="preserve"> </w:t>
      </w:r>
      <w:r w:rsidR="00FD6F6E" w:rsidRPr="00AF2E02">
        <w:rPr>
          <w:i/>
        </w:rPr>
        <w:t>Stegodyphus</w:t>
      </w:r>
      <w:r w:rsidR="00FD6F6E">
        <w:t xml:space="preserve"> </w:t>
      </w:r>
      <w:r w:rsidR="00AF2E02">
        <w:t xml:space="preserve">spiders </w:t>
      </w:r>
      <w:r w:rsidR="00FD6F6E">
        <w:t xml:space="preserve">of a larger body size </w:t>
      </w:r>
      <w:r w:rsidR="00AF2E02">
        <w:t xml:space="preserve">invest in </w:t>
      </w:r>
      <w:r w:rsidR="00C67088">
        <w:t>higher numbers of</w:t>
      </w:r>
      <w:r w:rsidR="00AF2E02">
        <w:t xml:space="preserve"> smaller eggs </w:t>
      </w:r>
      <w:r w:rsidR="00DA6390">
        <w:fldChar w:fldCharType="begin"/>
      </w:r>
      <w:r w:rsidR="000252B0">
        <w:instrText xml:space="preserve"> ADDIN EN.CITE &lt;EndNote&gt;&lt;Cite&gt;&lt;Author&gt;Grinsted&lt;/Author&gt;&lt;Year&gt;2014&lt;/Year&gt;&lt;RecNum&gt;28&lt;/RecNum&gt;&lt;DisplayText&gt;(L. Grinsted et al., 2014)&lt;/DisplayText&gt;&lt;record&gt;&lt;rec-number&gt;28&lt;/rec-number&gt;&lt;foreign-keys&gt;&lt;key app="EN" db-id="t9rffp29r5rrtpe0ped5eseyp55sev5dv5e5" timestamp="1571912903"&gt;28&lt;/key&gt;&lt;/foreign-keys&gt;&lt;ref-type name="Journal Article"&gt;17&lt;/ref-type&gt;&lt;contributors&gt;&lt;authors&gt;&lt;author&gt;Grinsted, L.&lt;/author&gt;&lt;author&gt;Breuker, C. J.&lt;/author&gt;&lt;author&gt;Bilde, T.&lt;/author&gt;&lt;/authors&gt;&lt;/contributors&gt;&lt;auth-address&gt;Aarhus Univ, Dept Biosci, DK-8000 Aarhus C, Denmark&amp;#xD;Oxford Brookes Univ, Dept Biol &amp;amp; Med Sci, Oxford OX3 0BP, England&lt;/auth-address&gt;&lt;titles&gt;&lt;title&gt;Cooperative breeding favors maternal investment in size over number of eggs in spiders&lt;/title&gt;&lt;secondary-title&gt;Evolution&lt;/secondary-title&gt;&lt;alt-title&gt;Evolution&lt;/alt-title&gt;&lt;/titles&gt;&lt;periodical&gt;&lt;full-title&gt;Evolution&lt;/full-title&gt;&lt;/periodical&gt;&lt;alt-periodical&gt;&lt;full-title&gt;Evolution&lt;/full-title&gt;&lt;/alt-periodical&gt;&lt;pages&gt;1961-1973&lt;/pages&gt;&lt;volume&gt;68&lt;/volume&gt;&lt;number&gt;7&lt;/number&gt;&lt;keywords&gt;&lt;keyword&gt;adaptation&lt;/keyword&gt;&lt;keyword&gt;differential allocation&lt;/keyword&gt;&lt;keyword&gt;kin selection&lt;/keyword&gt;&lt;keyword&gt;parental manipulation&lt;/keyword&gt;&lt;keyword&gt;reproduction&lt;/keyword&gt;&lt;keyword&gt;social spiders&lt;/keyword&gt;&lt;keyword&gt;division-of-labor&lt;/keyword&gt;&lt;keyword&gt;social spider&lt;/keyword&gt;&lt;keyword&gt;stegodyphus-dumicola&lt;/keyword&gt;&lt;keyword&gt;anelosimus-eximius&lt;/keyword&gt;&lt;keyword&gt;clutch size&lt;/keyword&gt;&lt;keyword&gt;life-history&lt;/keyword&gt;&lt;keyword&gt;genus stegodyphus&lt;/keyword&gt;&lt;keyword&gt;evolutionary bets&lt;/keyword&gt;&lt;keyword&gt;propagule size&lt;/keyword&gt;&lt;keyword&gt;helper number&lt;/keyword&gt;&lt;/keywords&gt;&lt;dates&gt;&lt;year&gt;2014&lt;/year&gt;&lt;pub-dates&gt;&lt;date&gt;Jul&lt;/date&gt;&lt;/pub-dates&gt;&lt;/dates&gt;&lt;isbn&gt;0014-3820&lt;/isbn&gt;&lt;accession-num&gt;WOS:000339052000010&lt;/accession-num&gt;&lt;urls&gt;&lt;related-urls&gt;&lt;url&gt;&amp;lt;Go to ISI&amp;gt;://WOS:000339052000010&lt;/url&gt;&lt;/related-urls&gt;&lt;/urls&gt;&lt;electronic-resource-num&gt;10.1111/evo.12411&lt;/electronic-resource-num&gt;&lt;language&gt;English&lt;/language&gt;&lt;/record&gt;&lt;/Cite&gt;&lt;/EndNote&gt;</w:instrText>
      </w:r>
      <w:r w:rsidR="00DA6390">
        <w:fldChar w:fldCharType="separate"/>
      </w:r>
      <w:r w:rsidR="000252B0">
        <w:rPr>
          <w:noProof/>
        </w:rPr>
        <w:t>(L. Grinsted et al., 2014)</w:t>
      </w:r>
      <w:r w:rsidR="00DA6390">
        <w:fldChar w:fldCharType="end"/>
      </w:r>
      <w:r w:rsidR="00FD6F6E">
        <w:t xml:space="preserve">. </w:t>
      </w:r>
      <w:r w:rsidR="0090727D">
        <w:t xml:space="preserve">This suggests that </w:t>
      </w:r>
      <w:r w:rsidR="00794800">
        <w:t xml:space="preserve">high offspring numbers are </w:t>
      </w:r>
      <w:r w:rsidR="004051E2">
        <w:t xml:space="preserve">generally </w:t>
      </w:r>
      <w:r w:rsidR="00794800">
        <w:t xml:space="preserve">beneficial in order to compensate for presumed high </w:t>
      </w:r>
      <w:r w:rsidR="006105A2">
        <w:t xml:space="preserve">offspring </w:t>
      </w:r>
      <w:r w:rsidR="00794800">
        <w:t xml:space="preserve">mortality </w:t>
      </w:r>
      <w:r w:rsidR="00634D81">
        <w:t>during development</w:t>
      </w:r>
      <w:r w:rsidR="00794800">
        <w:t xml:space="preserve">. </w:t>
      </w:r>
      <w:r w:rsidR="004051E2">
        <w:t xml:space="preserve">Hence, the fact that social spiders lay significantly fewer eggs than subsocial congeners </w:t>
      </w:r>
      <w:r w:rsidR="00DA6390">
        <w:fldChar w:fldCharType="begin"/>
      </w:r>
      <w:r w:rsidR="000252B0">
        <w:instrText xml:space="preserve"> ADDIN EN.CITE &lt;EndNote&gt;&lt;Cite&gt;&lt;Author&gt;Grinsted&lt;/Author&gt;&lt;Year&gt;2014&lt;/Year&gt;&lt;RecNum&gt;28&lt;/RecNum&gt;&lt;DisplayText&gt;(L. Grinsted et al., 2014)&lt;/DisplayText&gt;&lt;record&gt;&lt;rec-number&gt;28&lt;/rec-number&gt;&lt;foreign-keys&gt;&lt;key app="EN" db-id="t9rffp29r5rrtpe0ped5eseyp55sev5dv5e5" timestamp="1571912903"&gt;28&lt;/key&gt;&lt;/foreign-keys&gt;&lt;ref-type name="Journal Article"&gt;17&lt;/ref-type&gt;&lt;contributors&gt;&lt;authors&gt;&lt;author&gt;Grinsted, L.&lt;/author&gt;&lt;author&gt;Breuker, C. J.&lt;/author&gt;&lt;author&gt;Bilde, T.&lt;/author&gt;&lt;/authors&gt;&lt;/contributors&gt;&lt;auth-address&gt;Aarhus Univ, Dept Biosci, DK-8000 Aarhus C, Denmark&amp;#xD;Oxford Brookes Univ, Dept Biol &amp;amp; Med Sci, Oxford OX3 0BP, England&lt;/auth-address&gt;&lt;titles&gt;&lt;title&gt;Cooperative breeding favors maternal investment in size over number of eggs in spiders&lt;/title&gt;&lt;secondary-title&gt;Evolution&lt;/secondary-title&gt;&lt;alt-title&gt;Evolution&lt;/alt-title&gt;&lt;/titles&gt;&lt;periodical&gt;&lt;full-title&gt;Evolution&lt;/full-title&gt;&lt;/periodical&gt;&lt;alt-periodical&gt;&lt;full-title&gt;Evolution&lt;/full-title&gt;&lt;/alt-periodical&gt;&lt;pages&gt;1961-1973&lt;/pages&gt;&lt;volume&gt;68&lt;/volume&gt;&lt;number&gt;7&lt;/number&gt;&lt;keywords&gt;&lt;keyword&gt;adaptation&lt;/keyword&gt;&lt;keyword&gt;differential allocation&lt;/keyword&gt;&lt;keyword&gt;kin selection&lt;/keyword&gt;&lt;keyword&gt;parental manipulation&lt;/keyword&gt;&lt;keyword&gt;reproduction&lt;/keyword&gt;&lt;keyword&gt;social spiders&lt;/keyword&gt;&lt;keyword&gt;division-of-labor&lt;/keyword&gt;&lt;keyword&gt;social spider&lt;/keyword&gt;&lt;keyword&gt;stegodyphus-dumicola&lt;/keyword&gt;&lt;keyword&gt;anelosimus-eximius&lt;/keyword&gt;&lt;keyword&gt;clutch size&lt;/keyword&gt;&lt;keyword&gt;life-history&lt;/keyword&gt;&lt;keyword&gt;genus stegodyphus&lt;/keyword&gt;&lt;keyword&gt;evolutionary bets&lt;/keyword&gt;&lt;keyword&gt;propagule size&lt;/keyword&gt;&lt;keyword&gt;helper number&lt;/keyword&gt;&lt;/keywords&gt;&lt;dates&gt;&lt;year&gt;2014&lt;/year&gt;&lt;pub-dates&gt;&lt;date&gt;Jul&lt;/date&gt;&lt;/pub-dates&gt;&lt;/dates&gt;&lt;isbn&gt;0014-3820&lt;/isbn&gt;&lt;accession-num&gt;WOS:000339052000010&lt;/accession-num&gt;&lt;urls&gt;&lt;related-urls&gt;&lt;url&gt;&amp;lt;Go to ISI&amp;gt;://WOS:000339052000010&lt;/url&gt;&lt;/related-urls&gt;&lt;/urls&gt;&lt;electronic-resource-num&gt;10.1111/evo.12411&lt;/electronic-resource-num&gt;&lt;language&gt;English&lt;/language&gt;&lt;/record&gt;&lt;/Cite&gt;&lt;/EndNote&gt;</w:instrText>
      </w:r>
      <w:r w:rsidR="00DA6390">
        <w:fldChar w:fldCharType="separate"/>
      </w:r>
      <w:r w:rsidR="000252B0">
        <w:rPr>
          <w:noProof/>
        </w:rPr>
        <w:t>(L. Grinsted et al., 2014)</w:t>
      </w:r>
      <w:r w:rsidR="00DA6390">
        <w:fldChar w:fldCharType="end"/>
      </w:r>
      <w:r w:rsidR="00035524">
        <w:t>,</w:t>
      </w:r>
      <w:r w:rsidR="004051E2">
        <w:t xml:space="preserve"> and that</w:t>
      </w:r>
      <w:r w:rsidR="00C67088">
        <w:t xml:space="preserve"> with increasing group size social</w:t>
      </w:r>
      <w:r w:rsidR="004051E2">
        <w:t xml:space="preserve"> </w:t>
      </w:r>
      <w:r w:rsidR="004051E2" w:rsidRPr="004051E2">
        <w:rPr>
          <w:i/>
        </w:rPr>
        <w:t>Stegodyphus</w:t>
      </w:r>
      <w:r w:rsidR="004051E2">
        <w:t xml:space="preserve"> spider</w:t>
      </w:r>
      <w:r w:rsidR="00C67088">
        <w:t>s experience a decrease in</w:t>
      </w:r>
      <w:r w:rsidR="004051E2">
        <w:t xml:space="preserve"> body size</w:t>
      </w:r>
      <w:r w:rsidR="00035524">
        <w:t>, number of eggs per egg sac,</w:t>
      </w:r>
      <w:r w:rsidR="004051E2">
        <w:t xml:space="preserve"> and </w:t>
      </w:r>
      <w:r w:rsidR="00035524">
        <w:t xml:space="preserve">number of egg sacs per female </w:t>
      </w:r>
      <w:r w:rsidR="00DA6390">
        <w:fldChar w:fldCharType="begin">
          <w:fldData xml:space="preserve">PEVuZE5vdGU+PENpdGU+PEF1dGhvcj5CaWxkZTwvQXV0aG9yPjxZZWFyPjIwMDc8L1llYXI+PFJl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</w:fldData>
        </w:fldChar>
      </w:r>
      <w:r w:rsidR="000252B0">
        <w:instrText xml:space="preserve"> ADDIN EN.CITE </w:instrText>
      </w:r>
      <w:r w:rsidR="000252B0">
        <w:fldChar w:fldCharType="begin">
          <w:fldData xml:space="preserve">PEVuZE5vdGU+PENpdGU+PEF1dGhvcj5CaWxkZTwvQXV0aG9yPjxZZWFyPjIwMDc8L1llYXI+PFJl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</w:fldData>
        </w:fldChar>
      </w:r>
      <w:r w:rsidR="000252B0">
        <w:instrText xml:space="preserve"> ADDIN EN.CITE.DATA </w:instrText>
      </w:r>
      <w:r w:rsidR="000252B0">
        <w:fldChar w:fldCharType="end"/>
      </w:r>
      <w:r w:rsidR="00DA6390">
        <w:fldChar w:fldCharType="separate"/>
      </w:r>
      <w:r w:rsidR="000252B0">
        <w:rPr>
          <w:noProof/>
        </w:rPr>
        <w:t>(Bilde et al., 2007; Seibt &amp; Wickler, 1988; P. I. Ward, 1986)</w:t>
      </w:r>
      <w:r w:rsidR="00DA6390">
        <w:fldChar w:fldCharType="end"/>
      </w:r>
      <w:r w:rsidR="00C67088">
        <w:t>,</w:t>
      </w:r>
      <w:r w:rsidR="00035524">
        <w:t xml:space="preserve"> are usually considered a fitness cost of sociality</w:t>
      </w:r>
      <w:r w:rsidR="00AE27BD">
        <w:t xml:space="preserve"> caused by competition for resources</w:t>
      </w:r>
      <w:r w:rsidR="00035524">
        <w:t xml:space="preserve">. </w:t>
      </w:r>
      <w:r w:rsidR="00AE27BD">
        <w:t xml:space="preserve">Our </w:t>
      </w:r>
      <w:r w:rsidR="00BF46D5">
        <w:t>argu</w:t>
      </w:r>
      <w:r w:rsidR="00AE27BD">
        <w:t>m</w:t>
      </w:r>
      <w:r w:rsidR="00BF46D5">
        <w:t>e</w:t>
      </w:r>
      <w:r w:rsidR="00AE27BD">
        <w:t>nt</w:t>
      </w:r>
      <w:r w:rsidR="00BF46D5">
        <w:t xml:space="preserve"> </w:t>
      </w:r>
      <w:r w:rsidR="00AE27BD">
        <w:t xml:space="preserve">is </w:t>
      </w:r>
      <w:r w:rsidR="00BF46D5">
        <w:t>that the enabling of social spiders to mature at a smaller body size</w:t>
      </w:r>
      <w:r w:rsidR="00AE27BD">
        <w:t xml:space="preserve"> counteracts this effect, and </w:t>
      </w:r>
      <w:r w:rsidR="00BF46D5">
        <w:t>carries with it multiple</w:t>
      </w:r>
      <w:r w:rsidR="00992EAB">
        <w:t xml:space="preserve"> overall</w:t>
      </w:r>
      <w:r w:rsidR="00BF46D5">
        <w:t xml:space="preserve"> fitness benefits</w:t>
      </w:r>
      <w:r w:rsidR="00FD1D76">
        <w:t>:</w:t>
      </w:r>
      <w:r w:rsidR="00BF46D5">
        <w:t xml:space="preserve"> </w:t>
      </w:r>
    </w:p>
    <w:p w14:paraId="7B33202C" w14:textId="09C5BCA9" w:rsidR="000252B0" w:rsidRDefault="00BF46D5" w:rsidP="000252B0">
      <w:r>
        <w:t>Firstly,</w:t>
      </w:r>
      <w:r w:rsidR="006105A2">
        <w:t xml:space="preserve"> smaller body sizes and</w:t>
      </w:r>
      <w:r>
        <w:t xml:space="preserve"> </w:t>
      </w:r>
      <w:r w:rsidR="00D15979">
        <w:t>fewer offspring mean less competition for limited resources within a colony</w:t>
      </w:r>
      <w:r w:rsidR="006105A2">
        <w:t xml:space="preserve"> as fewer resources are needed for an individual to reach sexual maturity</w:t>
      </w:r>
      <w:r w:rsidR="008927FD">
        <w:t xml:space="preserve">. This might mean </w:t>
      </w:r>
      <w:r w:rsidR="00C67088">
        <w:t xml:space="preserve">that </w:t>
      </w:r>
      <w:r w:rsidR="008927FD">
        <w:t xml:space="preserve">fewer reproductive resources </w:t>
      </w:r>
      <w:r w:rsidR="00C67088">
        <w:t xml:space="preserve">are </w:t>
      </w:r>
      <w:r w:rsidR="008927FD">
        <w:t>lost investing into competitively inferior offspring</w:t>
      </w:r>
      <w:r w:rsidR="00C67088">
        <w:t>,</w:t>
      </w:r>
      <w:r w:rsidR="008927FD">
        <w:t xml:space="preserve"> and less energy </w:t>
      </w:r>
      <w:r w:rsidR="00C67088">
        <w:t xml:space="preserve">is </w:t>
      </w:r>
      <w:r w:rsidR="008927FD">
        <w:t>wasted in competitive interactions among group members. As social spider group members are genetically highly related</w:t>
      </w:r>
      <w:r w:rsidR="00C67088">
        <w:t xml:space="preserve"> </w:t>
      </w:r>
      <w:r w:rsidR="00DA6390">
        <w:fldChar w:fldCharType="begin">
          <w:fldData xml:space="preserve">PEVuZE5vdGU+PENpdGU+PEF1dGhvcj5TZXR0ZXBhbmk8L0F1dGhvcj48WWVhcj4yMDE3PC9ZZWFy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</w:fldData>
        </w:fldChar>
      </w:r>
      <w:r w:rsidR="000252B0">
        <w:instrText xml:space="preserve"> ADDIN EN.CITE </w:instrText>
      </w:r>
      <w:r w:rsidR="000252B0">
        <w:fldChar w:fldCharType="begin">
          <w:fldData xml:space="preserve">PEVuZE5vdGU+PENpdGU+PEF1dGhvcj5TZXR0ZXBhbmk8L0F1dGhvcj48WWVhcj4yMDE3PC9ZZWFy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</w:fldData>
        </w:fldChar>
      </w:r>
      <w:r w:rsidR="000252B0">
        <w:instrText xml:space="preserve"> ADDIN EN.CITE.DATA </w:instrText>
      </w:r>
      <w:r w:rsidR="000252B0">
        <w:fldChar w:fldCharType="end"/>
      </w:r>
      <w:r w:rsidR="00DA6390">
        <w:fldChar w:fldCharType="separate"/>
      </w:r>
      <w:r w:rsidR="000252B0">
        <w:rPr>
          <w:noProof/>
        </w:rPr>
        <w:t>(Settepani et al., 2017)</w:t>
      </w:r>
      <w:r w:rsidR="00DA6390">
        <w:fldChar w:fldCharType="end"/>
      </w:r>
      <w:r w:rsidR="00C76C8F">
        <w:t>, this would mean a</w:t>
      </w:r>
      <w:r w:rsidR="008927FD">
        <w:t xml:space="preserve"> reduction in kin competition </w:t>
      </w:r>
      <w:r w:rsidR="00C76C8F">
        <w:t xml:space="preserve">which </w:t>
      </w:r>
      <w:r w:rsidR="008927FD">
        <w:t xml:space="preserve">should be </w:t>
      </w:r>
      <w:r w:rsidR="00C76C8F">
        <w:t xml:space="preserve">a selective advantage </w:t>
      </w:r>
      <w:r w:rsidR="00DA6390">
        <w:fldChar w:fldCharType="begin"/>
      </w:r>
      <w:r w:rsidR="000252B0">
        <w:instrText xml:space="preserve"> ADDIN EN.CITE &lt;EndNote&gt;&lt;Cite&gt;&lt;Author&gt;Platt&lt;/Author&gt;&lt;Year&gt;2009&lt;/Year&gt;&lt;RecNum&gt;48&lt;/RecNum&gt;&lt;DisplayText&gt;(Platt &amp;amp; Bever, 2009)&lt;/DisplayText&gt;&lt;record&gt;&lt;rec-number&gt;48&lt;/rec-number&gt;&lt;foreign-keys&gt;&lt;key app="EN" db-id="t9rffp29r5rrtpe0ped5eseyp55sev5dv5e5" timestamp="1571912929"&gt;48&lt;/key&gt;&lt;/foreign-keys&gt;&lt;ref-type name="Journal Article"&gt;17&lt;/ref-type&gt;&lt;contributors&gt;&lt;authors&gt;&lt;author&gt;Platt, T. G.&lt;/author&gt;&lt;author&gt;Bever, J. D.&lt;/author&gt;&lt;/authors&gt;&lt;/contributors&gt;&lt;auth-address&gt;Indiana Univ, Dept Biol, Bloomington, IN 47405 USA&lt;/auth-address&gt;&lt;titles&gt;&lt;title&gt;Kin competition and the evolution of cooperation&lt;/title&gt;&lt;secondary-title&gt;Trends in Ecology &amp;amp; Evolution&lt;/secondary-title&gt;&lt;alt-title&gt;Trends Ecol Evol&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370-377&lt;/pages&gt;&lt;volume&gt;24&lt;/volume&gt;&lt;number&gt;7&lt;/number&gt;&lt;keywords&gt;&lt;keyword&gt;promote altruistic behavior&lt;/keyword&gt;&lt;keyword&gt;viscous populations&lt;/keyword&gt;&lt;keyword&gt;group selection&lt;/keyword&gt;&lt;keyword&gt;inclusive fitness&lt;/keyword&gt;&lt;keyword&gt;multilevel selection&lt;/keyword&gt;&lt;keyword&gt;genetic differentiation&lt;/keyword&gt;&lt;keyword&gt;structured populations&lt;/keyword&gt;&lt;keyword&gt;natural-selection&lt;/keyword&gt;&lt;keyword&gt;soft selection&lt;/keyword&gt;&lt;keyword&gt;hard selection&lt;/keyword&gt;&lt;/keywords&gt;&lt;dates&gt;&lt;year&gt;2009&lt;/year&gt;&lt;pub-dates&gt;&lt;date&gt;Jul&lt;/date&gt;&lt;/pub-dates&gt;&lt;/dates&gt;&lt;isbn&gt;0169-5347&lt;/isbn&gt;&lt;accession-num&gt;WOS:000267903100005&lt;/accession-num&gt;&lt;urls&gt;&lt;related-urls&gt;&lt;url&gt;&amp;lt;Go to ISI&amp;gt;://WOS:000267903100005&lt;/url&gt;&lt;/related-urls&gt;&lt;/urls&gt;&lt;electronic-resource-num&gt;10.1016/j.tree.2009.02.009&lt;/electronic-resource-num&gt;&lt;language&gt;English&lt;/language&gt;&lt;/record&gt;&lt;/Cite&gt;&lt;/EndNote&gt;</w:instrText>
      </w:r>
      <w:r w:rsidR="00DA6390">
        <w:fldChar w:fldCharType="separate"/>
      </w:r>
      <w:r w:rsidR="000252B0">
        <w:rPr>
          <w:noProof/>
        </w:rPr>
        <w:t>(Platt &amp; Bever, 2009)</w:t>
      </w:r>
      <w:r w:rsidR="00DA6390">
        <w:fldChar w:fldCharType="end"/>
      </w:r>
      <w:r w:rsidR="00C76C8F">
        <w:t xml:space="preserve">. </w:t>
      </w:r>
      <w:r w:rsidR="003F7B51">
        <w:t xml:space="preserve">Secondly, </w:t>
      </w:r>
      <w:r w:rsidR="007B1CB4">
        <w:t xml:space="preserve">although </w:t>
      </w:r>
      <w:r w:rsidR="003F7B51">
        <w:t>smaller body sizes</w:t>
      </w:r>
      <w:r w:rsidR="00D15979">
        <w:t xml:space="preserve"> </w:t>
      </w:r>
      <w:r w:rsidR="007B1CB4">
        <w:t xml:space="preserve">are accompanied with the production of fewer eggs per female, social spiders </w:t>
      </w:r>
      <w:r w:rsidR="00D15979">
        <w:t xml:space="preserve">invest in quality over quantity of offspring, producing </w:t>
      </w:r>
      <w:r w:rsidR="003F7B51">
        <w:t xml:space="preserve">much </w:t>
      </w:r>
      <w:r w:rsidR="00D15979">
        <w:t xml:space="preserve">fewer but significantly larger eggs than their subsocial congeners </w:t>
      </w:r>
      <w:r w:rsidR="00DA6390">
        <w:fldChar w:fldCharType="begin"/>
      </w:r>
      <w:r w:rsidR="000252B0">
        <w:instrText xml:space="preserve"> ADDIN EN.CITE &lt;EndNote&gt;&lt;Cite&gt;&lt;Author&gt;Grinsted&lt;/Author&gt;&lt;Year&gt;2014&lt;/Year&gt;&lt;RecNum&gt;28&lt;/RecNum&gt;&lt;DisplayText&gt;(L. Grinsted et al., 2014)&lt;/DisplayText&gt;&lt;record&gt;&lt;rec-number&gt;28&lt;/rec-number&gt;&lt;foreign-keys&gt;&lt;key app="EN" db-id="t9rffp29r5rrtpe0ped5eseyp55sev5dv5e5" timestamp="1571912903"&gt;28&lt;/key&gt;&lt;/foreign-keys&gt;&lt;ref-type name="Journal Article"&gt;17&lt;/ref-type&gt;&lt;contributors&gt;&lt;authors&gt;&lt;author&gt;Grinsted, L.&lt;/author&gt;&lt;author&gt;Breuker, C. J.&lt;/author&gt;&lt;author&gt;Bilde, T.&lt;/author&gt;&lt;/authors&gt;&lt;/contributors&gt;&lt;auth-address&gt;Aarhus Univ, Dept Biosci, DK-8000 Aarhus C, Denmark&amp;#xD;Oxford Brookes Univ, Dept Biol &amp;amp; Med Sci, Oxford OX3 0BP, England&lt;/auth-address&gt;&lt;titles&gt;&lt;title&gt;Cooperative breeding favors maternal investment in size over number of eggs in spiders&lt;/title&gt;&lt;secondary-title&gt;Evolution&lt;/secondary-title&gt;&lt;alt-title&gt;Evolution&lt;/alt-title&gt;&lt;/titles&gt;&lt;periodical&gt;&lt;full-title&gt;Evolution&lt;/full-title&gt;&lt;/periodical&gt;&lt;alt-periodical&gt;&lt;full-title&gt;Evolution&lt;/full-title&gt;&lt;/alt-periodical&gt;&lt;pages&gt;1961-1973&lt;/pages&gt;&lt;volume&gt;68&lt;/volume&gt;&lt;number&gt;7&lt;/number&gt;&lt;keywords&gt;&lt;keyword&gt;adaptation&lt;/keyword&gt;&lt;keyword&gt;differential allocation&lt;/keyword&gt;&lt;keyword&gt;kin selection&lt;/keyword&gt;&lt;keyword&gt;parental manipulation&lt;/keyword&gt;&lt;keyword&gt;reproduction&lt;/keyword&gt;&lt;keyword&gt;social spiders&lt;/keyword&gt;&lt;keyword&gt;division-of-labor&lt;/keyword&gt;&lt;keyword&gt;social spider&lt;/keyword&gt;&lt;keyword&gt;stegodyphus-dumicola&lt;/keyword&gt;&lt;keyword&gt;anelosimus-eximius&lt;/keyword&gt;&lt;keyword&gt;clutch size&lt;/keyword&gt;&lt;keyword&gt;life-history&lt;/keyword&gt;&lt;keyword&gt;genus stegodyphus&lt;/keyword&gt;&lt;keyword&gt;evolutionary bets&lt;/keyword&gt;&lt;keyword&gt;propagule size&lt;/keyword&gt;&lt;keyword&gt;helper number&lt;/keyword&gt;&lt;/keywords&gt;&lt;dates&gt;&lt;year&gt;2014&lt;/year&gt;&lt;pub-dates&gt;&lt;date&gt;Jul&lt;/date&gt;&lt;/pub-dates&gt;&lt;/dates&gt;&lt;isbn&gt;0014-3820&lt;/isbn&gt;&lt;accession-num&gt;WOS:000339052000010&lt;/accession-num&gt;&lt;urls&gt;&lt;related-urls&gt;&lt;url&gt;&amp;lt;Go to ISI&amp;gt;://WOS:000339052000010&lt;/url&gt;&lt;/related-urls&gt;&lt;/urls&gt;&lt;electronic-resource-num&gt;10.1111/evo.12411&lt;/electronic-resource-num&gt;&lt;language&gt;English&lt;/language&gt;&lt;/record&gt;&lt;/Cite&gt;&lt;/EndNote&gt;</w:instrText>
      </w:r>
      <w:r w:rsidR="00DA6390">
        <w:fldChar w:fldCharType="separate"/>
      </w:r>
      <w:r w:rsidR="000252B0">
        <w:rPr>
          <w:noProof/>
        </w:rPr>
        <w:t>(L. Grinsted et al., 2014)</w:t>
      </w:r>
      <w:r w:rsidR="00DA6390">
        <w:fldChar w:fldCharType="end"/>
      </w:r>
      <w:r w:rsidR="00C76C8F">
        <w:t>. Mortality rates are likely much reduced in social species as compared to subsocial species due to the loss of a risky pre-mating dispersal stage</w:t>
      </w:r>
      <w:r w:rsidR="003F7B51">
        <w:t>,</w:t>
      </w:r>
      <w:r w:rsidR="00C76C8F">
        <w:t xml:space="preserve"> as well as the large, sturdy, protective nest structure of social colonies providing increased colony level survival </w:t>
      </w:r>
      <w:r w:rsidR="00DA6390">
        <w:fldChar w:fldCharType="begin">
          <w:fldData xml:space="preserve">PEVuZE5vdGU+PENpdGU+PEF1dGhvcj5CaWxkZTwvQXV0aG9yPjxZZWFyPjIwMDc8L1llYXI+PFJl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</w:fldData>
        </w:fldChar>
      </w:r>
      <w:r w:rsidR="000252B0">
        <w:instrText xml:space="preserve"> ADDIN EN.CITE </w:instrText>
      </w:r>
      <w:r w:rsidR="000252B0">
        <w:fldChar w:fldCharType="begin">
          <w:fldData xml:space="preserve">PEVuZE5vdGU+PENpdGU+PEF1dGhvcj5CaWxkZTwvQXV0aG9yPjxZZWFyPjIwMDc8L1llYXI+PFJl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</w:fldData>
        </w:fldChar>
      </w:r>
      <w:r w:rsidR="000252B0">
        <w:instrText xml:space="preserve"> ADDIN EN.CITE.DATA </w:instrText>
      </w:r>
      <w:r w:rsidR="000252B0">
        <w:fldChar w:fldCharType="end"/>
      </w:r>
      <w:r w:rsidR="00DA6390">
        <w:fldChar w:fldCharType="separate"/>
      </w:r>
      <w:r w:rsidR="000252B0">
        <w:rPr>
          <w:noProof/>
        </w:rPr>
        <w:t>(Bilde et al., 2007)</w:t>
      </w:r>
      <w:r w:rsidR="00DA6390">
        <w:fldChar w:fldCharType="end"/>
      </w:r>
      <w:r w:rsidR="00C76C8F">
        <w:t>. This means that an investment into very few, high quality offspring is less of a risky strategy when living socially</w:t>
      </w:r>
      <w:r w:rsidR="003F7B51">
        <w:t xml:space="preserve"> as compared to solitarily</w:t>
      </w:r>
      <w:r w:rsidR="00C76C8F">
        <w:t xml:space="preserve">. </w:t>
      </w:r>
      <w:r w:rsidR="007B1CB4">
        <w:t xml:space="preserve">Hence, producing fewer offspring may not necessarily present a cost. </w:t>
      </w:r>
      <w:r w:rsidR="00D15979">
        <w:t>Thirdly</w:t>
      </w:r>
      <w:r w:rsidR="003F7B51">
        <w:t>, the ability to mature at a smaller size</w:t>
      </w:r>
      <w:r w:rsidR="00D15979">
        <w:t xml:space="preserve"> allows </w:t>
      </w:r>
      <w:r w:rsidR="00C76C8F">
        <w:t xml:space="preserve">for some level of </w:t>
      </w:r>
      <w:r w:rsidR="00D15979">
        <w:t xml:space="preserve">flexibility </w:t>
      </w:r>
      <w:r w:rsidR="003F7B51">
        <w:t xml:space="preserve">as a response </w:t>
      </w:r>
      <w:r w:rsidR="00D15979">
        <w:t xml:space="preserve">to </w:t>
      </w:r>
      <w:r w:rsidR="00C76C8F">
        <w:t>unpredictable environmental conditions</w:t>
      </w:r>
      <w:r w:rsidR="005A5D9A">
        <w:t xml:space="preserve"> </w:t>
      </w:r>
      <w:r w:rsidR="005A5D9A">
        <w:fldChar w:fldCharType="begin"/>
      </w:r>
      <w:r w:rsidR="000252B0">
        <w:instrText xml:space="preserve"> ADDIN EN.CITE &lt;EndNote&gt;&lt;Cite&gt;&lt;Author&gt;Stearns&lt;/Author&gt;&lt;Year&gt;1986&lt;/Year&gt;&lt;RecNum&gt;49&lt;/RecNum&gt;&lt;DisplayText&gt;(Stearns &amp;amp; Koella, 1986)&lt;/DisplayText&gt;&lt;record&gt;&lt;rec-number&gt;49&lt;/rec-number&gt;&lt;foreign-keys&gt;&lt;key app="EN" db-id="t9rffp29r5rrtpe0ped5eseyp55sev5dv5e5" timestamp="1571912930"&gt;49&lt;/key&gt;&lt;/foreign-keys&gt;&lt;ref-type name="Journal Article"&gt;17&lt;/ref-type&gt;&lt;contributors&gt;&lt;authors&gt;&lt;author&gt;Stearns, S. C.&lt;/author&gt;&lt;author&gt;Koella, J. C.&lt;/author&gt;&lt;/authors&gt;&lt;/contributors&gt;&lt;titles&gt;&lt;title&gt;The evolution of phenotypic plasticity in life-history traits - Predictions of reaction norms for age and size at maturity&lt;/title&gt;&lt;secondary-title&gt;Evolution&lt;/secondary-title&gt;&lt;alt-title&gt;Evolution&lt;/alt-title&gt;&lt;/titles&gt;&lt;periodical&gt;&lt;full-title&gt;Evolution&lt;/full-title&gt;&lt;/periodical&gt;&lt;alt-periodical&gt;&lt;full-title&gt;Evolution&lt;/full-title&gt;&lt;/alt-periodical&gt;&lt;pages&gt;893-913&lt;/pages&gt;&lt;volume&gt;40&lt;/volume&gt;&lt;number&gt;5&lt;/number&gt;&lt;dates&gt;&lt;year&gt;1986&lt;/year&gt;&lt;pub-dates&gt;&lt;date&gt;Sep&lt;/date&gt;&lt;/pub-dates&gt;&lt;/dates&gt;&lt;isbn&gt;0014-3820&lt;/isbn&gt;&lt;accession-num&gt;WOS:A1986E339300001&lt;/accession-num&gt;&lt;urls&gt;&lt;related-urls&gt;&lt;url&gt;&amp;lt;Go to ISI&amp;gt;://WOS:A1986E339300001&lt;/url&gt;&lt;/related-urls&gt;&lt;/urls&gt;&lt;electronic-resource-num&gt;10.2307/2408752&lt;/electronic-resource-num&gt;&lt;language&gt;English&lt;/language&gt;&lt;/record&gt;&lt;/Cite&gt;&lt;/EndNote&gt;</w:instrText>
      </w:r>
      <w:r w:rsidR="005A5D9A">
        <w:fldChar w:fldCharType="separate"/>
      </w:r>
      <w:r w:rsidR="000252B0">
        <w:rPr>
          <w:noProof/>
        </w:rPr>
        <w:t>(Stearns &amp; Koella, 1986)</w:t>
      </w:r>
      <w:r w:rsidR="005A5D9A">
        <w:fldChar w:fldCharType="end"/>
      </w:r>
      <w:r w:rsidR="00C76C8F">
        <w:t xml:space="preserve">. For example, according to </w:t>
      </w:r>
      <w:r w:rsidR="00D15979">
        <w:t xml:space="preserve">fluctuations in prey availability </w:t>
      </w:r>
      <w:r w:rsidR="00C76C8F">
        <w:t>females may be able to mature at very small sizes and still successfully raise some offspring with the help from allo-mothers</w:t>
      </w:r>
      <w:r w:rsidR="00854E0A">
        <w:t xml:space="preserve"> </w:t>
      </w:r>
      <w:r w:rsidR="00DA6390">
        <w:fldChar w:fldCharType="begin">
          <w:fldData xml:space="preserve">PEVuZE5vdGU+PENpdGU+PEF1dGhvcj5KdW5naGFubnM8L0F1dGhvcj48WWVhcj4yMDE3PC9ZZWFy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</w:fldData>
        </w:fldChar>
      </w:r>
      <w:r w:rsidR="000252B0">
        <w:instrText xml:space="preserve"> ADDIN EN.CITE </w:instrText>
      </w:r>
      <w:r w:rsidR="000252B0">
        <w:fldChar w:fldCharType="begin">
          <w:fldData xml:space="preserve">PEVuZE5vdGU+PENpdGU+PEF1dGhvcj5KdW5naGFubnM8L0F1dGhvcj48WWVhcj4yMDE3PC9ZZWFy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</w:fldData>
        </w:fldChar>
      </w:r>
      <w:r w:rsidR="000252B0">
        <w:instrText xml:space="preserve"> ADDIN EN.CITE.DATA </w:instrText>
      </w:r>
      <w:r w:rsidR="000252B0">
        <w:fldChar w:fldCharType="end"/>
      </w:r>
      <w:r w:rsidR="00DA6390">
        <w:fldChar w:fldCharType="separate"/>
      </w:r>
      <w:r w:rsidR="000252B0">
        <w:rPr>
          <w:noProof/>
        </w:rPr>
        <w:t>(Junghanns et al., 2017)</w:t>
      </w:r>
      <w:r w:rsidR="00DA6390">
        <w:fldChar w:fldCharType="end"/>
      </w:r>
      <w:r w:rsidR="00C76C8F">
        <w:t>, despite producing only very few eggs.</w:t>
      </w:r>
      <w:r w:rsidR="00992EAB">
        <w:t xml:space="preserve"> </w:t>
      </w:r>
      <w:r w:rsidR="000252B0">
        <w:t xml:space="preserve">Intriguingly, social spiders occur in relatively more stable environments than their subsocial congeners </w:t>
      </w:r>
      <w:r w:rsidR="000252B0">
        <w:fldChar w:fldCharType="begin">
          <w:fldData xml:space="preserve">PEVuZE5vdGU+PENpdGU+PEF1dGhvcj5BdmlsZXM8L0F1dGhvcj48WWVhcj4yMDE3PC9ZZWFyPjxS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</w:fldData>
        </w:fldChar>
      </w:r>
      <w:r w:rsidR="000252B0">
        <w:instrText xml:space="preserve"> ADDIN EN.CITE </w:instrText>
      </w:r>
      <w:r w:rsidR="000252B0">
        <w:fldChar w:fldCharType="begin">
          <w:fldData xml:space="preserve">PEVuZE5vdGU+PENpdGU+PEF1dGhvcj5BdmlsZXM8L0F1dGhvcj48WWVhcj4yMDE3PC9ZZWFyPjxS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</w:fldData>
        </w:fldChar>
      </w:r>
      <w:r w:rsidR="000252B0">
        <w:instrText xml:space="preserve"> ADDIN EN.CITE.DATA </w:instrText>
      </w:r>
      <w:r w:rsidR="000252B0">
        <w:fldChar w:fldCharType="end"/>
      </w:r>
      <w:r w:rsidR="000252B0">
        <w:fldChar w:fldCharType="separate"/>
      </w:r>
      <w:r w:rsidR="000252B0">
        <w:rPr>
          <w:noProof/>
        </w:rPr>
        <w:t>(Aviles &amp; Guevara, 2017; M. Majer et al., 2018; Marija Majer et al., 2015; M. Majer, Svenning, et al., 2013)</w:t>
      </w:r>
      <w:r w:rsidR="000252B0">
        <w:fldChar w:fldCharType="end"/>
      </w:r>
      <w:r w:rsidR="000252B0">
        <w:t xml:space="preserve">, but prey availability is limited as per capita intake and also female body size decrease with increasing group size </w:t>
      </w:r>
      <w:r w:rsidR="000252B0">
        <w:fldChar w:fldCharType="begin"/>
      </w:r>
      <w:r w:rsidR="000252B0">
        <w:instrText xml:space="preserve"> ADDIN EN.CITE &lt;EndNote&gt;&lt;Cite&gt;&lt;Author&gt;Majer&lt;/Author&gt;&lt;Year&gt;2018&lt;/Year&gt;&lt;RecNum&gt;7&lt;/RecNum&gt;&lt;DisplayText&gt;(M. Majer et al., 2018)&lt;/DisplayText&gt;&lt;record&gt;&lt;rec-number&gt;7&lt;/rec-number&gt;&lt;foreign-keys&gt;&lt;key app="EN" db-id="t9rffp29r5rrtpe0ped5eseyp55sev5dv5e5" timestamp="1571912856"&gt;7&lt;/key&gt;&lt;/foreign-keys&gt;&lt;ref-type name="Journal Article"&gt;17&lt;/ref-type&gt;&lt;contributors&gt;&lt;authors&gt;&lt;author&gt;Majer, M.&lt;/author&gt;&lt;author&gt;Holm, C.&lt;/author&gt;&lt;author&gt;Lubin, Y.&lt;/author&gt;&lt;author&gt;Bilde, T.&lt;/author&gt;&lt;/authors&gt;&lt;/contributors&gt;&lt;auth-address&gt;Ben Gurion Univ Negev, Mitrani Dept Desert Ecol, Blaustein Inst Desert Res, IL-8499000 Midreshet Ben Gurion, Israel&amp;#xD;Aarhus Univ, Inst Biosci, Ny Munkegade 114, DK-8000 Aarhus, Denmark&lt;/auth-address&gt;&lt;titles&gt;&lt;title&gt;Cooperative foraging expands dietary niche but does not offset intra-group competition for resources in social spider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8&lt;/volume&gt;&lt;keywords&gt;&lt;keyword&gt;stegodyphus-mimosarum araneae&lt;/keyword&gt;&lt;keyword&gt;prey size&lt;/keyword&gt;&lt;keyword&gt;intraspecific competition&lt;/keyword&gt;&lt;keyword&gt;maternal investment&lt;/keyword&gt;&lt;keyword&gt;reproductive skew&lt;/keyword&gt;&lt;keyword&gt;individual-level&lt;/keyword&gt;&lt;keyword&gt;body-size&lt;/keyword&gt;&lt;keyword&gt;evolution&lt;/keyword&gt;&lt;keyword&gt;availability&lt;/keyword&gt;&lt;keyword&gt;productivity&lt;/keyword&gt;&lt;/keywords&gt;&lt;dates&gt;&lt;year&gt;2018&lt;/year&gt;&lt;pub-dates&gt;&lt;date&gt;Aug 7&lt;/date&gt;&lt;/pub-dates&gt;&lt;/dates&gt;&lt;isbn&gt;2045-2322&lt;/isbn&gt;&lt;accession-num&gt;WOS:000440976700040&lt;/accession-num&gt;&lt;urls&gt;&lt;related-urls&gt;&lt;url&gt;&amp;lt;Go to ISI&amp;gt;://WOS:000440976700040&lt;/url&gt;&lt;/related-urls&gt;&lt;/urls&gt;&lt;electronic-resource-num&gt;ARTN 11828 10.1038/s41598-018-30199-x&lt;/electronic-resource-num&gt;&lt;language&gt;English&lt;/language&gt;&lt;/record&gt;&lt;/Cite&gt;&lt;/EndNote&gt;</w:instrText>
      </w:r>
      <w:r w:rsidR="000252B0">
        <w:fldChar w:fldCharType="separate"/>
      </w:r>
      <w:r w:rsidR="000252B0">
        <w:rPr>
          <w:noProof/>
        </w:rPr>
        <w:t>(M. Majer et al., 2018)</w:t>
      </w:r>
      <w:r w:rsidR="000252B0">
        <w:fldChar w:fldCharType="end"/>
      </w:r>
      <w:r w:rsidR="000252B0">
        <w:t xml:space="preserve">. This is in line with </w:t>
      </w:r>
      <w:r w:rsidR="000252B0">
        <w:lastRenderedPageBreak/>
        <w:t xml:space="preserve">selection for smaller body size to reduce resource competition, as mentioned above. </w:t>
      </w:r>
      <w:r w:rsidR="00992EAB">
        <w:t>Taken together</w:t>
      </w:r>
      <w:r w:rsidR="003F7B51">
        <w:t xml:space="preserve">, a smaller adult, female body size may represent a selective advantage for social spiders. </w:t>
      </w:r>
      <w:r w:rsidR="000252B0">
        <w:t xml:space="preserve">We note that it is possible that inbreeding per se leads to smaller body size </w:t>
      </w:r>
      <w:r w:rsidR="000252B0">
        <w:fldChar w:fldCharType="begin"/>
      </w:r>
      <w:r w:rsidR="000252B0">
        <w:instrText xml:space="preserve"> ADDIN EN.CITE &lt;EndNote&gt;&lt;Cite&gt;&lt;Author&gt;Bilde&lt;/Author&gt;&lt;Year&gt;2005&lt;/Year&gt;&lt;RecNum&gt;53&lt;/RecNum&gt;&lt;DisplayText&gt;(Bilde, Lubin, Smith, Schneider, &amp;amp; Maklakov, 2005)&lt;/DisplayText&gt;&lt;record&gt;&lt;rec-number&gt;53&lt;/rec-number&gt;&lt;foreign-keys&gt;&lt;key app="EN" db-id="t9rffp29r5rrtpe0ped5eseyp55sev5dv5e5" timestamp="1571913005"&gt;53&lt;/key&gt;&lt;/foreign-keys&gt;&lt;ref-type name="Journal Article"&gt;17&lt;/ref-type&gt;&lt;contributors&gt;&lt;authors&gt;&lt;author&gt;Bilde, T.&lt;/author&gt;&lt;author&gt;Lubin, Y.&lt;/author&gt;&lt;author&gt;Smith, D.&lt;/author&gt;&lt;author&gt;Schneider, J. M.&lt;/author&gt;&lt;author&gt;Maklakov, A. A.&lt;/author&gt;&lt;/authors&gt;&lt;/contributors&gt;&lt;titles&gt;&lt;title&gt;The transition to social inbred mating systems in spiders: role of inbreeding tolerance in a subsocial predecessor&lt;/title&gt;&lt;secondary-title&gt;Evolution&lt;/secondary-title&gt;&lt;/titles&gt;&lt;periodical&gt;&lt;full-title&gt;Evolution&lt;/full-title&gt;&lt;/periodical&gt;&lt;pages&gt;160-174&lt;/pages&gt;&lt;volume&gt;59&lt;/volume&gt;&lt;number&gt;1&lt;/number&gt;&lt;dates&gt;&lt;year&gt;2005&lt;/year&gt;&lt;pub-dates&gt;&lt;date&gt;Jan&lt;/date&gt;&lt;/pub-dates&gt;&lt;/dates&gt;&lt;isbn&gt;0014-3820&lt;/isbn&gt;&lt;accession-num&gt;WOS:000226737900015&lt;/accession-num&gt;&lt;urls&gt;&lt;related-urls&gt;&lt;url&gt;&amp;lt;Go to ISI&amp;gt;://WOS:000226737900015&lt;/url&gt;&lt;/related-urls&gt;&lt;/urls&gt;&lt;/record&gt;&lt;/Cite&gt;&lt;/EndNote&gt;</w:instrText>
      </w:r>
      <w:r w:rsidR="000252B0">
        <w:fldChar w:fldCharType="separate"/>
      </w:r>
      <w:r w:rsidR="000252B0">
        <w:rPr>
          <w:noProof/>
        </w:rPr>
        <w:t>(Bilde, Lubin, Smith, Schneider, &amp; Maklakov, 2005)</w:t>
      </w:r>
      <w:r w:rsidR="000252B0">
        <w:fldChar w:fldCharType="end"/>
      </w:r>
      <w:r w:rsidR="000252B0">
        <w:t xml:space="preserve">, in which case the driving force behind the reduction in body size in social species could be more complex. </w:t>
      </w:r>
    </w:p>
    <w:p w14:paraId="543B248D" w14:textId="63700931" w:rsidR="008E423E" w:rsidRDefault="00B56636" w:rsidP="008E423E">
      <w:r>
        <w:t xml:space="preserve">We conclude that </w:t>
      </w:r>
      <w:r w:rsidR="008F41DD">
        <w:t>our analyses</w:t>
      </w:r>
      <w:r w:rsidR="00BC1EA1">
        <w:t xml:space="preserve"> render support for</w:t>
      </w:r>
      <w:r>
        <w:t xml:space="preserve"> our hypothesis, the ‘</w:t>
      </w:r>
      <w:r w:rsidR="00F54C5C">
        <w:t xml:space="preserve">prey to predator size ratio </w:t>
      </w:r>
      <w:r w:rsidR="006923F7">
        <w:t>hypothesis</w:t>
      </w:r>
      <w:r>
        <w:t xml:space="preserve">’. </w:t>
      </w:r>
      <w:r w:rsidR="00DB3DAC">
        <w:t xml:space="preserve">We would like to stress that we make no claims as to the relative importance of prey size relative to spider size as a driver of evolution of spider sociality. Many evolutionary drivers will have been involved in favouring cooperation in the few social species present in the spider phylogeny, and these drivers will undoubtedly have played roles of different importance in different taxa, depending on the biology, ecology and life history of each lineage </w:t>
      </w:r>
      <w:r w:rsidR="00DA6390">
        <w:fldChar w:fldCharType="begin">
          <w:fldData xml:space="preserve">PEVuZE5vdGU+PENpdGU+PEF1dGhvcj5Hcmluc3RlZDwvQXV0aG9yPjxZZWFyPjIwMTk8L1llYXI+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</w:fldData>
        </w:fldChar>
      </w:r>
      <w:r w:rsidR="000252B0">
        <w:instrText xml:space="preserve"> ADDIN EN.CITE </w:instrText>
      </w:r>
      <w:r w:rsidR="000252B0">
        <w:fldChar w:fldCharType="begin">
          <w:fldData xml:space="preserve">PEVuZE5vdGU+PENpdGU+PEF1dGhvcj5Hcmluc3RlZDwvQXV0aG9yPjxZZWFyPjIwMTk8L1llYXI+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</w:fldData>
        </w:fldChar>
      </w:r>
      <w:r w:rsidR="000252B0">
        <w:instrText xml:space="preserve"> ADDIN EN.CITE.DATA </w:instrText>
      </w:r>
      <w:r w:rsidR="000252B0">
        <w:fldChar w:fldCharType="end"/>
      </w:r>
      <w:r w:rsidR="00DA6390">
        <w:fldChar w:fldCharType="separate"/>
      </w:r>
      <w:r w:rsidR="000252B0">
        <w:rPr>
          <w:noProof/>
        </w:rPr>
        <w:t>(Avilés, 1997; Aviles &amp; Guevara, 2017; L Grinsted &amp; Lubin, 2019; Lubin &amp; Bilde, 2007)</w:t>
      </w:r>
      <w:r w:rsidR="00DA6390">
        <w:fldChar w:fldCharType="end"/>
      </w:r>
      <w:r w:rsidR="00DB3DAC">
        <w:t xml:space="preserve">. We simply propose that a larger prey to spider size ratio is a benefit to social spiders, but whether it has been one of the main drivers of the transition to sociality or simply an added component facilitating the maintenance of cooperation after the social transition has occurred will depend on the species or lineage in question. </w:t>
      </w:r>
      <w:r w:rsidR="008E423E" w:rsidRPr="00946B9B">
        <w:t>The transition to group living invariably come</w:t>
      </w:r>
      <w:r w:rsidR="008E423E">
        <w:t>s</w:t>
      </w:r>
      <w:r w:rsidR="008E423E" w:rsidRPr="00946B9B">
        <w:t xml:space="preserve"> with increasing competition for resources. </w:t>
      </w:r>
      <w:r w:rsidR="008E423E">
        <w:t xml:space="preserve">The ‘prey to predator size ratio hypothesis’ suggests that this demand could be met by increasing the prey to predator </w:t>
      </w:r>
      <w:r w:rsidR="000A0D98">
        <w:t xml:space="preserve">body </w:t>
      </w:r>
      <w:r w:rsidR="008E423E">
        <w:t xml:space="preserve">size ratio in cooperative hunters. This can be achieved via </w:t>
      </w:r>
      <w:r w:rsidR="000A0D98">
        <w:t xml:space="preserve">one of </w:t>
      </w:r>
      <w:r w:rsidR="008E423E">
        <w:t xml:space="preserve">two routes, depending on the relative size of the predators to the potential prey available in the environment: Dietary niche width (prey size) can be </w:t>
      </w:r>
      <w:r w:rsidR="000A0D98">
        <w:t>expanded</w:t>
      </w:r>
      <w:r w:rsidR="008E423E">
        <w:t xml:space="preserve"> through cooperative hunting that mediates access to larger prey; or relative resource demand can be reduced by evolving smaller predator body size while maintaining dietary niche width. We welcome further studies testing the predictions generated from this hypothesis, to assess its generality trough the inclusion of additional t</w:t>
      </w:r>
      <w:r w:rsidR="0039079E">
        <w:t>axa and populations</w:t>
      </w:r>
      <w:r w:rsidR="008E423E">
        <w:t>.</w:t>
      </w:r>
    </w:p>
    <w:p w14:paraId="7BF62435" w14:textId="77777777" w:rsidR="00B6277E" w:rsidRPr="000A0D98" w:rsidRDefault="009B4B31" w:rsidP="000A0D98">
      <w:r>
        <w:t xml:space="preserve"> </w:t>
      </w:r>
    </w:p>
    <w:p w14:paraId="7536B82E" w14:textId="77777777" w:rsidR="00EC026C" w:rsidRDefault="00EC026C" w:rsidP="00EC026C">
      <w:pPr>
        <w:pStyle w:val="Heading1"/>
      </w:pPr>
      <w:r>
        <w:t xml:space="preserve">References </w:t>
      </w:r>
    </w:p>
    <w:p w14:paraId="042E8713" w14:textId="77777777" w:rsidR="000252B0" w:rsidRPr="000252B0" w:rsidRDefault="00DA6390" w:rsidP="000252B0">
      <w:pPr>
        <w:pStyle w:val="EndNoteBibliography"/>
        <w:spacing w:after="0"/>
        <w:ind w:left="720" w:hanging="720"/>
      </w:pPr>
      <w:r>
        <w:fldChar w:fldCharType="begin"/>
      </w:r>
      <w:r w:rsidR="005C0449">
        <w:instrText xml:space="preserve"> ADDIN EN.REFLIST </w:instrText>
      </w:r>
      <w:r>
        <w:fldChar w:fldCharType="separate"/>
      </w:r>
      <w:r w:rsidR="000252B0" w:rsidRPr="000252B0">
        <w:t xml:space="preserve">Agnarsson, I., Aviles, L., Coddington, J. A., &amp; Maddison, W. P. (2006). Sociality in theridiid spiders: Repeated origins of an evolutionary dead end. </w:t>
      </w:r>
      <w:r w:rsidR="000252B0" w:rsidRPr="000252B0">
        <w:rPr>
          <w:i/>
        </w:rPr>
        <w:t>Evolution, 60</w:t>
      </w:r>
      <w:r w:rsidR="000252B0" w:rsidRPr="000252B0">
        <w:t xml:space="preserve">(11), 2342-2351. </w:t>
      </w:r>
    </w:p>
    <w:p w14:paraId="46CDA21D" w14:textId="77777777" w:rsidR="000252B0" w:rsidRPr="000252B0" w:rsidRDefault="000252B0" w:rsidP="000252B0">
      <w:pPr>
        <w:pStyle w:val="EndNoteBibliography"/>
        <w:spacing w:after="0"/>
        <w:ind w:left="720" w:hanging="720"/>
      </w:pPr>
      <w:r w:rsidRPr="000252B0">
        <w:t xml:space="preserve">Avilés, L. (1997). Causes and consequences of cooperation and permanent-sociality in spiders. In J. C. Choe &amp; B. J. Crespi (Eds.), </w:t>
      </w:r>
      <w:r w:rsidRPr="000252B0">
        <w:rPr>
          <w:i/>
        </w:rPr>
        <w:t>The Evolution of Social Behavior in Insects and Arachnids</w:t>
      </w:r>
      <w:r w:rsidRPr="000252B0">
        <w:t xml:space="preserve"> (pp. 476-498). Cambridge, United Kingdom: Cambridge University Press </w:t>
      </w:r>
    </w:p>
    <w:p w14:paraId="73FB1898" w14:textId="77777777" w:rsidR="000252B0" w:rsidRPr="000252B0" w:rsidRDefault="000252B0" w:rsidP="000252B0">
      <w:pPr>
        <w:pStyle w:val="EndNoteBibliography"/>
        <w:spacing w:after="0"/>
        <w:ind w:left="720" w:hanging="720"/>
      </w:pPr>
      <w:r w:rsidRPr="000252B0">
        <w:t xml:space="preserve">Aviles, L., Agnarsson, I., Salazar, P. A., Purcell, J., Iturralde, G., Yip, E. C., . . . Bukowski, T. C. (2007). Natural history miscellany - Altitudinal patterns of spider sociality and the biology of a new midelevation social Anelosimus species in Ecuador. </w:t>
      </w:r>
      <w:r w:rsidRPr="000252B0">
        <w:rPr>
          <w:i/>
        </w:rPr>
        <w:t>American Naturalist, 170</w:t>
      </w:r>
      <w:r w:rsidRPr="000252B0">
        <w:t>(5), 783-792. doi: 10.1086/521965</w:t>
      </w:r>
    </w:p>
    <w:p w14:paraId="1E36F514" w14:textId="77777777" w:rsidR="000252B0" w:rsidRPr="000252B0" w:rsidRDefault="000252B0" w:rsidP="000252B0">
      <w:pPr>
        <w:pStyle w:val="EndNoteBibliography"/>
        <w:spacing w:after="0"/>
        <w:ind w:left="720" w:hanging="720"/>
      </w:pPr>
      <w:r w:rsidRPr="000252B0">
        <w:t xml:space="preserve">Aviles, L., &amp; Guevara, J. (2017). Sociality in spiders. In D. R. Rubenstein &amp; P. Abbot (Eds.), </w:t>
      </w:r>
      <w:r w:rsidRPr="000252B0">
        <w:rPr>
          <w:i/>
        </w:rPr>
        <w:t xml:space="preserve">Comparative Social Evolution </w:t>
      </w:r>
      <w:r w:rsidRPr="000252B0">
        <w:t>(pp. 188-223). Cambridge Cambridge University Press.</w:t>
      </w:r>
    </w:p>
    <w:p w14:paraId="2F6E0DD2" w14:textId="77777777" w:rsidR="000252B0" w:rsidRPr="000252B0" w:rsidRDefault="000252B0" w:rsidP="000252B0">
      <w:pPr>
        <w:pStyle w:val="EndNoteBibliography"/>
        <w:spacing w:after="0"/>
        <w:ind w:left="720" w:hanging="720"/>
      </w:pPr>
      <w:r w:rsidRPr="000252B0">
        <w:t xml:space="preserve">Aviles, L., &amp; Harwood, G. (2012). A quantitative index of sociality and its application to group-living spiders and other social organisms. </w:t>
      </w:r>
      <w:r w:rsidRPr="000252B0">
        <w:rPr>
          <w:i/>
        </w:rPr>
        <w:t>Ethology, 118</w:t>
      </w:r>
      <w:r w:rsidRPr="000252B0">
        <w:t>(12), 1219-1229. doi: 10.1111/eth.12028</w:t>
      </w:r>
    </w:p>
    <w:p w14:paraId="15EE0F90" w14:textId="77777777" w:rsidR="000252B0" w:rsidRPr="000252B0" w:rsidRDefault="000252B0" w:rsidP="000252B0">
      <w:pPr>
        <w:pStyle w:val="EndNoteBibliography"/>
        <w:spacing w:after="0"/>
        <w:ind w:left="720" w:hanging="720"/>
      </w:pPr>
      <w:r w:rsidRPr="000252B0">
        <w:t xml:space="preserve">Aviles, L., &amp; Tufino, P. (1998). Colony size and individual fitness in the social spider </w:t>
      </w:r>
      <w:r w:rsidRPr="000252B0">
        <w:rPr>
          <w:i/>
        </w:rPr>
        <w:t>Anelosimus eximius</w:t>
      </w:r>
      <w:r w:rsidRPr="000252B0">
        <w:t xml:space="preserve">. </w:t>
      </w:r>
      <w:r w:rsidRPr="000252B0">
        <w:rPr>
          <w:i/>
        </w:rPr>
        <w:t>American Naturalist, 152</w:t>
      </w:r>
      <w:r w:rsidRPr="000252B0">
        <w:t>(3), 403-418. doi: 10.1086/286178</w:t>
      </w:r>
    </w:p>
    <w:p w14:paraId="363CD388" w14:textId="77777777" w:rsidR="000252B0" w:rsidRPr="000252B0" w:rsidRDefault="000252B0" w:rsidP="000252B0">
      <w:pPr>
        <w:pStyle w:val="EndNoteBibliography"/>
        <w:spacing w:after="0"/>
        <w:ind w:left="720" w:hanging="720"/>
      </w:pPr>
      <w:r w:rsidRPr="000252B0">
        <w:t xml:space="preserve">Bates, D., Maechler, M., Bolker, B., &amp; Walker, S. (2015). Fitting linear mixed-effects models using lme4. </w:t>
      </w:r>
      <w:r w:rsidRPr="000252B0">
        <w:rPr>
          <w:i/>
        </w:rPr>
        <w:t>Journal of Statistical Software, 67</w:t>
      </w:r>
      <w:r w:rsidRPr="000252B0">
        <w:t>(1), 1-48. doi: 10.18637/jss.v067.i01</w:t>
      </w:r>
    </w:p>
    <w:p w14:paraId="19F6EEBA" w14:textId="77777777" w:rsidR="000252B0" w:rsidRPr="000252B0" w:rsidRDefault="000252B0" w:rsidP="000252B0">
      <w:pPr>
        <w:pStyle w:val="EndNoteBibliography"/>
        <w:spacing w:after="0"/>
        <w:ind w:left="720" w:hanging="720"/>
      </w:pPr>
      <w:r w:rsidRPr="000252B0">
        <w:lastRenderedPageBreak/>
        <w:t xml:space="preserve">Bilde, T., Coates, K. S., Birkhofer, K., Bird, T., Maklakov, A. A., Lubin, Y., &amp; Aviles, L. (2007). Survival benefits select for group living in a social spider despite reproductive costs. </w:t>
      </w:r>
      <w:r w:rsidRPr="000252B0">
        <w:rPr>
          <w:i/>
        </w:rPr>
        <w:t>Journal of Evolutionary Biology, 20</w:t>
      </w:r>
      <w:r w:rsidRPr="000252B0">
        <w:t>(6), 2412-2426. doi: 10.1111/j.1420-9101.2007.01407.x</w:t>
      </w:r>
    </w:p>
    <w:p w14:paraId="05511F35" w14:textId="77777777" w:rsidR="000252B0" w:rsidRPr="000252B0" w:rsidRDefault="000252B0" w:rsidP="000252B0">
      <w:pPr>
        <w:pStyle w:val="EndNoteBibliography"/>
        <w:spacing w:after="0"/>
        <w:ind w:left="720" w:hanging="720"/>
      </w:pPr>
      <w:r w:rsidRPr="000252B0">
        <w:t xml:space="preserve">Bilde, T., Lubin, Y., Smith, D., Schneider, J. M., &amp; Maklakov, A. A. (2005). The transition to social inbred mating systems in spiders: role of inbreeding tolerance in a subsocial predecessor. </w:t>
      </w:r>
      <w:r w:rsidRPr="000252B0">
        <w:rPr>
          <w:i/>
        </w:rPr>
        <w:t>Evolution, 59</w:t>
      </w:r>
      <w:r w:rsidRPr="000252B0">
        <w:t xml:space="preserve">(1), 160-174. </w:t>
      </w:r>
    </w:p>
    <w:p w14:paraId="0A1D7C32" w14:textId="77777777" w:rsidR="000252B0" w:rsidRPr="000252B0" w:rsidRDefault="000252B0" w:rsidP="000252B0">
      <w:pPr>
        <w:pStyle w:val="EndNoteBibliography"/>
        <w:spacing w:after="0"/>
        <w:ind w:left="720" w:hanging="720"/>
      </w:pPr>
      <w:r w:rsidRPr="000252B0">
        <w:t xml:space="preserve">Caraco, T., &amp; Wolf, L. L. (1975). Ecological determinants of group sizes of foraging lions. </w:t>
      </w:r>
      <w:r w:rsidRPr="000252B0">
        <w:rPr>
          <w:i/>
        </w:rPr>
        <w:t>American Naturalist, 109</w:t>
      </w:r>
      <w:r w:rsidRPr="000252B0">
        <w:t>(967), 343-352. doi: 10.1086/283001</w:t>
      </w:r>
    </w:p>
    <w:p w14:paraId="29489BB4" w14:textId="77777777" w:rsidR="000252B0" w:rsidRPr="000252B0" w:rsidRDefault="000252B0" w:rsidP="000252B0">
      <w:pPr>
        <w:pStyle w:val="EndNoteBibliography"/>
        <w:spacing w:after="0"/>
        <w:ind w:left="720" w:hanging="720"/>
      </w:pPr>
      <w:r w:rsidRPr="000252B0">
        <w:t xml:space="preserve">Creel, S., &amp; Creel, N. M. (1995). Communal hunting and pack size in African wild dogs, </w:t>
      </w:r>
      <w:r w:rsidRPr="000252B0">
        <w:rPr>
          <w:i/>
        </w:rPr>
        <w:t>Lycaon-Pictus</w:t>
      </w:r>
      <w:r w:rsidRPr="000252B0">
        <w:t xml:space="preserve">. </w:t>
      </w:r>
      <w:r w:rsidRPr="000252B0">
        <w:rPr>
          <w:i/>
        </w:rPr>
        <w:t>Animal Behaviour, 50</w:t>
      </w:r>
      <w:r w:rsidRPr="000252B0">
        <w:t>, 1325-1339. doi: 10.1016/0003-3472(95)80048-4</w:t>
      </w:r>
    </w:p>
    <w:p w14:paraId="5D4E1F36" w14:textId="77777777" w:rsidR="000252B0" w:rsidRPr="000252B0" w:rsidRDefault="000252B0" w:rsidP="000252B0">
      <w:pPr>
        <w:pStyle w:val="EndNoteBibliography"/>
        <w:spacing w:after="0"/>
        <w:ind w:left="720" w:hanging="720"/>
      </w:pPr>
      <w:r w:rsidRPr="000252B0">
        <w:t xml:space="preserve">Crouch, T. E., &amp; Lubin, Y. (2000). Effects of climate and prey availability on foraging in a social spider, </w:t>
      </w:r>
      <w:r w:rsidRPr="000252B0">
        <w:rPr>
          <w:i/>
        </w:rPr>
        <w:t>Stegodyphus mimosarum</w:t>
      </w:r>
      <w:r w:rsidRPr="000252B0">
        <w:t xml:space="preserve"> (Araneae, Eresidae). </w:t>
      </w:r>
      <w:r w:rsidRPr="000252B0">
        <w:rPr>
          <w:i/>
        </w:rPr>
        <w:t>Journal of Arachnology, 28</w:t>
      </w:r>
      <w:r w:rsidRPr="000252B0">
        <w:t>(2), 158-168. doi: 10.1636/0161-8202(2000)028[0158:Eocapa]2.0.Co;2</w:t>
      </w:r>
    </w:p>
    <w:p w14:paraId="7DEC8D96" w14:textId="77777777" w:rsidR="000252B0" w:rsidRPr="000252B0" w:rsidRDefault="000252B0" w:rsidP="000252B0">
      <w:pPr>
        <w:pStyle w:val="EndNoteBibliography"/>
        <w:spacing w:after="0"/>
        <w:ind w:left="720" w:hanging="720"/>
      </w:pPr>
      <w:r w:rsidRPr="000252B0">
        <w:t xml:space="preserve">Fernandez-Fournier, P., Guevara, J., Hoffman, C., &amp; Aviles, L. (2018). Trait overdispersion and the role of sociality in the assembly of social spider communities across the Americas. </w:t>
      </w:r>
      <w:r w:rsidRPr="000252B0">
        <w:rPr>
          <w:i/>
        </w:rPr>
        <w:t>Proceedings of the National Academy of Sciences of the United States of America, 115</w:t>
      </w:r>
      <w:r w:rsidRPr="000252B0">
        <w:t>(23), 6010-6015. doi: 10.1073/pnas.1721464115</w:t>
      </w:r>
    </w:p>
    <w:p w14:paraId="7245169C" w14:textId="77777777" w:rsidR="000252B0" w:rsidRPr="000252B0" w:rsidRDefault="000252B0" w:rsidP="000252B0">
      <w:pPr>
        <w:pStyle w:val="EndNoteBibliography"/>
        <w:spacing w:after="0"/>
        <w:ind w:left="720" w:hanging="720"/>
      </w:pPr>
      <w:r w:rsidRPr="000252B0">
        <w:t xml:space="preserve">Grinsted, L., Breuker, C. J., &amp; Bilde, T. (2014). Cooperative breeding favors maternal investment in size over number of eggs in spiders. </w:t>
      </w:r>
      <w:r w:rsidRPr="000252B0">
        <w:rPr>
          <w:i/>
        </w:rPr>
        <w:t>Evolution, 68</w:t>
      </w:r>
      <w:r w:rsidRPr="000252B0">
        <w:t>(7), 1961-1973. doi: 10.1111/evo.12411</w:t>
      </w:r>
    </w:p>
    <w:p w14:paraId="7E964A9E" w14:textId="77777777" w:rsidR="000252B0" w:rsidRPr="000252B0" w:rsidRDefault="000252B0" w:rsidP="000252B0">
      <w:pPr>
        <w:pStyle w:val="EndNoteBibliography"/>
        <w:spacing w:after="0"/>
        <w:ind w:left="720" w:hanging="720"/>
      </w:pPr>
      <w:r w:rsidRPr="000252B0">
        <w:t xml:space="preserve">Grinsted, L., &amp; Lubin, Y. (2019). Spiders: Evolution of Group Living and Social Behavior. In J. C. Choe (Ed.), </w:t>
      </w:r>
      <w:r w:rsidRPr="000252B0">
        <w:rPr>
          <w:i/>
        </w:rPr>
        <w:t>Encyclopedia of Animal Behavior</w:t>
      </w:r>
      <w:r w:rsidRPr="000252B0">
        <w:t xml:space="preserve"> (2nd ed., Vol. 4, pp. 632-640): Elsevier, Academic Press.</w:t>
      </w:r>
    </w:p>
    <w:p w14:paraId="2E6BADB4" w14:textId="77777777" w:rsidR="000252B0" w:rsidRPr="000252B0" w:rsidRDefault="000252B0" w:rsidP="000252B0">
      <w:pPr>
        <w:pStyle w:val="EndNoteBibliography"/>
        <w:spacing w:after="0"/>
        <w:ind w:left="720" w:hanging="720"/>
      </w:pPr>
      <w:r w:rsidRPr="000252B0">
        <w:t xml:space="preserve">Grinsted, L., Pruitt, J. N., Settepani, V., &amp; Bilde, T. (2013). Individual personalities shape task differentiation in a social spider. </w:t>
      </w:r>
      <w:r w:rsidRPr="000252B0">
        <w:rPr>
          <w:i/>
        </w:rPr>
        <w:t>Proceedings of the Royal Society B-Biological Sciences, 280</w:t>
      </w:r>
      <w:r w:rsidRPr="000252B0">
        <w:t>(1767). doi: ARTN 20131407 10.1098/rspb.2013.1407</w:t>
      </w:r>
    </w:p>
    <w:p w14:paraId="6D535658" w14:textId="77777777" w:rsidR="000252B0" w:rsidRPr="000252B0" w:rsidRDefault="000252B0" w:rsidP="000252B0">
      <w:pPr>
        <w:pStyle w:val="EndNoteBibliography"/>
        <w:spacing w:after="0"/>
        <w:ind w:left="720" w:hanging="720"/>
      </w:pPr>
      <w:r w:rsidRPr="000252B0">
        <w:t xml:space="preserve">Guevara, J., Gonzaga, M. O., Vasconcellos-Neto, J., &amp; Aviles, L. (2011). Sociality and resource use: insights from a community of social spiders in Brazil. </w:t>
      </w:r>
      <w:r w:rsidRPr="000252B0">
        <w:rPr>
          <w:i/>
        </w:rPr>
        <w:t>Behavioral Ecology, 22</w:t>
      </w:r>
      <w:r w:rsidRPr="000252B0">
        <w:t>(3), 630-638. doi: 10.1093/beheco/arr022</w:t>
      </w:r>
    </w:p>
    <w:p w14:paraId="3A261BC6" w14:textId="77777777" w:rsidR="000252B0" w:rsidRPr="000252B0" w:rsidRDefault="000252B0" w:rsidP="000252B0">
      <w:pPr>
        <w:pStyle w:val="EndNoteBibliography"/>
        <w:spacing w:after="0"/>
        <w:ind w:left="720" w:hanging="720"/>
      </w:pPr>
      <w:r w:rsidRPr="000252B0">
        <w:t xml:space="preserve">Hadfield, J. D. (2010). MCMC Methods for Multi-Response Generalized Linear Mixed Models: The MCMCglmm R Package. </w:t>
      </w:r>
      <w:r w:rsidRPr="000252B0">
        <w:rPr>
          <w:i/>
        </w:rPr>
        <w:t>Journal of Statistical Software, 33</w:t>
      </w:r>
      <w:r w:rsidRPr="000252B0">
        <w:t xml:space="preserve">(2), 1-22. </w:t>
      </w:r>
    </w:p>
    <w:p w14:paraId="36F8A977" w14:textId="77777777" w:rsidR="000252B0" w:rsidRPr="000252B0" w:rsidRDefault="000252B0" w:rsidP="000252B0">
      <w:pPr>
        <w:pStyle w:val="EndNoteBibliography"/>
        <w:spacing w:after="0"/>
        <w:ind w:left="720" w:hanging="720"/>
      </w:pPr>
      <w:r w:rsidRPr="000252B0">
        <w:t xml:space="preserve">Harmon, L. J., Weir, J. T., Brock, C. D., Glor, R. E., &amp; Challenger, W. (2008). GEIGER: investigating evolutionary radiations. </w:t>
      </w:r>
      <w:r w:rsidRPr="000252B0">
        <w:rPr>
          <w:i/>
        </w:rPr>
        <w:t>Bioinformatics, 24</w:t>
      </w:r>
      <w:r w:rsidRPr="000252B0">
        <w:t>(1), 129-131. doi: 10.1093/bioinformatics/btm538</w:t>
      </w:r>
    </w:p>
    <w:p w14:paraId="4EFC3C17" w14:textId="77777777" w:rsidR="000252B0" w:rsidRPr="000252B0" w:rsidRDefault="000252B0" w:rsidP="000252B0">
      <w:pPr>
        <w:pStyle w:val="EndNoteBibliography"/>
        <w:spacing w:after="0"/>
        <w:ind w:left="720" w:hanging="720"/>
      </w:pPr>
      <w:r w:rsidRPr="000252B0">
        <w:t xml:space="preserve">Jacson, C. C., &amp; Joseph, K. J. (1973). Life-History, Bionomics and Behavior of Social Spider </w:t>
      </w:r>
      <w:r w:rsidRPr="000252B0">
        <w:rPr>
          <w:i/>
        </w:rPr>
        <w:t>Stegodyphus-Sarasinorum</w:t>
      </w:r>
      <w:r w:rsidRPr="000252B0">
        <w:t xml:space="preserve"> Karsch. </w:t>
      </w:r>
      <w:r w:rsidRPr="000252B0">
        <w:rPr>
          <w:i/>
        </w:rPr>
        <w:t>Insectes Sociaux, 20</w:t>
      </w:r>
      <w:r w:rsidRPr="000252B0">
        <w:t>(2), 189-203. doi: 10.1007/Bf02223347</w:t>
      </w:r>
    </w:p>
    <w:p w14:paraId="04D03F6F" w14:textId="77777777" w:rsidR="000252B0" w:rsidRPr="000252B0" w:rsidRDefault="000252B0" w:rsidP="000252B0">
      <w:pPr>
        <w:pStyle w:val="EndNoteBibliography"/>
        <w:spacing w:after="0"/>
        <w:ind w:left="720" w:hanging="720"/>
      </w:pPr>
      <w:r w:rsidRPr="000252B0">
        <w:t xml:space="preserve">Johannesen, J., Lubin, Y., Smith, D. R., Bilde, T., &amp; Schneider, J. M. (2007). The age and evolution of sociality in </w:t>
      </w:r>
      <w:r w:rsidRPr="000252B0">
        <w:rPr>
          <w:i/>
        </w:rPr>
        <w:t xml:space="preserve">Stegodyphus </w:t>
      </w:r>
      <w:r w:rsidRPr="000252B0">
        <w:t xml:space="preserve">spiders: a molecular phylogenetic perspective. </w:t>
      </w:r>
      <w:r w:rsidRPr="000252B0">
        <w:rPr>
          <w:i/>
        </w:rPr>
        <w:t>Proceedings of the Royal Society B-Biological Sciences, 274</w:t>
      </w:r>
      <w:r w:rsidRPr="000252B0">
        <w:t>(1607), 231-237. doi: 10.1098/rspb.2006.3699</w:t>
      </w:r>
    </w:p>
    <w:p w14:paraId="5BF25045" w14:textId="77777777" w:rsidR="000252B0" w:rsidRPr="000252B0" w:rsidRDefault="000252B0" w:rsidP="000252B0">
      <w:pPr>
        <w:pStyle w:val="EndNoteBibliography"/>
        <w:spacing w:after="0"/>
        <w:ind w:left="720" w:hanging="720"/>
      </w:pPr>
      <w:r w:rsidRPr="000252B0">
        <w:t xml:space="preserve">Junghanns, A., Holm, C., Schou, M. F., Sorensen, A. B., Uhl, G., &amp; Bilde, T. (2017). Extreme allomaternal care and unequal task participation by unmated females in a cooperatively breeding spider. </w:t>
      </w:r>
      <w:r w:rsidRPr="000252B0">
        <w:rPr>
          <w:i/>
        </w:rPr>
        <w:t>Animal Behaviour, 132</w:t>
      </w:r>
      <w:r w:rsidRPr="000252B0">
        <w:t>, 101-107. doi: 10.1016/j.anbehav.2017.08.006</w:t>
      </w:r>
    </w:p>
    <w:p w14:paraId="3F5AC540" w14:textId="77777777" w:rsidR="000252B0" w:rsidRPr="000252B0" w:rsidRDefault="000252B0" w:rsidP="000252B0">
      <w:pPr>
        <w:pStyle w:val="EndNoteBibliography"/>
        <w:spacing w:after="0"/>
        <w:ind w:left="720" w:hanging="720"/>
      </w:pPr>
      <w:r w:rsidRPr="000252B0">
        <w:t xml:space="preserve">Kraus, O., &amp; Kraus, M. (1988). The genus </w:t>
      </w:r>
      <w:r w:rsidRPr="000252B0">
        <w:rPr>
          <w:i/>
        </w:rPr>
        <w:t xml:space="preserve">Stegodyphus </w:t>
      </w:r>
      <w:r w:rsidRPr="000252B0">
        <w:t xml:space="preserve">(Arachnida, Araneae). Sibling species, species groups, and parallel origin of social living. In O. Kraus (Ed.), </w:t>
      </w:r>
      <w:r w:rsidRPr="000252B0">
        <w:rPr>
          <w:i/>
        </w:rPr>
        <w:t>Verhandlungen des Naturwissenschaftlichen Vereins in Hamburg (NF) 30</w:t>
      </w:r>
      <w:r w:rsidRPr="000252B0">
        <w:t xml:space="preserve"> (pp. 151-254). Hamburg and Berlin: Verlag Paul Parey.</w:t>
      </w:r>
    </w:p>
    <w:p w14:paraId="1050A16D" w14:textId="77777777" w:rsidR="000252B0" w:rsidRPr="000252B0" w:rsidRDefault="000252B0" w:rsidP="000252B0">
      <w:pPr>
        <w:pStyle w:val="EndNoteBibliography"/>
        <w:spacing w:after="0"/>
        <w:ind w:left="720" w:hanging="720"/>
      </w:pPr>
      <w:r w:rsidRPr="000252B0">
        <w:t xml:space="preserve">Lubin, Y., &amp; Bilde, T. (2007). The evolution of sociality in spiders. </w:t>
      </w:r>
      <w:r w:rsidRPr="000252B0">
        <w:rPr>
          <w:i/>
        </w:rPr>
        <w:t>Advances in the Study of Behavior, 37</w:t>
      </w:r>
      <w:r w:rsidRPr="000252B0">
        <w:t xml:space="preserve">, 83-145. </w:t>
      </w:r>
    </w:p>
    <w:p w14:paraId="1E103F2D" w14:textId="77777777" w:rsidR="000252B0" w:rsidRPr="000252B0" w:rsidRDefault="000252B0" w:rsidP="000252B0">
      <w:pPr>
        <w:pStyle w:val="EndNoteBibliography"/>
        <w:spacing w:after="0"/>
        <w:ind w:left="720" w:hanging="720"/>
      </w:pPr>
      <w:r w:rsidRPr="000252B0">
        <w:t xml:space="preserve">Majer, M., Agnarsson, I., Svenning, J. C., &amp; Bilde, T. (2013). Social spiders of the genus </w:t>
      </w:r>
      <w:r w:rsidRPr="000252B0">
        <w:rPr>
          <w:i/>
        </w:rPr>
        <w:t xml:space="preserve">Anelosimus </w:t>
      </w:r>
      <w:r w:rsidRPr="000252B0">
        <w:t xml:space="preserve">occur in wetter, more productive environments than non-social species. </w:t>
      </w:r>
      <w:r w:rsidRPr="000252B0">
        <w:rPr>
          <w:i/>
        </w:rPr>
        <w:t>Naturwissenschaften, 100</w:t>
      </w:r>
      <w:r w:rsidRPr="000252B0">
        <w:t>(11), 1031-1040. doi: 10.1007/s00114-013-1106-6</w:t>
      </w:r>
    </w:p>
    <w:p w14:paraId="1F777372" w14:textId="77777777" w:rsidR="000252B0" w:rsidRPr="000252B0" w:rsidRDefault="000252B0" w:rsidP="000252B0">
      <w:pPr>
        <w:pStyle w:val="EndNoteBibliography"/>
        <w:spacing w:after="0"/>
        <w:ind w:left="720" w:hanging="720"/>
      </w:pPr>
      <w:r w:rsidRPr="000252B0">
        <w:lastRenderedPageBreak/>
        <w:t xml:space="preserve">Majer, M., Holm, C., Lubin, Y., &amp; Bilde, T. (2018). Cooperative foraging expands dietary niche but does not offset intra-group competition for resources in social spiders. </w:t>
      </w:r>
      <w:r w:rsidRPr="000252B0">
        <w:rPr>
          <w:i/>
        </w:rPr>
        <w:t>Scientific Reports, 8</w:t>
      </w:r>
      <w:r w:rsidRPr="000252B0">
        <w:t>. doi: ARTN 11828 10.1038/s41598-018-30199-x</w:t>
      </w:r>
    </w:p>
    <w:p w14:paraId="0FBB04B7" w14:textId="77777777" w:rsidR="000252B0" w:rsidRPr="000252B0" w:rsidRDefault="000252B0" w:rsidP="000252B0">
      <w:pPr>
        <w:pStyle w:val="EndNoteBibliography"/>
        <w:spacing w:after="0"/>
        <w:ind w:left="720" w:hanging="720"/>
      </w:pPr>
      <w:r w:rsidRPr="000252B0">
        <w:t xml:space="preserve">Majer, M., Svenning, J.-C., &amp; Bilde, T. (2015). Habitat productivity predicts the global distribution of social spiders. [Original Research]. </w:t>
      </w:r>
      <w:r w:rsidRPr="000252B0">
        <w:rPr>
          <w:i/>
        </w:rPr>
        <w:t>Frontiers in Ecology and Evolution, 3</w:t>
      </w:r>
      <w:r w:rsidRPr="000252B0">
        <w:t>(101). doi: 10.3389/fevo.2015.00101</w:t>
      </w:r>
    </w:p>
    <w:p w14:paraId="33C8BD43" w14:textId="77777777" w:rsidR="000252B0" w:rsidRPr="000252B0" w:rsidRDefault="000252B0" w:rsidP="000252B0">
      <w:pPr>
        <w:pStyle w:val="EndNoteBibliography"/>
        <w:spacing w:after="0"/>
        <w:ind w:left="720" w:hanging="720"/>
      </w:pPr>
      <w:r w:rsidRPr="000252B0">
        <w:t xml:space="preserve">Majer, M., Svenning, J. C., &amp; Bilde, T. (2013). Habitat productivity constrains the distribution of social spiders across continents - case study of the genus </w:t>
      </w:r>
      <w:r w:rsidRPr="000252B0">
        <w:rPr>
          <w:i/>
        </w:rPr>
        <w:t>Stegodyphus</w:t>
      </w:r>
      <w:r w:rsidRPr="000252B0">
        <w:t xml:space="preserve">. </w:t>
      </w:r>
      <w:r w:rsidRPr="000252B0">
        <w:rPr>
          <w:i/>
        </w:rPr>
        <w:t>Frontiers in Zoology, 10</w:t>
      </w:r>
      <w:r w:rsidRPr="000252B0">
        <w:t>. doi: Artn 9 10.1186/1742-9994-10-9</w:t>
      </w:r>
    </w:p>
    <w:p w14:paraId="356DC5E3" w14:textId="77777777" w:rsidR="000252B0" w:rsidRPr="000252B0" w:rsidRDefault="000252B0" w:rsidP="000252B0">
      <w:pPr>
        <w:pStyle w:val="EndNoteBibliography"/>
        <w:spacing w:after="0"/>
        <w:ind w:left="720" w:hanging="720"/>
      </w:pPr>
      <w:r w:rsidRPr="000252B0">
        <w:t xml:space="preserve">Nentwig, W. (1985). Social spiders catch larger prey - a study of </w:t>
      </w:r>
      <w:r w:rsidRPr="000252B0">
        <w:rPr>
          <w:i/>
        </w:rPr>
        <w:t>Anelosimus-eximius</w:t>
      </w:r>
      <w:r w:rsidRPr="000252B0">
        <w:t xml:space="preserve"> (Araneae, Theridiidae). </w:t>
      </w:r>
      <w:r w:rsidRPr="000252B0">
        <w:rPr>
          <w:i/>
        </w:rPr>
        <w:t>Behavioral Ecology and Sociobiology, 17</w:t>
      </w:r>
      <w:r w:rsidRPr="000252B0">
        <w:t>(1), 79-85. doi: 10.1007/Bf00299433</w:t>
      </w:r>
    </w:p>
    <w:p w14:paraId="30E3B10C" w14:textId="77777777" w:rsidR="000252B0" w:rsidRPr="000252B0" w:rsidRDefault="000252B0" w:rsidP="000252B0">
      <w:pPr>
        <w:pStyle w:val="EndNoteBibliography"/>
        <w:spacing w:after="0"/>
        <w:ind w:left="720" w:hanging="720"/>
      </w:pPr>
      <w:r w:rsidRPr="000252B0">
        <w:t xml:space="preserve">Nentwig, W., &amp; Wissel, C. (1986). A Comparison of Prey Lengths among Spiders. </w:t>
      </w:r>
      <w:r w:rsidRPr="000252B0">
        <w:rPr>
          <w:i/>
        </w:rPr>
        <w:t>Oecologia, 68</w:t>
      </w:r>
      <w:r w:rsidRPr="000252B0">
        <w:t>(4), 595-600. doi: 10.1007/Bf00378777</w:t>
      </w:r>
    </w:p>
    <w:p w14:paraId="280A96DD" w14:textId="77777777" w:rsidR="000252B0" w:rsidRPr="000252B0" w:rsidRDefault="000252B0" w:rsidP="000252B0">
      <w:pPr>
        <w:pStyle w:val="EndNoteBibliography"/>
        <w:spacing w:after="0"/>
        <w:ind w:left="720" w:hanging="720"/>
      </w:pPr>
      <w:r w:rsidRPr="000252B0">
        <w:t xml:space="preserve">Nudds, T. D. (1978). Convergence of group-size strategies by mammalian social carnivores. </w:t>
      </w:r>
      <w:r w:rsidRPr="000252B0">
        <w:rPr>
          <w:i/>
        </w:rPr>
        <w:t>American Naturalist, 112</w:t>
      </w:r>
      <w:r w:rsidRPr="000252B0">
        <w:t>(987), 957-960. doi: 10.1086/283336</w:t>
      </w:r>
    </w:p>
    <w:p w14:paraId="4F98996A" w14:textId="77777777" w:rsidR="000252B0" w:rsidRPr="000252B0" w:rsidRDefault="000252B0" w:rsidP="000252B0">
      <w:pPr>
        <w:pStyle w:val="EndNoteBibliography"/>
        <w:spacing w:after="0"/>
        <w:ind w:left="720" w:hanging="720"/>
      </w:pPr>
      <w:r w:rsidRPr="000252B0">
        <w:t xml:space="preserve">Pierce, B. A., &amp; Smith, H. M. (1979). Neoteny or Paedogenesis. </w:t>
      </w:r>
      <w:r w:rsidRPr="000252B0">
        <w:rPr>
          <w:i/>
        </w:rPr>
        <w:t>Journal of Herpetology, 13</w:t>
      </w:r>
      <w:r w:rsidRPr="000252B0">
        <w:t>(1), 119-121. doi: 10.2307/1563766</w:t>
      </w:r>
    </w:p>
    <w:p w14:paraId="1F77F6D3" w14:textId="52B71B45" w:rsidR="000252B0" w:rsidRPr="000252B0" w:rsidRDefault="000252B0" w:rsidP="000252B0">
      <w:pPr>
        <w:pStyle w:val="EndNoteBibliography"/>
        <w:spacing w:after="0"/>
        <w:ind w:left="720" w:hanging="720"/>
      </w:pPr>
      <w:r w:rsidRPr="000252B0">
        <w:t xml:space="preserve">Pinheiro, J., Bates, D., DebRoy, S., &amp; Sarkar, D. (2019). nlme: Linear and Nonlinear Mixed Effects Models, R package version 3.1-138, from </w:t>
      </w:r>
      <w:hyperlink r:id="rId17" w:history="1">
        <w:r w:rsidRPr="000252B0">
          <w:rPr>
            <w:rStyle w:val="Hyperlink"/>
          </w:rPr>
          <w:t>https://CRAN.R-project.org/package=nlme</w:t>
        </w:r>
      </w:hyperlink>
    </w:p>
    <w:p w14:paraId="5FDD7FDF" w14:textId="77777777" w:rsidR="000252B0" w:rsidRPr="000252B0" w:rsidRDefault="000252B0" w:rsidP="000252B0">
      <w:pPr>
        <w:pStyle w:val="EndNoteBibliography"/>
        <w:spacing w:after="0"/>
        <w:ind w:left="720" w:hanging="720"/>
      </w:pPr>
      <w:r w:rsidRPr="000252B0">
        <w:t xml:space="preserve">Platt, T. G., &amp; Bever, J. D. (2009). Kin competition and the evolution of cooperation. </w:t>
      </w:r>
      <w:r w:rsidRPr="000252B0">
        <w:rPr>
          <w:i/>
        </w:rPr>
        <w:t>Trends in Ecology &amp; Evolution, 24</w:t>
      </w:r>
      <w:r w:rsidRPr="000252B0">
        <w:t>(7), 370-377. doi: 10.1016/j.tree.2009.02.009</w:t>
      </w:r>
    </w:p>
    <w:p w14:paraId="76061818" w14:textId="77777777" w:rsidR="000252B0" w:rsidRPr="000252B0" w:rsidRDefault="000252B0" w:rsidP="000252B0">
      <w:pPr>
        <w:pStyle w:val="EndNoteBibliography"/>
        <w:spacing w:after="0"/>
        <w:ind w:left="720" w:hanging="720"/>
      </w:pPr>
      <w:r w:rsidRPr="000252B0">
        <w:t xml:space="preserve">Powers, K. S., &amp; Aviles, L. (2007). The role of prey size and abundance in the geographical distribution of spider sociality. </w:t>
      </w:r>
      <w:r w:rsidRPr="000252B0">
        <w:rPr>
          <w:i/>
        </w:rPr>
        <w:t>Journal of Animal Ecology, 76</w:t>
      </w:r>
      <w:r w:rsidRPr="000252B0">
        <w:t>(5), 995-1003. doi: 10.1111/j.1365-2656.2007.01267.x</w:t>
      </w:r>
    </w:p>
    <w:p w14:paraId="762EE32C" w14:textId="02E09E6F" w:rsidR="000252B0" w:rsidRPr="000252B0" w:rsidRDefault="000252B0" w:rsidP="000252B0">
      <w:pPr>
        <w:pStyle w:val="EndNoteBibliography"/>
        <w:spacing w:after="0"/>
        <w:ind w:left="720" w:hanging="720"/>
      </w:pPr>
      <w:r w:rsidRPr="000252B0">
        <w:t xml:space="preserve">R Core Team. (2019). R: A Language and Environment for Statistical Computing, from </w:t>
      </w:r>
      <w:hyperlink r:id="rId18" w:history="1">
        <w:r w:rsidRPr="000252B0">
          <w:rPr>
            <w:rStyle w:val="Hyperlink"/>
          </w:rPr>
          <w:t>https://www.R-project.org/</w:t>
        </w:r>
      </w:hyperlink>
    </w:p>
    <w:p w14:paraId="0516318D" w14:textId="77777777" w:rsidR="000252B0" w:rsidRPr="000252B0" w:rsidRDefault="000252B0" w:rsidP="000252B0">
      <w:pPr>
        <w:pStyle w:val="EndNoteBibliography"/>
        <w:spacing w:after="0"/>
        <w:ind w:left="720" w:hanging="720"/>
      </w:pPr>
      <w:r w:rsidRPr="000252B0">
        <w:t xml:space="preserve">Rezac, M., Pekar, S., &amp; Johannesen, J. (2008). Taxonomic review and phylogenetic analysis of central European </w:t>
      </w:r>
      <w:r w:rsidRPr="000252B0">
        <w:rPr>
          <w:i/>
        </w:rPr>
        <w:t xml:space="preserve">Eresus </w:t>
      </w:r>
      <w:r w:rsidRPr="000252B0">
        <w:t xml:space="preserve">species (Araneae : Eresidae). </w:t>
      </w:r>
      <w:r w:rsidRPr="000252B0">
        <w:rPr>
          <w:i/>
        </w:rPr>
        <w:t>Zoologica Scripta, 37</w:t>
      </w:r>
      <w:r w:rsidRPr="000252B0">
        <w:t>(3), 263-287. doi: 10.1111/j.1463-6409.2008.00328.x</w:t>
      </w:r>
    </w:p>
    <w:p w14:paraId="484EF515" w14:textId="77777777" w:rsidR="000252B0" w:rsidRPr="000252B0" w:rsidRDefault="000252B0" w:rsidP="000252B0">
      <w:pPr>
        <w:pStyle w:val="EndNoteBibliography"/>
        <w:spacing w:after="0"/>
        <w:ind w:left="720" w:hanging="720"/>
      </w:pPr>
      <w:r w:rsidRPr="000252B0">
        <w:t xml:space="preserve">Schneider, J. M. (1997). Timing of maturation and the mating system of the spider, </w:t>
      </w:r>
      <w:r w:rsidRPr="000252B0">
        <w:rPr>
          <w:i/>
        </w:rPr>
        <w:t>Stegodyphus lineatus</w:t>
      </w:r>
      <w:r w:rsidRPr="000252B0">
        <w:t xml:space="preserve"> (Eresidae): How important is body size? </w:t>
      </w:r>
      <w:r w:rsidRPr="000252B0">
        <w:rPr>
          <w:i/>
        </w:rPr>
        <w:t>Biological Journal of the Linnean Society, 60</w:t>
      </w:r>
      <w:r w:rsidRPr="000252B0">
        <w:t xml:space="preserve">(4), 517-525. </w:t>
      </w:r>
    </w:p>
    <w:p w14:paraId="7A977069" w14:textId="77777777" w:rsidR="000252B0" w:rsidRPr="000252B0" w:rsidRDefault="000252B0" w:rsidP="000252B0">
      <w:pPr>
        <w:pStyle w:val="EndNoteBibliography"/>
        <w:spacing w:after="0"/>
        <w:ind w:left="720" w:hanging="720"/>
      </w:pPr>
      <w:r w:rsidRPr="000252B0">
        <w:t xml:space="preserve">Seibt, U., &amp; Wickler, W. (1988). Why Do Family Spiders, </w:t>
      </w:r>
      <w:r w:rsidRPr="000252B0">
        <w:rPr>
          <w:i/>
        </w:rPr>
        <w:t xml:space="preserve">Stegodyphus </w:t>
      </w:r>
      <w:r w:rsidRPr="000252B0">
        <w:t xml:space="preserve">(Eresidae), Live in Colonies. </w:t>
      </w:r>
      <w:r w:rsidRPr="000252B0">
        <w:rPr>
          <w:i/>
        </w:rPr>
        <w:t>Journal of Arachnology, 16</w:t>
      </w:r>
      <w:r w:rsidRPr="000252B0">
        <w:t xml:space="preserve">(2), 193-198. </w:t>
      </w:r>
    </w:p>
    <w:p w14:paraId="577F3EB3" w14:textId="77777777" w:rsidR="000252B0" w:rsidRPr="000252B0" w:rsidRDefault="000252B0" w:rsidP="000252B0">
      <w:pPr>
        <w:pStyle w:val="EndNoteBibliography"/>
        <w:spacing w:after="0"/>
        <w:ind w:left="720" w:hanging="720"/>
      </w:pPr>
      <w:r w:rsidRPr="000252B0">
        <w:t xml:space="preserve">Settepani, V., Bechsgaard, J., &amp; Bilde, T. (2016). Phylogenetic analysis suggests that sociality is associated with reduced effectiveness of selection. </w:t>
      </w:r>
      <w:r w:rsidRPr="000252B0">
        <w:rPr>
          <w:i/>
        </w:rPr>
        <w:t>Ecology and Evolution, 6</w:t>
      </w:r>
      <w:r w:rsidRPr="000252B0">
        <w:t>(2), 469-477. doi: 10.1002/ece3.1886</w:t>
      </w:r>
    </w:p>
    <w:p w14:paraId="4667107D" w14:textId="77777777" w:rsidR="000252B0" w:rsidRPr="000252B0" w:rsidRDefault="000252B0" w:rsidP="000252B0">
      <w:pPr>
        <w:pStyle w:val="EndNoteBibliography"/>
        <w:spacing w:after="0"/>
        <w:ind w:left="720" w:hanging="720"/>
      </w:pPr>
      <w:r w:rsidRPr="000252B0">
        <w:t xml:space="preserve">Settepani, V., Bilde, T., &amp; Grinsted, L. (2015). Temporarily social spiders do not show personality-based task differentiation. </w:t>
      </w:r>
      <w:r w:rsidRPr="000252B0">
        <w:rPr>
          <w:i/>
        </w:rPr>
        <w:t>Animal Behaviour, 105</w:t>
      </w:r>
      <w:r w:rsidRPr="000252B0">
        <w:t>, 95-102. doi: 10.1016/j.anbehav.2015.04.006</w:t>
      </w:r>
    </w:p>
    <w:p w14:paraId="342B39B4" w14:textId="77777777" w:rsidR="000252B0" w:rsidRPr="000252B0" w:rsidRDefault="000252B0" w:rsidP="000252B0">
      <w:pPr>
        <w:pStyle w:val="EndNoteBibliography"/>
        <w:spacing w:after="0"/>
        <w:ind w:left="720" w:hanging="720"/>
      </w:pPr>
      <w:r w:rsidRPr="000252B0">
        <w:t xml:space="preserve">Settepani, V., Grinsted, L., Granfeldt, J., Jensen, J. L., &amp; Bilde, T. (2013). Task specialization in two social spiders, </w:t>
      </w:r>
      <w:r w:rsidRPr="000252B0">
        <w:rPr>
          <w:i/>
        </w:rPr>
        <w:t>Stegodyphus sarasinorum</w:t>
      </w:r>
      <w:r w:rsidRPr="000252B0">
        <w:t xml:space="preserve"> (Eresidae) and </w:t>
      </w:r>
      <w:r w:rsidRPr="000252B0">
        <w:rPr>
          <w:i/>
        </w:rPr>
        <w:t xml:space="preserve">Anelosimus eximius </w:t>
      </w:r>
      <w:r w:rsidRPr="000252B0">
        <w:t xml:space="preserve">(Theridiidae). </w:t>
      </w:r>
      <w:r w:rsidRPr="000252B0">
        <w:rPr>
          <w:i/>
        </w:rPr>
        <w:t>Journal of Evolutionary Biology, 26</w:t>
      </w:r>
      <w:r w:rsidRPr="000252B0">
        <w:t>(1), 51-62. doi: 10.1111/jeb.12024</w:t>
      </w:r>
    </w:p>
    <w:p w14:paraId="5058820A" w14:textId="77777777" w:rsidR="000252B0" w:rsidRPr="000252B0" w:rsidRDefault="000252B0" w:rsidP="000252B0">
      <w:pPr>
        <w:pStyle w:val="EndNoteBibliography"/>
        <w:spacing w:after="0"/>
        <w:ind w:left="720" w:hanging="720"/>
      </w:pPr>
      <w:r w:rsidRPr="000252B0">
        <w:t xml:space="preserve">Settepani, V., Schou, M. F., Greve, M., Grinsted, L., Bechsgaard, J., &amp; Bilde, T. (2017). Evolution of sociality in spiders leads to depleted genomic diversity at both population and species levels. </w:t>
      </w:r>
      <w:r w:rsidRPr="000252B0">
        <w:rPr>
          <w:i/>
        </w:rPr>
        <w:t>Molecular Ecology, 26</w:t>
      </w:r>
      <w:r w:rsidRPr="000252B0">
        <w:t>(16), 4197-4210. doi: 10.1111/mec.14196</w:t>
      </w:r>
    </w:p>
    <w:p w14:paraId="25F0E4FF" w14:textId="77777777" w:rsidR="000252B0" w:rsidRPr="000252B0" w:rsidRDefault="000252B0" w:rsidP="000252B0">
      <w:pPr>
        <w:pStyle w:val="EndNoteBibliography"/>
        <w:spacing w:after="0"/>
        <w:ind w:left="720" w:hanging="720"/>
      </w:pPr>
      <w:r w:rsidRPr="000252B0">
        <w:t xml:space="preserve">Simpson, M. R. (1995). Covariation of spider egg and clutch size - The influence of foraging and parental care. </w:t>
      </w:r>
      <w:r w:rsidRPr="000252B0">
        <w:rPr>
          <w:i/>
        </w:rPr>
        <w:t>Ecology, 76</w:t>
      </w:r>
      <w:r w:rsidRPr="000252B0">
        <w:t>(3), 795-800. doi: 10.2307/1939345</w:t>
      </w:r>
    </w:p>
    <w:p w14:paraId="2A16AC92" w14:textId="77777777" w:rsidR="000252B0" w:rsidRPr="000252B0" w:rsidRDefault="000252B0" w:rsidP="000252B0">
      <w:pPr>
        <w:pStyle w:val="EndNoteBibliography"/>
        <w:spacing w:after="0"/>
        <w:ind w:left="720" w:hanging="720"/>
      </w:pPr>
      <w:r w:rsidRPr="000252B0">
        <w:t xml:space="preserve">Stearns, S. C., &amp; Koella, J. C. (1986). The evolution of phenotypic plasticity in life-history traits - Predictions of reaction norms for age and size at maturity. </w:t>
      </w:r>
      <w:r w:rsidRPr="000252B0">
        <w:rPr>
          <w:i/>
        </w:rPr>
        <w:t>Evolution, 40</w:t>
      </w:r>
      <w:r w:rsidRPr="000252B0">
        <w:t>(5), 893-913. doi: 10.2307/2408752</w:t>
      </w:r>
    </w:p>
    <w:p w14:paraId="366B7E60" w14:textId="77777777" w:rsidR="000252B0" w:rsidRPr="000252B0" w:rsidRDefault="000252B0" w:rsidP="000252B0">
      <w:pPr>
        <w:pStyle w:val="EndNoteBibliography"/>
        <w:spacing w:after="0"/>
        <w:ind w:left="720" w:hanging="720"/>
      </w:pPr>
      <w:r w:rsidRPr="000252B0">
        <w:lastRenderedPageBreak/>
        <w:t xml:space="preserve">Venner, S., &amp; Casas, J. (2005). Spider webs designed for rare but life-saving catches. </w:t>
      </w:r>
      <w:r w:rsidRPr="000252B0">
        <w:rPr>
          <w:i/>
        </w:rPr>
        <w:t>Proceedings of the Royal Society B-Biological Sciences, 272</w:t>
      </w:r>
      <w:r w:rsidRPr="000252B0">
        <w:t>(1572), 1587-1592. doi: 10.1098/rspb.2005.3114</w:t>
      </w:r>
    </w:p>
    <w:p w14:paraId="55DFEC11" w14:textId="77777777" w:rsidR="000252B0" w:rsidRPr="000252B0" w:rsidRDefault="000252B0" w:rsidP="000252B0">
      <w:pPr>
        <w:pStyle w:val="EndNoteBibliography"/>
        <w:spacing w:after="0"/>
        <w:ind w:left="720" w:hanging="720"/>
      </w:pPr>
      <w:r w:rsidRPr="000252B0">
        <w:t xml:space="preserve">Villemereuil, P., Gimenez, O., &amp; Doligez, B. (2013). Comparing parent-offspring regression with frequentist and Bayesian animal models to estimate heritability in wild populations: a simulation study for Gaussian and binary traits. </w:t>
      </w:r>
      <w:r w:rsidRPr="000252B0">
        <w:rPr>
          <w:i/>
        </w:rPr>
        <w:t>Methods in Ecology and Evolution, 4</w:t>
      </w:r>
      <w:r w:rsidRPr="000252B0">
        <w:t>(3), 260-275. doi: 10.1111/2041-210x.12011</w:t>
      </w:r>
    </w:p>
    <w:p w14:paraId="0D51088C" w14:textId="77777777" w:rsidR="000252B0" w:rsidRPr="000252B0" w:rsidRDefault="000252B0" w:rsidP="000252B0">
      <w:pPr>
        <w:pStyle w:val="EndNoteBibliography"/>
        <w:spacing w:after="0"/>
        <w:ind w:left="720" w:hanging="720"/>
      </w:pPr>
      <w:r w:rsidRPr="000252B0">
        <w:t xml:space="preserve">Ward, D., &amp; Lubin, Y. (1993). Habitat selection and the life-history of a desert spider, </w:t>
      </w:r>
      <w:r w:rsidRPr="000252B0">
        <w:rPr>
          <w:i/>
        </w:rPr>
        <w:t>Stegodyphus-lineatus</w:t>
      </w:r>
      <w:r w:rsidRPr="000252B0">
        <w:t xml:space="preserve"> (Eresidae). </w:t>
      </w:r>
      <w:r w:rsidRPr="000252B0">
        <w:rPr>
          <w:i/>
        </w:rPr>
        <w:t>Journal of Animal Ecology, 62</w:t>
      </w:r>
      <w:r w:rsidRPr="000252B0">
        <w:t>(2), 353-363. doi: 10.2307/5366</w:t>
      </w:r>
    </w:p>
    <w:p w14:paraId="1EE99C97" w14:textId="77777777" w:rsidR="000252B0" w:rsidRPr="000252B0" w:rsidRDefault="000252B0" w:rsidP="000252B0">
      <w:pPr>
        <w:pStyle w:val="EndNoteBibliography"/>
        <w:spacing w:after="0"/>
        <w:ind w:left="720" w:hanging="720"/>
      </w:pPr>
      <w:r w:rsidRPr="000252B0">
        <w:t xml:space="preserve">Ward, P. I. (1986). Prey availability increases less quickly than nest size in the social spider </w:t>
      </w:r>
      <w:r w:rsidRPr="000252B0">
        <w:rPr>
          <w:i/>
        </w:rPr>
        <w:t>Stegodyphus-mimosarum</w:t>
      </w:r>
      <w:r w:rsidRPr="000252B0">
        <w:t xml:space="preserve">. </w:t>
      </w:r>
      <w:r w:rsidRPr="000252B0">
        <w:rPr>
          <w:i/>
        </w:rPr>
        <w:t>Behaviour, 97</w:t>
      </w:r>
      <w:r w:rsidRPr="000252B0">
        <w:t>, 213-225. doi: 10.1163/156853986x00603</w:t>
      </w:r>
    </w:p>
    <w:p w14:paraId="4576CBF2" w14:textId="77777777" w:rsidR="000252B0" w:rsidRPr="000252B0" w:rsidRDefault="000252B0" w:rsidP="000252B0">
      <w:pPr>
        <w:pStyle w:val="EndNoteBibliography"/>
        <w:spacing w:after="0"/>
        <w:ind w:left="720" w:hanging="720"/>
      </w:pPr>
      <w:r w:rsidRPr="000252B0">
        <w:t xml:space="preserve">Wickler, W., &amp; Seibt, U. (1993). Pedogenetic Sociogenesis Via the Sibling-Route and Some Consequences for </w:t>
      </w:r>
      <w:r w:rsidRPr="000252B0">
        <w:rPr>
          <w:i/>
        </w:rPr>
        <w:t xml:space="preserve">Stegodyphus </w:t>
      </w:r>
      <w:r w:rsidRPr="000252B0">
        <w:t xml:space="preserve">Spiders. </w:t>
      </w:r>
      <w:r w:rsidRPr="000252B0">
        <w:rPr>
          <w:i/>
        </w:rPr>
        <w:t>Ethology, 95</w:t>
      </w:r>
      <w:r w:rsidRPr="000252B0">
        <w:t xml:space="preserve">(1), 1-18. </w:t>
      </w:r>
    </w:p>
    <w:p w14:paraId="78D590E5" w14:textId="4D9C3C66" w:rsidR="000252B0" w:rsidRPr="000252B0" w:rsidRDefault="000252B0" w:rsidP="000252B0">
      <w:pPr>
        <w:pStyle w:val="EndNoteBibliography"/>
        <w:spacing w:after="0"/>
        <w:ind w:left="720" w:hanging="720"/>
      </w:pPr>
      <w:r w:rsidRPr="000252B0">
        <w:t xml:space="preserve">World Spider Catalog. (2019). World Spider Catalog. Version 20.0  Retrieved 14.05.19, from </w:t>
      </w:r>
      <w:hyperlink r:id="rId19" w:history="1">
        <w:r w:rsidRPr="000252B0">
          <w:rPr>
            <w:rStyle w:val="Hyperlink"/>
          </w:rPr>
          <w:t>http://wsc.nmbe.ch</w:t>
        </w:r>
      </w:hyperlink>
    </w:p>
    <w:p w14:paraId="4ECF33BB" w14:textId="77777777" w:rsidR="000252B0" w:rsidRPr="000252B0" w:rsidRDefault="000252B0" w:rsidP="000252B0">
      <w:pPr>
        <w:pStyle w:val="EndNoteBibliography"/>
        <w:spacing w:after="0"/>
        <w:ind w:left="720" w:hanging="720"/>
      </w:pPr>
      <w:r w:rsidRPr="000252B0">
        <w:t xml:space="preserve">Yip, E. C., Powers, K. S., &amp; Aviles, L. (2008). Cooperative capture of large prey solves scaling challenge faced by spider societies. </w:t>
      </w:r>
      <w:r w:rsidRPr="000252B0">
        <w:rPr>
          <w:i/>
        </w:rPr>
        <w:t>Proceedings of the National Academy of Sciences of the United States of America, 105</w:t>
      </w:r>
      <w:r w:rsidRPr="000252B0">
        <w:t>(33), 11818-11822. doi: 10.1073/pnas.0710603105</w:t>
      </w:r>
    </w:p>
    <w:p w14:paraId="0FD99FAD" w14:textId="77777777" w:rsidR="000252B0" w:rsidRPr="000252B0" w:rsidRDefault="000252B0" w:rsidP="000252B0">
      <w:pPr>
        <w:pStyle w:val="EndNoteBibliography"/>
        <w:ind w:left="720" w:hanging="720"/>
      </w:pPr>
      <w:r w:rsidRPr="000252B0">
        <w:t xml:space="preserve">Yip, E. C., &amp; Rayor, L. S. (2014). Maternal care and subsocial behaviour in spiders. </w:t>
      </w:r>
      <w:r w:rsidRPr="000252B0">
        <w:rPr>
          <w:i/>
        </w:rPr>
        <w:t>Biological Reviews, 89</w:t>
      </w:r>
      <w:r w:rsidRPr="000252B0">
        <w:t>(2), 427-449. doi: 10.1111/brv.12060</w:t>
      </w:r>
    </w:p>
    <w:p w14:paraId="543380C2" w14:textId="70F205E9" w:rsidR="00EC026C" w:rsidRPr="00EC026C" w:rsidRDefault="00DA6390" w:rsidP="00EC026C">
      <w:pPr>
        <w:pStyle w:val="Heading1"/>
      </w:pPr>
      <w:r>
        <w:fldChar w:fldCharType="end"/>
      </w:r>
    </w:p>
    <w:sectPr w:rsidR="00EC026C" w:rsidRPr="00EC026C" w:rsidSect="00FD6F6A">
      <w:footerReference w:type="default" r:id="rId20"/>
      <w:type w:val="continuous"/>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53CF66" w16cid:durableId="20D5ECB4"/>
  <w16cid:commentId w16cid:paraId="3B8F56F2" w16cid:durableId="20D6DF4E"/>
  <w16cid:commentId w16cid:paraId="0FAF32A5" w16cid:durableId="20D6F2C5"/>
  <w16cid:commentId w16cid:paraId="68F387B8" w16cid:durableId="20D5BD3A"/>
  <w16cid:commentId w16cid:paraId="61AA9FD8" w16cid:durableId="20D5BD3B"/>
  <w16cid:commentId w16cid:paraId="37C91A75" w16cid:durableId="20D6DCD6"/>
  <w16cid:commentId w16cid:paraId="102DFBB0" w16cid:durableId="20D6DE48"/>
  <w16cid:commentId w16cid:paraId="69C300ED" w16cid:durableId="20D5BD3C"/>
  <w16cid:commentId w16cid:paraId="79076DAB" w16cid:durableId="20D5BD3D"/>
  <w16cid:commentId w16cid:paraId="73DA0E51" w16cid:durableId="20D6E812"/>
  <w16cid:commentId w16cid:paraId="1BBA2E70" w16cid:durableId="20D6F01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97DD73" w14:textId="77777777" w:rsidR="00A50F3C" w:rsidRDefault="00A50F3C" w:rsidP="000629EE">
      <w:pPr>
        <w:spacing w:after="0" w:line="240" w:lineRule="auto"/>
      </w:pPr>
      <w:r>
        <w:separator/>
      </w:r>
    </w:p>
  </w:endnote>
  <w:endnote w:type="continuationSeparator" w:id="0">
    <w:p w14:paraId="37DD5654" w14:textId="77777777" w:rsidR="00A50F3C" w:rsidRDefault="00A50F3C" w:rsidP="000629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1811515"/>
      <w:docPartObj>
        <w:docPartGallery w:val="Page Numbers (Bottom of Page)"/>
        <w:docPartUnique/>
      </w:docPartObj>
    </w:sdtPr>
    <w:sdtEndPr>
      <w:rPr>
        <w:noProof/>
      </w:rPr>
    </w:sdtEndPr>
    <w:sdtContent>
      <w:p w14:paraId="5F12F005" w14:textId="2FBF97AF" w:rsidR="000F0C95" w:rsidRDefault="000F0C95">
        <w:pPr>
          <w:pStyle w:val="Footer"/>
          <w:jc w:val="right"/>
        </w:pPr>
        <w:r>
          <w:fldChar w:fldCharType="begin"/>
        </w:r>
        <w:r>
          <w:instrText xml:space="preserve"> PAGE   \* MERGEFORMAT </w:instrText>
        </w:r>
        <w:r>
          <w:fldChar w:fldCharType="separate"/>
        </w:r>
        <w:r w:rsidR="008E7A46">
          <w:rPr>
            <w:noProof/>
          </w:rPr>
          <w:t>20</w:t>
        </w:r>
        <w:r>
          <w:rPr>
            <w:noProof/>
          </w:rPr>
          <w:fldChar w:fldCharType="end"/>
        </w:r>
      </w:p>
    </w:sdtContent>
  </w:sdt>
  <w:p w14:paraId="748EEBF8" w14:textId="77777777" w:rsidR="000F0C95" w:rsidRDefault="000F0C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7082AB" w14:textId="77777777" w:rsidR="00A50F3C" w:rsidRDefault="00A50F3C" w:rsidP="000629EE">
      <w:pPr>
        <w:spacing w:after="0" w:line="240" w:lineRule="auto"/>
      </w:pPr>
      <w:r>
        <w:separator/>
      </w:r>
    </w:p>
  </w:footnote>
  <w:footnote w:type="continuationSeparator" w:id="0">
    <w:p w14:paraId="0B223EB9" w14:textId="77777777" w:rsidR="00A50F3C" w:rsidRDefault="00A50F3C" w:rsidP="000629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CF2152"/>
    <w:multiLevelType w:val="hybridMultilevel"/>
    <w:tmpl w:val="33E8A3A8"/>
    <w:lvl w:ilvl="0" w:tplc="F482D302">
      <w:start w:val="1"/>
      <w:numFmt w:val="decimal"/>
      <w:lvlText w:val="%1."/>
      <w:lvlJc w:val="left"/>
      <w:pPr>
        <w:tabs>
          <w:tab w:val="num" w:pos="720"/>
        </w:tabs>
        <w:ind w:left="720" w:hanging="360"/>
      </w:pPr>
      <w:rPr>
        <w:rFonts w:cs="Times New Roman"/>
        <w:i w:val="0"/>
      </w:rPr>
    </w:lvl>
    <w:lvl w:ilvl="1" w:tplc="04060019">
      <w:start w:val="1"/>
      <w:numFmt w:val="lowerLetter"/>
      <w:lvlText w:val="%2."/>
      <w:lvlJc w:val="left"/>
      <w:pPr>
        <w:tabs>
          <w:tab w:val="num" w:pos="1440"/>
        </w:tabs>
        <w:ind w:left="1440" w:hanging="360"/>
      </w:pPr>
      <w:rPr>
        <w:rFonts w:cs="Times New Roman"/>
      </w:rPr>
    </w:lvl>
    <w:lvl w:ilvl="2" w:tplc="0406001B" w:tentative="1">
      <w:start w:val="1"/>
      <w:numFmt w:val="lowerRoman"/>
      <w:lvlText w:val="%3."/>
      <w:lvlJc w:val="right"/>
      <w:pPr>
        <w:tabs>
          <w:tab w:val="num" w:pos="2160"/>
        </w:tabs>
        <w:ind w:left="2160" w:hanging="180"/>
      </w:pPr>
      <w:rPr>
        <w:rFonts w:cs="Times New Roman"/>
      </w:rPr>
    </w:lvl>
    <w:lvl w:ilvl="3" w:tplc="0406000F" w:tentative="1">
      <w:start w:val="1"/>
      <w:numFmt w:val="decimal"/>
      <w:lvlText w:val="%4."/>
      <w:lvlJc w:val="left"/>
      <w:pPr>
        <w:tabs>
          <w:tab w:val="num" w:pos="2880"/>
        </w:tabs>
        <w:ind w:left="2880" w:hanging="360"/>
      </w:pPr>
      <w:rPr>
        <w:rFonts w:cs="Times New Roman"/>
      </w:rPr>
    </w:lvl>
    <w:lvl w:ilvl="4" w:tplc="04060019" w:tentative="1">
      <w:start w:val="1"/>
      <w:numFmt w:val="lowerLetter"/>
      <w:lvlText w:val="%5."/>
      <w:lvlJc w:val="left"/>
      <w:pPr>
        <w:tabs>
          <w:tab w:val="num" w:pos="3600"/>
        </w:tabs>
        <w:ind w:left="3600" w:hanging="360"/>
      </w:pPr>
      <w:rPr>
        <w:rFonts w:cs="Times New Roman"/>
      </w:rPr>
    </w:lvl>
    <w:lvl w:ilvl="5" w:tplc="0406001B" w:tentative="1">
      <w:start w:val="1"/>
      <w:numFmt w:val="lowerRoman"/>
      <w:lvlText w:val="%6."/>
      <w:lvlJc w:val="right"/>
      <w:pPr>
        <w:tabs>
          <w:tab w:val="num" w:pos="4320"/>
        </w:tabs>
        <w:ind w:left="4320" w:hanging="180"/>
      </w:pPr>
      <w:rPr>
        <w:rFonts w:cs="Times New Roman"/>
      </w:rPr>
    </w:lvl>
    <w:lvl w:ilvl="6" w:tplc="0406000F" w:tentative="1">
      <w:start w:val="1"/>
      <w:numFmt w:val="decimal"/>
      <w:lvlText w:val="%7."/>
      <w:lvlJc w:val="left"/>
      <w:pPr>
        <w:tabs>
          <w:tab w:val="num" w:pos="5040"/>
        </w:tabs>
        <w:ind w:left="5040" w:hanging="360"/>
      </w:pPr>
      <w:rPr>
        <w:rFonts w:cs="Times New Roman"/>
      </w:rPr>
    </w:lvl>
    <w:lvl w:ilvl="7" w:tplc="04060019" w:tentative="1">
      <w:start w:val="1"/>
      <w:numFmt w:val="lowerLetter"/>
      <w:lvlText w:val="%8."/>
      <w:lvlJc w:val="left"/>
      <w:pPr>
        <w:tabs>
          <w:tab w:val="num" w:pos="5760"/>
        </w:tabs>
        <w:ind w:left="5760" w:hanging="360"/>
      </w:pPr>
      <w:rPr>
        <w:rFonts w:cs="Times New Roman"/>
      </w:rPr>
    </w:lvl>
    <w:lvl w:ilvl="8" w:tplc="0406001B" w:tentative="1">
      <w:start w:val="1"/>
      <w:numFmt w:val="lowerRoman"/>
      <w:lvlText w:val="%9."/>
      <w:lvlJc w:val="right"/>
      <w:pPr>
        <w:tabs>
          <w:tab w:val="num" w:pos="6480"/>
        </w:tabs>
        <w:ind w:left="6480" w:hanging="180"/>
      </w:pPr>
      <w:rPr>
        <w:rFonts w:cs="Times New Roman"/>
      </w:rPr>
    </w:lvl>
  </w:abstractNum>
  <w:abstractNum w:abstractNumId="1" w15:restartNumberingAfterBreak="0">
    <w:nsid w:val="27134C60"/>
    <w:multiLevelType w:val="hybridMultilevel"/>
    <w:tmpl w:val="3DFECA2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40A7BAC"/>
    <w:multiLevelType w:val="hybridMultilevel"/>
    <w:tmpl w:val="80C43F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BED336D"/>
    <w:multiLevelType w:val="hybridMultilevel"/>
    <w:tmpl w:val="222C3A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733A4B15"/>
    <w:multiLevelType w:val="hybridMultilevel"/>
    <w:tmpl w:val="C00AC2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D6A2BC7"/>
    <w:multiLevelType w:val="hybridMultilevel"/>
    <w:tmpl w:val="A02088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imal Behaviou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rffp29r5rrtpe0ped5eseyp55sev5dv5e5&quot;&gt;Lena&lt;record-ids&gt;&lt;item&gt;1&lt;/item&gt;&lt;item&gt;2&lt;/item&gt;&lt;item&gt;3&lt;/item&gt;&lt;item&gt;4&lt;/item&gt;&lt;item&gt;5&lt;/item&gt;&lt;item&gt;6&lt;/item&gt;&lt;item&gt;7&lt;/item&gt;&lt;item&gt;8&lt;/item&gt;&lt;item&gt;9&lt;/item&gt;&lt;item&gt;10&lt;/item&gt;&lt;item&gt;11&lt;/item&gt;&lt;item&gt;12&lt;/item&gt;&lt;item&gt;14&lt;/item&gt;&lt;item&gt;16&lt;/item&gt;&lt;item&gt;18&lt;/item&gt;&lt;item&gt;20&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record-ids&gt;&lt;/item&gt;&lt;/Libraries&gt;"/>
  </w:docVars>
  <w:rsids>
    <w:rsidRoot w:val="008F0346"/>
    <w:rsid w:val="00000220"/>
    <w:rsid w:val="000029C4"/>
    <w:rsid w:val="0000613E"/>
    <w:rsid w:val="0001074B"/>
    <w:rsid w:val="00011FD4"/>
    <w:rsid w:val="0001285E"/>
    <w:rsid w:val="000166EC"/>
    <w:rsid w:val="000168FF"/>
    <w:rsid w:val="00017F02"/>
    <w:rsid w:val="00023FCC"/>
    <w:rsid w:val="000252B0"/>
    <w:rsid w:val="0003471F"/>
    <w:rsid w:val="00035524"/>
    <w:rsid w:val="000415F0"/>
    <w:rsid w:val="00042BF9"/>
    <w:rsid w:val="00044756"/>
    <w:rsid w:val="0004489A"/>
    <w:rsid w:val="00047323"/>
    <w:rsid w:val="000535B7"/>
    <w:rsid w:val="00055296"/>
    <w:rsid w:val="00057636"/>
    <w:rsid w:val="000629EE"/>
    <w:rsid w:val="00063C00"/>
    <w:rsid w:val="00071E9B"/>
    <w:rsid w:val="0007261D"/>
    <w:rsid w:val="000752AD"/>
    <w:rsid w:val="00076552"/>
    <w:rsid w:val="000812D1"/>
    <w:rsid w:val="000813A2"/>
    <w:rsid w:val="00085B52"/>
    <w:rsid w:val="0009114C"/>
    <w:rsid w:val="000923FF"/>
    <w:rsid w:val="00094263"/>
    <w:rsid w:val="00094508"/>
    <w:rsid w:val="0009660A"/>
    <w:rsid w:val="00096ADB"/>
    <w:rsid w:val="000A0A87"/>
    <w:rsid w:val="000A0D98"/>
    <w:rsid w:val="000A0F3F"/>
    <w:rsid w:val="000A130C"/>
    <w:rsid w:val="000A393B"/>
    <w:rsid w:val="000A3E53"/>
    <w:rsid w:val="000B35ED"/>
    <w:rsid w:val="000B4E6A"/>
    <w:rsid w:val="000B5715"/>
    <w:rsid w:val="000B6B7A"/>
    <w:rsid w:val="000B7177"/>
    <w:rsid w:val="000C23E8"/>
    <w:rsid w:val="000C5F68"/>
    <w:rsid w:val="000C7AC7"/>
    <w:rsid w:val="000D1220"/>
    <w:rsid w:val="000D1EB3"/>
    <w:rsid w:val="000E0A86"/>
    <w:rsid w:val="000E1498"/>
    <w:rsid w:val="000E3872"/>
    <w:rsid w:val="000E41FD"/>
    <w:rsid w:val="000E528C"/>
    <w:rsid w:val="000E6FC3"/>
    <w:rsid w:val="000F0C95"/>
    <w:rsid w:val="000F3254"/>
    <w:rsid w:val="000F4858"/>
    <w:rsid w:val="00100513"/>
    <w:rsid w:val="00104B4A"/>
    <w:rsid w:val="00104FF0"/>
    <w:rsid w:val="001062D5"/>
    <w:rsid w:val="001076B3"/>
    <w:rsid w:val="00111679"/>
    <w:rsid w:val="00113399"/>
    <w:rsid w:val="001204F9"/>
    <w:rsid w:val="00121550"/>
    <w:rsid w:val="00123133"/>
    <w:rsid w:val="00124EF7"/>
    <w:rsid w:val="00131655"/>
    <w:rsid w:val="00132294"/>
    <w:rsid w:val="00134A59"/>
    <w:rsid w:val="001351BB"/>
    <w:rsid w:val="0013620A"/>
    <w:rsid w:val="001406AB"/>
    <w:rsid w:val="0014167E"/>
    <w:rsid w:val="0014692B"/>
    <w:rsid w:val="00147001"/>
    <w:rsid w:val="0015266D"/>
    <w:rsid w:val="001637DE"/>
    <w:rsid w:val="001652F7"/>
    <w:rsid w:val="001673D4"/>
    <w:rsid w:val="00171E2D"/>
    <w:rsid w:val="00173801"/>
    <w:rsid w:val="00174FCE"/>
    <w:rsid w:val="001762DA"/>
    <w:rsid w:val="00183671"/>
    <w:rsid w:val="0018482B"/>
    <w:rsid w:val="00193FF2"/>
    <w:rsid w:val="00196C84"/>
    <w:rsid w:val="001A1720"/>
    <w:rsid w:val="001A174D"/>
    <w:rsid w:val="001A1E89"/>
    <w:rsid w:val="001A20B4"/>
    <w:rsid w:val="001A28AA"/>
    <w:rsid w:val="001A51B3"/>
    <w:rsid w:val="001B1489"/>
    <w:rsid w:val="001B2120"/>
    <w:rsid w:val="001B6A39"/>
    <w:rsid w:val="001B727A"/>
    <w:rsid w:val="001C0E48"/>
    <w:rsid w:val="001C0FFC"/>
    <w:rsid w:val="001C12D7"/>
    <w:rsid w:val="001C1B0F"/>
    <w:rsid w:val="001D0B09"/>
    <w:rsid w:val="001D3B53"/>
    <w:rsid w:val="001D4C87"/>
    <w:rsid w:val="001E2916"/>
    <w:rsid w:val="001E4470"/>
    <w:rsid w:val="001E5A72"/>
    <w:rsid w:val="001E6FBF"/>
    <w:rsid w:val="001F01A0"/>
    <w:rsid w:val="001F065D"/>
    <w:rsid w:val="001F17C5"/>
    <w:rsid w:val="001F39FC"/>
    <w:rsid w:val="002025AE"/>
    <w:rsid w:val="00207C47"/>
    <w:rsid w:val="002116F2"/>
    <w:rsid w:val="00211B06"/>
    <w:rsid w:val="00220558"/>
    <w:rsid w:val="002218BB"/>
    <w:rsid w:val="00225326"/>
    <w:rsid w:val="00232BAD"/>
    <w:rsid w:val="00233258"/>
    <w:rsid w:val="00242379"/>
    <w:rsid w:val="0024585A"/>
    <w:rsid w:val="00252B15"/>
    <w:rsid w:val="00254E05"/>
    <w:rsid w:val="00255611"/>
    <w:rsid w:val="00256A08"/>
    <w:rsid w:val="00257A93"/>
    <w:rsid w:val="002602F1"/>
    <w:rsid w:val="00265533"/>
    <w:rsid w:val="00267E2F"/>
    <w:rsid w:val="00270A48"/>
    <w:rsid w:val="00271A1A"/>
    <w:rsid w:val="00273AB7"/>
    <w:rsid w:val="002746C3"/>
    <w:rsid w:val="002777DA"/>
    <w:rsid w:val="00281984"/>
    <w:rsid w:val="00282868"/>
    <w:rsid w:val="002A2154"/>
    <w:rsid w:val="002A5F73"/>
    <w:rsid w:val="002A681E"/>
    <w:rsid w:val="002B0E0A"/>
    <w:rsid w:val="002C4AF8"/>
    <w:rsid w:val="002C70B1"/>
    <w:rsid w:val="002D0E04"/>
    <w:rsid w:val="002D3C59"/>
    <w:rsid w:val="002D416B"/>
    <w:rsid w:val="002E20BF"/>
    <w:rsid w:val="002E4D12"/>
    <w:rsid w:val="002F4E30"/>
    <w:rsid w:val="002F7EE8"/>
    <w:rsid w:val="00300DCF"/>
    <w:rsid w:val="00304574"/>
    <w:rsid w:val="00312BD5"/>
    <w:rsid w:val="00313E92"/>
    <w:rsid w:val="003143AB"/>
    <w:rsid w:val="003153F3"/>
    <w:rsid w:val="003207C6"/>
    <w:rsid w:val="0033411D"/>
    <w:rsid w:val="003343F1"/>
    <w:rsid w:val="00342C9F"/>
    <w:rsid w:val="00343437"/>
    <w:rsid w:val="00345EAE"/>
    <w:rsid w:val="00350458"/>
    <w:rsid w:val="0035135B"/>
    <w:rsid w:val="00352C00"/>
    <w:rsid w:val="00353C1D"/>
    <w:rsid w:val="00354C33"/>
    <w:rsid w:val="003564C9"/>
    <w:rsid w:val="00357D0E"/>
    <w:rsid w:val="00357E18"/>
    <w:rsid w:val="00360457"/>
    <w:rsid w:val="00365DFB"/>
    <w:rsid w:val="00366E05"/>
    <w:rsid w:val="00366F38"/>
    <w:rsid w:val="00380161"/>
    <w:rsid w:val="0038509F"/>
    <w:rsid w:val="00385D2D"/>
    <w:rsid w:val="00386D70"/>
    <w:rsid w:val="00390196"/>
    <w:rsid w:val="003903E5"/>
    <w:rsid w:val="0039079E"/>
    <w:rsid w:val="003924CB"/>
    <w:rsid w:val="00393D3D"/>
    <w:rsid w:val="003968C5"/>
    <w:rsid w:val="003A4E03"/>
    <w:rsid w:val="003A5396"/>
    <w:rsid w:val="003A6126"/>
    <w:rsid w:val="003A6973"/>
    <w:rsid w:val="003B0909"/>
    <w:rsid w:val="003B3EE8"/>
    <w:rsid w:val="003B52B1"/>
    <w:rsid w:val="003B6420"/>
    <w:rsid w:val="003C30EC"/>
    <w:rsid w:val="003C4D0E"/>
    <w:rsid w:val="003C6105"/>
    <w:rsid w:val="003D40ED"/>
    <w:rsid w:val="003D59EE"/>
    <w:rsid w:val="003E4F87"/>
    <w:rsid w:val="003E7CD6"/>
    <w:rsid w:val="003F1231"/>
    <w:rsid w:val="003F12AD"/>
    <w:rsid w:val="003F1EFC"/>
    <w:rsid w:val="003F38A1"/>
    <w:rsid w:val="003F6F4A"/>
    <w:rsid w:val="003F7B51"/>
    <w:rsid w:val="00402253"/>
    <w:rsid w:val="00403B58"/>
    <w:rsid w:val="004051E2"/>
    <w:rsid w:val="004065DC"/>
    <w:rsid w:val="004122F7"/>
    <w:rsid w:val="00414C3B"/>
    <w:rsid w:val="00420395"/>
    <w:rsid w:val="0042201E"/>
    <w:rsid w:val="00423059"/>
    <w:rsid w:val="00423BD3"/>
    <w:rsid w:val="004244DF"/>
    <w:rsid w:val="004251A7"/>
    <w:rsid w:val="00425E0E"/>
    <w:rsid w:val="0042611F"/>
    <w:rsid w:val="00426F5F"/>
    <w:rsid w:val="004300F9"/>
    <w:rsid w:val="00431227"/>
    <w:rsid w:val="004313E0"/>
    <w:rsid w:val="0043504A"/>
    <w:rsid w:val="004358A7"/>
    <w:rsid w:val="00436458"/>
    <w:rsid w:val="00440826"/>
    <w:rsid w:val="004421CB"/>
    <w:rsid w:val="00445306"/>
    <w:rsid w:val="00446C63"/>
    <w:rsid w:val="00453A8D"/>
    <w:rsid w:val="00453F48"/>
    <w:rsid w:val="00455D78"/>
    <w:rsid w:val="00456F82"/>
    <w:rsid w:val="0046110B"/>
    <w:rsid w:val="00461217"/>
    <w:rsid w:val="00463EFD"/>
    <w:rsid w:val="00464921"/>
    <w:rsid w:val="0046782E"/>
    <w:rsid w:val="00467B09"/>
    <w:rsid w:val="00467D8A"/>
    <w:rsid w:val="00470087"/>
    <w:rsid w:val="00471B83"/>
    <w:rsid w:val="00475D1D"/>
    <w:rsid w:val="00475F95"/>
    <w:rsid w:val="00476D78"/>
    <w:rsid w:val="004807B4"/>
    <w:rsid w:val="00481B41"/>
    <w:rsid w:val="00481FE9"/>
    <w:rsid w:val="004830AF"/>
    <w:rsid w:val="00491224"/>
    <w:rsid w:val="004A2538"/>
    <w:rsid w:val="004A253F"/>
    <w:rsid w:val="004A3F2A"/>
    <w:rsid w:val="004B3580"/>
    <w:rsid w:val="004B43BD"/>
    <w:rsid w:val="004B4F10"/>
    <w:rsid w:val="004C0030"/>
    <w:rsid w:val="004C27A2"/>
    <w:rsid w:val="004C56F6"/>
    <w:rsid w:val="004D0AB5"/>
    <w:rsid w:val="004D0AE3"/>
    <w:rsid w:val="004D1F4A"/>
    <w:rsid w:val="004D3A67"/>
    <w:rsid w:val="004D3FD2"/>
    <w:rsid w:val="004E1423"/>
    <w:rsid w:val="004E28A3"/>
    <w:rsid w:val="004E2FA2"/>
    <w:rsid w:val="004E727E"/>
    <w:rsid w:val="004F041A"/>
    <w:rsid w:val="004F0ADD"/>
    <w:rsid w:val="004F39AB"/>
    <w:rsid w:val="004F39E2"/>
    <w:rsid w:val="004F5D7A"/>
    <w:rsid w:val="005018E0"/>
    <w:rsid w:val="0050568A"/>
    <w:rsid w:val="00510784"/>
    <w:rsid w:val="00512981"/>
    <w:rsid w:val="00514265"/>
    <w:rsid w:val="00515906"/>
    <w:rsid w:val="00522F2C"/>
    <w:rsid w:val="005230E7"/>
    <w:rsid w:val="00524B34"/>
    <w:rsid w:val="00526A31"/>
    <w:rsid w:val="0053000B"/>
    <w:rsid w:val="00531827"/>
    <w:rsid w:val="00531EE3"/>
    <w:rsid w:val="0053240A"/>
    <w:rsid w:val="005408E4"/>
    <w:rsid w:val="00541448"/>
    <w:rsid w:val="005422DB"/>
    <w:rsid w:val="00542351"/>
    <w:rsid w:val="00542DE1"/>
    <w:rsid w:val="005525CE"/>
    <w:rsid w:val="0055494D"/>
    <w:rsid w:val="0055507F"/>
    <w:rsid w:val="0055509D"/>
    <w:rsid w:val="00556B0F"/>
    <w:rsid w:val="0055744F"/>
    <w:rsid w:val="0055750C"/>
    <w:rsid w:val="00560D0C"/>
    <w:rsid w:val="00561568"/>
    <w:rsid w:val="00563503"/>
    <w:rsid w:val="00577B48"/>
    <w:rsid w:val="00580900"/>
    <w:rsid w:val="00583E79"/>
    <w:rsid w:val="00584D5B"/>
    <w:rsid w:val="00587532"/>
    <w:rsid w:val="0058782A"/>
    <w:rsid w:val="005911F5"/>
    <w:rsid w:val="005935A7"/>
    <w:rsid w:val="00597269"/>
    <w:rsid w:val="005A44CF"/>
    <w:rsid w:val="005A5D9A"/>
    <w:rsid w:val="005A7A73"/>
    <w:rsid w:val="005B02F1"/>
    <w:rsid w:val="005B2E5C"/>
    <w:rsid w:val="005B4212"/>
    <w:rsid w:val="005B51E0"/>
    <w:rsid w:val="005B5563"/>
    <w:rsid w:val="005B5AFA"/>
    <w:rsid w:val="005C0449"/>
    <w:rsid w:val="005C0AB9"/>
    <w:rsid w:val="005C4CF0"/>
    <w:rsid w:val="005C5D56"/>
    <w:rsid w:val="005C67D4"/>
    <w:rsid w:val="005D51FB"/>
    <w:rsid w:val="005D643C"/>
    <w:rsid w:val="005D778C"/>
    <w:rsid w:val="005D796F"/>
    <w:rsid w:val="005E2CBA"/>
    <w:rsid w:val="005E3246"/>
    <w:rsid w:val="005E3F5F"/>
    <w:rsid w:val="005F296F"/>
    <w:rsid w:val="005F520E"/>
    <w:rsid w:val="00601E5D"/>
    <w:rsid w:val="00603E90"/>
    <w:rsid w:val="006105A2"/>
    <w:rsid w:val="00610F1B"/>
    <w:rsid w:val="00612C8F"/>
    <w:rsid w:val="00615309"/>
    <w:rsid w:val="0061531C"/>
    <w:rsid w:val="006167F4"/>
    <w:rsid w:val="00617257"/>
    <w:rsid w:val="00617A1E"/>
    <w:rsid w:val="00621468"/>
    <w:rsid w:val="00624959"/>
    <w:rsid w:val="00630700"/>
    <w:rsid w:val="00630CA5"/>
    <w:rsid w:val="00631984"/>
    <w:rsid w:val="00632824"/>
    <w:rsid w:val="00633778"/>
    <w:rsid w:val="00634112"/>
    <w:rsid w:val="0063465D"/>
    <w:rsid w:val="00634D81"/>
    <w:rsid w:val="006367A5"/>
    <w:rsid w:val="00636B05"/>
    <w:rsid w:val="00641CB6"/>
    <w:rsid w:val="0064344D"/>
    <w:rsid w:val="00653E26"/>
    <w:rsid w:val="00672624"/>
    <w:rsid w:val="0067276D"/>
    <w:rsid w:val="0067458E"/>
    <w:rsid w:val="0067705C"/>
    <w:rsid w:val="00684681"/>
    <w:rsid w:val="006864A3"/>
    <w:rsid w:val="006867DA"/>
    <w:rsid w:val="00686AAF"/>
    <w:rsid w:val="006923F7"/>
    <w:rsid w:val="006925A1"/>
    <w:rsid w:val="00694BCD"/>
    <w:rsid w:val="00697A58"/>
    <w:rsid w:val="00697C90"/>
    <w:rsid w:val="006A09B6"/>
    <w:rsid w:val="006A27F4"/>
    <w:rsid w:val="006A4A88"/>
    <w:rsid w:val="006A54F5"/>
    <w:rsid w:val="006A7271"/>
    <w:rsid w:val="006A7E88"/>
    <w:rsid w:val="006B0427"/>
    <w:rsid w:val="006B2622"/>
    <w:rsid w:val="006B388E"/>
    <w:rsid w:val="006B4ED7"/>
    <w:rsid w:val="006C3B87"/>
    <w:rsid w:val="006D3801"/>
    <w:rsid w:val="006D4071"/>
    <w:rsid w:val="006E5AC9"/>
    <w:rsid w:val="006F0C1A"/>
    <w:rsid w:val="006F13C3"/>
    <w:rsid w:val="006F5E49"/>
    <w:rsid w:val="006F6961"/>
    <w:rsid w:val="006F7230"/>
    <w:rsid w:val="00702FB0"/>
    <w:rsid w:val="00703703"/>
    <w:rsid w:val="007038B5"/>
    <w:rsid w:val="00705968"/>
    <w:rsid w:val="00712694"/>
    <w:rsid w:val="00712C19"/>
    <w:rsid w:val="00715681"/>
    <w:rsid w:val="00722CEA"/>
    <w:rsid w:val="00723734"/>
    <w:rsid w:val="00726931"/>
    <w:rsid w:val="00727F2E"/>
    <w:rsid w:val="007308EB"/>
    <w:rsid w:val="00734051"/>
    <w:rsid w:val="007413E8"/>
    <w:rsid w:val="00742283"/>
    <w:rsid w:val="007472A8"/>
    <w:rsid w:val="00751200"/>
    <w:rsid w:val="00752113"/>
    <w:rsid w:val="007521E4"/>
    <w:rsid w:val="00756B67"/>
    <w:rsid w:val="0076159F"/>
    <w:rsid w:val="0076334E"/>
    <w:rsid w:val="007636C7"/>
    <w:rsid w:val="00763F34"/>
    <w:rsid w:val="00770BA4"/>
    <w:rsid w:val="0077353D"/>
    <w:rsid w:val="00781DEF"/>
    <w:rsid w:val="0078297F"/>
    <w:rsid w:val="0078330F"/>
    <w:rsid w:val="00785E73"/>
    <w:rsid w:val="007861EF"/>
    <w:rsid w:val="007923AC"/>
    <w:rsid w:val="00794090"/>
    <w:rsid w:val="00794800"/>
    <w:rsid w:val="007A0F20"/>
    <w:rsid w:val="007A2277"/>
    <w:rsid w:val="007A39DA"/>
    <w:rsid w:val="007A3EBE"/>
    <w:rsid w:val="007A484E"/>
    <w:rsid w:val="007B0AA6"/>
    <w:rsid w:val="007B1CB4"/>
    <w:rsid w:val="007B28EB"/>
    <w:rsid w:val="007C118D"/>
    <w:rsid w:val="007C377E"/>
    <w:rsid w:val="007C4C4F"/>
    <w:rsid w:val="007C567C"/>
    <w:rsid w:val="007D0BC7"/>
    <w:rsid w:val="007D1142"/>
    <w:rsid w:val="007D220C"/>
    <w:rsid w:val="007D2507"/>
    <w:rsid w:val="007D7332"/>
    <w:rsid w:val="007D738E"/>
    <w:rsid w:val="007D7401"/>
    <w:rsid w:val="007D7630"/>
    <w:rsid w:val="007E236C"/>
    <w:rsid w:val="007E5C73"/>
    <w:rsid w:val="007F097F"/>
    <w:rsid w:val="007F173A"/>
    <w:rsid w:val="007F25DA"/>
    <w:rsid w:val="00802618"/>
    <w:rsid w:val="00804696"/>
    <w:rsid w:val="00805218"/>
    <w:rsid w:val="00812CDC"/>
    <w:rsid w:val="008135F9"/>
    <w:rsid w:val="0081624C"/>
    <w:rsid w:val="00817128"/>
    <w:rsid w:val="00820A0D"/>
    <w:rsid w:val="00823955"/>
    <w:rsid w:val="00823DD0"/>
    <w:rsid w:val="00832424"/>
    <w:rsid w:val="00834262"/>
    <w:rsid w:val="00842148"/>
    <w:rsid w:val="00844A85"/>
    <w:rsid w:val="00845F40"/>
    <w:rsid w:val="008517A4"/>
    <w:rsid w:val="00851EAA"/>
    <w:rsid w:val="00852B74"/>
    <w:rsid w:val="0085342E"/>
    <w:rsid w:val="0085414C"/>
    <w:rsid w:val="008542CD"/>
    <w:rsid w:val="00854E0A"/>
    <w:rsid w:val="008639DB"/>
    <w:rsid w:val="0087580D"/>
    <w:rsid w:val="0087588A"/>
    <w:rsid w:val="00876238"/>
    <w:rsid w:val="0088063A"/>
    <w:rsid w:val="008816CE"/>
    <w:rsid w:val="00882125"/>
    <w:rsid w:val="008832D5"/>
    <w:rsid w:val="0089082C"/>
    <w:rsid w:val="00891D58"/>
    <w:rsid w:val="008927D2"/>
    <w:rsid w:val="008927FD"/>
    <w:rsid w:val="008A0750"/>
    <w:rsid w:val="008A1C9E"/>
    <w:rsid w:val="008B0646"/>
    <w:rsid w:val="008B0676"/>
    <w:rsid w:val="008B07D5"/>
    <w:rsid w:val="008B0883"/>
    <w:rsid w:val="008B3609"/>
    <w:rsid w:val="008B45DB"/>
    <w:rsid w:val="008B5BAF"/>
    <w:rsid w:val="008B70DB"/>
    <w:rsid w:val="008C58DE"/>
    <w:rsid w:val="008D07EA"/>
    <w:rsid w:val="008D0905"/>
    <w:rsid w:val="008D22DE"/>
    <w:rsid w:val="008D2E3E"/>
    <w:rsid w:val="008E33BF"/>
    <w:rsid w:val="008E423E"/>
    <w:rsid w:val="008E7A46"/>
    <w:rsid w:val="008E7C6E"/>
    <w:rsid w:val="008F0346"/>
    <w:rsid w:val="008F0763"/>
    <w:rsid w:val="008F10B8"/>
    <w:rsid w:val="008F2420"/>
    <w:rsid w:val="008F2A33"/>
    <w:rsid w:val="008F2B02"/>
    <w:rsid w:val="008F2FB1"/>
    <w:rsid w:val="008F41DD"/>
    <w:rsid w:val="00902099"/>
    <w:rsid w:val="00904C28"/>
    <w:rsid w:val="00906DFB"/>
    <w:rsid w:val="0090727D"/>
    <w:rsid w:val="009073B6"/>
    <w:rsid w:val="00921549"/>
    <w:rsid w:val="009229FD"/>
    <w:rsid w:val="00922FC9"/>
    <w:rsid w:val="0092312C"/>
    <w:rsid w:val="00924D01"/>
    <w:rsid w:val="00925586"/>
    <w:rsid w:val="00931DC9"/>
    <w:rsid w:val="009327E5"/>
    <w:rsid w:val="00934D54"/>
    <w:rsid w:val="009374B1"/>
    <w:rsid w:val="00942AFB"/>
    <w:rsid w:val="0094311C"/>
    <w:rsid w:val="00943F39"/>
    <w:rsid w:val="00946D30"/>
    <w:rsid w:val="00950935"/>
    <w:rsid w:val="00950AF9"/>
    <w:rsid w:val="00960035"/>
    <w:rsid w:val="00964DBA"/>
    <w:rsid w:val="00965D54"/>
    <w:rsid w:val="00966CB8"/>
    <w:rsid w:val="0097413B"/>
    <w:rsid w:val="00974D18"/>
    <w:rsid w:val="009754E3"/>
    <w:rsid w:val="00976D0F"/>
    <w:rsid w:val="00976F26"/>
    <w:rsid w:val="00977580"/>
    <w:rsid w:val="0097779D"/>
    <w:rsid w:val="0098339B"/>
    <w:rsid w:val="009846F4"/>
    <w:rsid w:val="00990219"/>
    <w:rsid w:val="00991D77"/>
    <w:rsid w:val="00992EAB"/>
    <w:rsid w:val="0099485F"/>
    <w:rsid w:val="009957B9"/>
    <w:rsid w:val="00996864"/>
    <w:rsid w:val="009A197F"/>
    <w:rsid w:val="009A56C1"/>
    <w:rsid w:val="009A6249"/>
    <w:rsid w:val="009B0009"/>
    <w:rsid w:val="009B13BC"/>
    <w:rsid w:val="009B4B31"/>
    <w:rsid w:val="009B5720"/>
    <w:rsid w:val="009C0C43"/>
    <w:rsid w:val="009C1AFD"/>
    <w:rsid w:val="009C2990"/>
    <w:rsid w:val="009C2A28"/>
    <w:rsid w:val="009C518E"/>
    <w:rsid w:val="009D0894"/>
    <w:rsid w:val="009D2EBD"/>
    <w:rsid w:val="009D3F64"/>
    <w:rsid w:val="009D48B0"/>
    <w:rsid w:val="009D5EB9"/>
    <w:rsid w:val="009D642E"/>
    <w:rsid w:val="009E24AF"/>
    <w:rsid w:val="009E26C4"/>
    <w:rsid w:val="009E3286"/>
    <w:rsid w:val="009E7366"/>
    <w:rsid w:val="009E75F9"/>
    <w:rsid w:val="009F018B"/>
    <w:rsid w:val="009F3FDA"/>
    <w:rsid w:val="00A00506"/>
    <w:rsid w:val="00A0404A"/>
    <w:rsid w:val="00A04F50"/>
    <w:rsid w:val="00A068D1"/>
    <w:rsid w:val="00A112BE"/>
    <w:rsid w:val="00A1267D"/>
    <w:rsid w:val="00A12F39"/>
    <w:rsid w:val="00A152F7"/>
    <w:rsid w:val="00A16B89"/>
    <w:rsid w:val="00A17A8E"/>
    <w:rsid w:val="00A22A78"/>
    <w:rsid w:val="00A2481D"/>
    <w:rsid w:val="00A25EBD"/>
    <w:rsid w:val="00A329B9"/>
    <w:rsid w:val="00A34B09"/>
    <w:rsid w:val="00A35ADA"/>
    <w:rsid w:val="00A44312"/>
    <w:rsid w:val="00A460AC"/>
    <w:rsid w:val="00A46A92"/>
    <w:rsid w:val="00A46FC7"/>
    <w:rsid w:val="00A5062F"/>
    <w:rsid w:val="00A5093D"/>
    <w:rsid w:val="00A50D6A"/>
    <w:rsid w:val="00A50F3C"/>
    <w:rsid w:val="00A514C2"/>
    <w:rsid w:val="00A56D14"/>
    <w:rsid w:val="00A60A06"/>
    <w:rsid w:val="00A66A69"/>
    <w:rsid w:val="00A70B7A"/>
    <w:rsid w:val="00A7269C"/>
    <w:rsid w:val="00A732CB"/>
    <w:rsid w:val="00A73BBD"/>
    <w:rsid w:val="00A7534E"/>
    <w:rsid w:val="00A81571"/>
    <w:rsid w:val="00A858A4"/>
    <w:rsid w:val="00A9124A"/>
    <w:rsid w:val="00A93ADA"/>
    <w:rsid w:val="00A95A75"/>
    <w:rsid w:val="00AA106C"/>
    <w:rsid w:val="00AA1554"/>
    <w:rsid w:val="00AA23D0"/>
    <w:rsid w:val="00AA76BF"/>
    <w:rsid w:val="00AC1608"/>
    <w:rsid w:val="00AC186A"/>
    <w:rsid w:val="00AC61ED"/>
    <w:rsid w:val="00AD66B2"/>
    <w:rsid w:val="00AD7D23"/>
    <w:rsid w:val="00AE09DF"/>
    <w:rsid w:val="00AE1882"/>
    <w:rsid w:val="00AE27BD"/>
    <w:rsid w:val="00AF10BC"/>
    <w:rsid w:val="00AF2C98"/>
    <w:rsid w:val="00AF2E02"/>
    <w:rsid w:val="00AF34F1"/>
    <w:rsid w:val="00AF5B60"/>
    <w:rsid w:val="00B00CDF"/>
    <w:rsid w:val="00B01ED9"/>
    <w:rsid w:val="00B03E15"/>
    <w:rsid w:val="00B0561F"/>
    <w:rsid w:val="00B06405"/>
    <w:rsid w:val="00B07F3C"/>
    <w:rsid w:val="00B11273"/>
    <w:rsid w:val="00B112AD"/>
    <w:rsid w:val="00B1401B"/>
    <w:rsid w:val="00B14CBD"/>
    <w:rsid w:val="00B206C5"/>
    <w:rsid w:val="00B21AEA"/>
    <w:rsid w:val="00B25C44"/>
    <w:rsid w:val="00B30208"/>
    <w:rsid w:val="00B3110C"/>
    <w:rsid w:val="00B33DCD"/>
    <w:rsid w:val="00B37C54"/>
    <w:rsid w:val="00B40C63"/>
    <w:rsid w:val="00B41312"/>
    <w:rsid w:val="00B44739"/>
    <w:rsid w:val="00B47EC3"/>
    <w:rsid w:val="00B51378"/>
    <w:rsid w:val="00B56636"/>
    <w:rsid w:val="00B6277E"/>
    <w:rsid w:val="00B63DE8"/>
    <w:rsid w:val="00B66A72"/>
    <w:rsid w:val="00B72D07"/>
    <w:rsid w:val="00B734C2"/>
    <w:rsid w:val="00B8072E"/>
    <w:rsid w:val="00B81383"/>
    <w:rsid w:val="00B8166D"/>
    <w:rsid w:val="00B854B2"/>
    <w:rsid w:val="00B8702F"/>
    <w:rsid w:val="00B93716"/>
    <w:rsid w:val="00B950F6"/>
    <w:rsid w:val="00B956AB"/>
    <w:rsid w:val="00BA1399"/>
    <w:rsid w:val="00BA1E09"/>
    <w:rsid w:val="00BA3901"/>
    <w:rsid w:val="00BA39B6"/>
    <w:rsid w:val="00BA6194"/>
    <w:rsid w:val="00BA7E01"/>
    <w:rsid w:val="00BB140D"/>
    <w:rsid w:val="00BB389B"/>
    <w:rsid w:val="00BB4B87"/>
    <w:rsid w:val="00BC1EA1"/>
    <w:rsid w:val="00BC342C"/>
    <w:rsid w:val="00BC38BE"/>
    <w:rsid w:val="00BC5ED7"/>
    <w:rsid w:val="00BC5FC1"/>
    <w:rsid w:val="00BC6AA5"/>
    <w:rsid w:val="00BD68DE"/>
    <w:rsid w:val="00BD7A93"/>
    <w:rsid w:val="00BE17BD"/>
    <w:rsid w:val="00BE463E"/>
    <w:rsid w:val="00BE5BAF"/>
    <w:rsid w:val="00BF0F77"/>
    <w:rsid w:val="00BF2FB8"/>
    <w:rsid w:val="00BF46D5"/>
    <w:rsid w:val="00BF4E7F"/>
    <w:rsid w:val="00BF54CD"/>
    <w:rsid w:val="00BF5648"/>
    <w:rsid w:val="00BF6184"/>
    <w:rsid w:val="00C03BD0"/>
    <w:rsid w:val="00C05413"/>
    <w:rsid w:val="00C0567E"/>
    <w:rsid w:val="00C06CA8"/>
    <w:rsid w:val="00C076F8"/>
    <w:rsid w:val="00C14E4F"/>
    <w:rsid w:val="00C1745A"/>
    <w:rsid w:val="00C229EC"/>
    <w:rsid w:val="00C26655"/>
    <w:rsid w:val="00C34309"/>
    <w:rsid w:val="00C358B9"/>
    <w:rsid w:val="00C364D8"/>
    <w:rsid w:val="00C46575"/>
    <w:rsid w:val="00C52AAF"/>
    <w:rsid w:val="00C5424F"/>
    <w:rsid w:val="00C54AE6"/>
    <w:rsid w:val="00C62B95"/>
    <w:rsid w:val="00C6398C"/>
    <w:rsid w:val="00C67088"/>
    <w:rsid w:val="00C7131B"/>
    <w:rsid w:val="00C76C79"/>
    <w:rsid w:val="00C76C8F"/>
    <w:rsid w:val="00C83519"/>
    <w:rsid w:val="00C83A24"/>
    <w:rsid w:val="00C86A7E"/>
    <w:rsid w:val="00C9779B"/>
    <w:rsid w:val="00CA139D"/>
    <w:rsid w:val="00CA265E"/>
    <w:rsid w:val="00CA4E3B"/>
    <w:rsid w:val="00CA760B"/>
    <w:rsid w:val="00CA7D8B"/>
    <w:rsid w:val="00CB100D"/>
    <w:rsid w:val="00CB43FB"/>
    <w:rsid w:val="00CC00B3"/>
    <w:rsid w:val="00CC0BE9"/>
    <w:rsid w:val="00CC45AA"/>
    <w:rsid w:val="00CC485A"/>
    <w:rsid w:val="00CC5CD3"/>
    <w:rsid w:val="00CD0A54"/>
    <w:rsid w:val="00CD0AF0"/>
    <w:rsid w:val="00CD559D"/>
    <w:rsid w:val="00CD63AE"/>
    <w:rsid w:val="00CD6E3C"/>
    <w:rsid w:val="00CE1E24"/>
    <w:rsid w:val="00CE6362"/>
    <w:rsid w:val="00CF1B4D"/>
    <w:rsid w:val="00CF33E5"/>
    <w:rsid w:val="00CF654E"/>
    <w:rsid w:val="00D03A2E"/>
    <w:rsid w:val="00D05451"/>
    <w:rsid w:val="00D06250"/>
    <w:rsid w:val="00D10373"/>
    <w:rsid w:val="00D11839"/>
    <w:rsid w:val="00D118E6"/>
    <w:rsid w:val="00D1325C"/>
    <w:rsid w:val="00D13821"/>
    <w:rsid w:val="00D14AB6"/>
    <w:rsid w:val="00D15979"/>
    <w:rsid w:val="00D162DD"/>
    <w:rsid w:val="00D1726C"/>
    <w:rsid w:val="00D25C8E"/>
    <w:rsid w:val="00D32C7A"/>
    <w:rsid w:val="00D33D71"/>
    <w:rsid w:val="00D34964"/>
    <w:rsid w:val="00D3609C"/>
    <w:rsid w:val="00D410B1"/>
    <w:rsid w:val="00D42D08"/>
    <w:rsid w:val="00D46FF1"/>
    <w:rsid w:val="00D504D8"/>
    <w:rsid w:val="00D508AA"/>
    <w:rsid w:val="00D50BE3"/>
    <w:rsid w:val="00D50E23"/>
    <w:rsid w:val="00D5426A"/>
    <w:rsid w:val="00D56B36"/>
    <w:rsid w:val="00D57238"/>
    <w:rsid w:val="00D617B4"/>
    <w:rsid w:val="00D65CCE"/>
    <w:rsid w:val="00D65FBD"/>
    <w:rsid w:val="00D701EF"/>
    <w:rsid w:val="00D76CD8"/>
    <w:rsid w:val="00D8455E"/>
    <w:rsid w:val="00D9050A"/>
    <w:rsid w:val="00D914EA"/>
    <w:rsid w:val="00D91F46"/>
    <w:rsid w:val="00D94CBC"/>
    <w:rsid w:val="00D95BE0"/>
    <w:rsid w:val="00D96194"/>
    <w:rsid w:val="00DA2C0B"/>
    <w:rsid w:val="00DA6075"/>
    <w:rsid w:val="00DA6390"/>
    <w:rsid w:val="00DA69D2"/>
    <w:rsid w:val="00DB23A1"/>
    <w:rsid w:val="00DB3DAC"/>
    <w:rsid w:val="00DB6425"/>
    <w:rsid w:val="00DB6FCF"/>
    <w:rsid w:val="00DD1798"/>
    <w:rsid w:val="00DD1BB6"/>
    <w:rsid w:val="00DD28DB"/>
    <w:rsid w:val="00DD2F10"/>
    <w:rsid w:val="00DD7526"/>
    <w:rsid w:val="00DE4E53"/>
    <w:rsid w:val="00DE5355"/>
    <w:rsid w:val="00DF5052"/>
    <w:rsid w:val="00DF7263"/>
    <w:rsid w:val="00DF79DA"/>
    <w:rsid w:val="00E0031D"/>
    <w:rsid w:val="00E104CA"/>
    <w:rsid w:val="00E12D38"/>
    <w:rsid w:val="00E16448"/>
    <w:rsid w:val="00E16755"/>
    <w:rsid w:val="00E2182B"/>
    <w:rsid w:val="00E242BA"/>
    <w:rsid w:val="00E242F6"/>
    <w:rsid w:val="00E24D9C"/>
    <w:rsid w:val="00E26E87"/>
    <w:rsid w:val="00E27CA1"/>
    <w:rsid w:val="00E3233B"/>
    <w:rsid w:val="00E344DC"/>
    <w:rsid w:val="00E36CDF"/>
    <w:rsid w:val="00E37177"/>
    <w:rsid w:val="00E42183"/>
    <w:rsid w:val="00E4233F"/>
    <w:rsid w:val="00E42500"/>
    <w:rsid w:val="00E44BBF"/>
    <w:rsid w:val="00E45224"/>
    <w:rsid w:val="00E45D88"/>
    <w:rsid w:val="00E47DAB"/>
    <w:rsid w:val="00E5020E"/>
    <w:rsid w:val="00E51615"/>
    <w:rsid w:val="00E52FFF"/>
    <w:rsid w:val="00E53703"/>
    <w:rsid w:val="00E575E9"/>
    <w:rsid w:val="00E625BD"/>
    <w:rsid w:val="00E637B4"/>
    <w:rsid w:val="00E63C26"/>
    <w:rsid w:val="00E6490E"/>
    <w:rsid w:val="00E64F2E"/>
    <w:rsid w:val="00E65152"/>
    <w:rsid w:val="00E6559F"/>
    <w:rsid w:val="00E66D1D"/>
    <w:rsid w:val="00E676AC"/>
    <w:rsid w:val="00E72890"/>
    <w:rsid w:val="00E73192"/>
    <w:rsid w:val="00E75408"/>
    <w:rsid w:val="00E765D0"/>
    <w:rsid w:val="00E8224B"/>
    <w:rsid w:val="00E84FA2"/>
    <w:rsid w:val="00E852EF"/>
    <w:rsid w:val="00E857ED"/>
    <w:rsid w:val="00E85DFD"/>
    <w:rsid w:val="00E872AB"/>
    <w:rsid w:val="00E905BC"/>
    <w:rsid w:val="00E91F51"/>
    <w:rsid w:val="00E92F5D"/>
    <w:rsid w:val="00E9416A"/>
    <w:rsid w:val="00E975CD"/>
    <w:rsid w:val="00EA0B2C"/>
    <w:rsid w:val="00EA60EE"/>
    <w:rsid w:val="00EA6A0E"/>
    <w:rsid w:val="00EA6CEE"/>
    <w:rsid w:val="00EB03B7"/>
    <w:rsid w:val="00EB115B"/>
    <w:rsid w:val="00EB2596"/>
    <w:rsid w:val="00EB584E"/>
    <w:rsid w:val="00EB6703"/>
    <w:rsid w:val="00EC026C"/>
    <w:rsid w:val="00EC5AFC"/>
    <w:rsid w:val="00EC5E18"/>
    <w:rsid w:val="00EC70EE"/>
    <w:rsid w:val="00EC791D"/>
    <w:rsid w:val="00ED0546"/>
    <w:rsid w:val="00ED0B5E"/>
    <w:rsid w:val="00ED1372"/>
    <w:rsid w:val="00ED1AFF"/>
    <w:rsid w:val="00ED66A3"/>
    <w:rsid w:val="00ED7D81"/>
    <w:rsid w:val="00EE246D"/>
    <w:rsid w:val="00EE5700"/>
    <w:rsid w:val="00EF0675"/>
    <w:rsid w:val="00EF0ABE"/>
    <w:rsid w:val="00EF22C4"/>
    <w:rsid w:val="00EF2483"/>
    <w:rsid w:val="00EF597B"/>
    <w:rsid w:val="00EF6A4C"/>
    <w:rsid w:val="00EF7438"/>
    <w:rsid w:val="00F00EAC"/>
    <w:rsid w:val="00F0401F"/>
    <w:rsid w:val="00F06362"/>
    <w:rsid w:val="00F108B0"/>
    <w:rsid w:val="00F16C22"/>
    <w:rsid w:val="00F1751C"/>
    <w:rsid w:val="00F20035"/>
    <w:rsid w:val="00F204C2"/>
    <w:rsid w:val="00F2175A"/>
    <w:rsid w:val="00F23407"/>
    <w:rsid w:val="00F24E2D"/>
    <w:rsid w:val="00F343AB"/>
    <w:rsid w:val="00F35D30"/>
    <w:rsid w:val="00F3712D"/>
    <w:rsid w:val="00F40B30"/>
    <w:rsid w:val="00F41555"/>
    <w:rsid w:val="00F42BB7"/>
    <w:rsid w:val="00F5149C"/>
    <w:rsid w:val="00F54C5C"/>
    <w:rsid w:val="00F558F9"/>
    <w:rsid w:val="00F573A9"/>
    <w:rsid w:val="00F6302F"/>
    <w:rsid w:val="00F636E0"/>
    <w:rsid w:val="00F70ACC"/>
    <w:rsid w:val="00F7342F"/>
    <w:rsid w:val="00F76D85"/>
    <w:rsid w:val="00F81E41"/>
    <w:rsid w:val="00F8559A"/>
    <w:rsid w:val="00F85982"/>
    <w:rsid w:val="00F87516"/>
    <w:rsid w:val="00F90687"/>
    <w:rsid w:val="00F93F9C"/>
    <w:rsid w:val="00F94992"/>
    <w:rsid w:val="00F9533E"/>
    <w:rsid w:val="00FA5B6D"/>
    <w:rsid w:val="00FA6D38"/>
    <w:rsid w:val="00FA78A1"/>
    <w:rsid w:val="00FA7998"/>
    <w:rsid w:val="00FB612C"/>
    <w:rsid w:val="00FB6DEF"/>
    <w:rsid w:val="00FC1E3F"/>
    <w:rsid w:val="00FC2A01"/>
    <w:rsid w:val="00FC46E4"/>
    <w:rsid w:val="00FC788F"/>
    <w:rsid w:val="00FD11AA"/>
    <w:rsid w:val="00FD1D76"/>
    <w:rsid w:val="00FD2929"/>
    <w:rsid w:val="00FD6F6A"/>
    <w:rsid w:val="00FD6F6E"/>
    <w:rsid w:val="00FE13AD"/>
    <w:rsid w:val="00FE2D90"/>
    <w:rsid w:val="00FF0F5B"/>
    <w:rsid w:val="00FF1780"/>
    <w:rsid w:val="00FF1A7E"/>
    <w:rsid w:val="00FF611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98767D"/>
  <w15:docId w15:val="{B8C8F9B4-641C-4ED5-BB84-C984E11AEF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7AC7"/>
    <w:pPr>
      <w:spacing w:line="360" w:lineRule="auto"/>
    </w:pPr>
    <w:rPr>
      <w:rFonts w:ascii="Times New Roman" w:hAnsi="Times New Roman"/>
      <w:sz w:val="20"/>
    </w:rPr>
  </w:style>
  <w:style w:type="paragraph" w:styleId="Heading1">
    <w:name w:val="heading 1"/>
    <w:basedOn w:val="Normal"/>
    <w:next w:val="Normal"/>
    <w:link w:val="Heading1Char"/>
    <w:uiPriority w:val="9"/>
    <w:qFormat/>
    <w:rsid w:val="000C7AC7"/>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044756"/>
    <w:pPr>
      <w:keepNext/>
      <w:keepLines/>
      <w:spacing w:before="40" w:after="0"/>
      <w:outlineLvl w:val="1"/>
    </w:pPr>
    <w:rPr>
      <w:rFonts w:eastAsiaTheme="majorEastAsia" w:cstheme="majorBidi"/>
      <w:color w:val="000000" w:themeColor="text1"/>
      <w:sz w:val="28"/>
      <w:szCs w:val="26"/>
    </w:rPr>
  </w:style>
  <w:style w:type="paragraph" w:styleId="Heading3">
    <w:name w:val="heading 3"/>
    <w:basedOn w:val="Normal"/>
    <w:next w:val="Normal"/>
    <w:link w:val="Heading3Char"/>
    <w:uiPriority w:val="9"/>
    <w:unhideWhenUsed/>
    <w:qFormat/>
    <w:rsid w:val="00044756"/>
    <w:pPr>
      <w:keepNext/>
      <w:keepLines/>
      <w:spacing w:before="40" w:after="0"/>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C26655"/>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F0346"/>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8F0346"/>
    <w:rPr>
      <w:rFonts w:ascii="Calibri" w:hAnsi="Calibri" w:cs="Calibri"/>
      <w:noProof/>
      <w:lang w:val="en-US"/>
    </w:rPr>
  </w:style>
  <w:style w:type="paragraph" w:customStyle="1" w:styleId="EndNoteBibliography">
    <w:name w:val="EndNote Bibliography"/>
    <w:basedOn w:val="Normal"/>
    <w:link w:val="EndNoteBibliographyChar"/>
    <w:rsid w:val="008F0346"/>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8F0346"/>
    <w:rPr>
      <w:rFonts w:ascii="Calibri" w:hAnsi="Calibri" w:cs="Calibri"/>
      <w:noProof/>
      <w:lang w:val="en-US"/>
    </w:rPr>
  </w:style>
  <w:style w:type="character" w:styleId="CommentReference">
    <w:name w:val="annotation reference"/>
    <w:basedOn w:val="DefaultParagraphFont"/>
    <w:uiPriority w:val="99"/>
    <w:semiHidden/>
    <w:unhideWhenUsed/>
    <w:rsid w:val="00542351"/>
    <w:rPr>
      <w:sz w:val="16"/>
      <w:szCs w:val="16"/>
    </w:rPr>
  </w:style>
  <w:style w:type="paragraph" w:styleId="CommentText">
    <w:name w:val="annotation text"/>
    <w:basedOn w:val="Normal"/>
    <w:link w:val="CommentTextChar"/>
    <w:uiPriority w:val="99"/>
    <w:unhideWhenUsed/>
    <w:rsid w:val="00542351"/>
    <w:pPr>
      <w:spacing w:line="240" w:lineRule="auto"/>
    </w:pPr>
    <w:rPr>
      <w:szCs w:val="20"/>
    </w:rPr>
  </w:style>
  <w:style w:type="character" w:customStyle="1" w:styleId="CommentTextChar">
    <w:name w:val="Comment Text Char"/>
    <w:basedOn w:val="DefaultParagraphFont"/>
    <w:link w:val="CommentText"/>
    <w:uiPriority w:val="99"/>
    <w:rsid w:val="00542351"/>
    <w:rPr>
      <w:sz w:val="20"/>
      <w:szCs w:val="20"/>
    </w:rPr>
  </w:style>
  <w:style w:type="paragraph" w:styleId="CommentSubject">
    <w:name w:val="annotation subject"/>
    <w:basedOn w:val="CommentText"/>
    <w:next w:val="CommentText"/>
    <w:link w:val="CommentSubjectChar"/>
    <w:uiPriority w:val="99"/>
    <w:semiHidden/>
    <w:unhideWhenUsed/>
    <w:rsid w:val="00542351"/>
    <w:rPr>
      <w:b/>
      <w:bCs/>
    </w:rPr>
  </w:style>
  <w:style w:type="character" w:customStyle="1" w:styleId="CommentSubjectChar">
    <w:name w:val="Comment Subject Char"/>
    <w:basedOn w:val="CommentTextChar"/>
    <w:link w:val="CommentSubject"/>
    <w:uiPriority w:val="99"/>
    <w:semiHidden/>
    <w:rsid w:val="00542351"/>
    <w:rPr>
      <w:b/>
      <w:bCs/>
      <w:sz w:val="20"/>
      <w:szCs w:val="20"/>
    </w:rPr>
  </w:style>
  <w:style w:type="paragraph" w:styleId="BalloonText">
    <w:name w:val="Balloon Text"/>
    <w:basedOn w:val="Normal"/>
    <w:link w:val="BalloonTextChar"/>
    <w:uiPriority w:val="99"/>
    <w:semiHidden/>
    <w:unhideWhenUsed/>
    <w:rsid w:val="005423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2351"/>
    <w:rPr>
      <w:rFonts w:ascii="Segoe UI" w:hAnsi="Segoe UI" w:cs="Segoe UI"/>
      <w:sz w:val="18"/>
      <w:szCs w:val="18"/>
    </w:rPr>
  </w:style>
  <w:style w:type="character" w:customStyle="1" w:styleId="Heading1Char">
    <w:name w:val="Heading 1 Char"/>
    <w:basedOn w:val="DefaultParagraphFont"/>
    <w:link w:val="Heading1"/>
    <w:uiPriority w:val="9"/>
    <w:rsid w:val="000C7AC7"/>
    <w:rPr>
      <w:rFonts w:ascii="Times New Roman" w:eastAsiaTheme="majorEastAsia" w:hAnsi="Times New Roman" w:cstheme="majorBidi"/>
      <w:sz w:val="32"/>
      <w:szCs w:val="32"/>
    </w:rPr>
  </w:style>
  <w:style w:type="character" w:styleId="LineNumber">
    <w:name w:val="line number"/>
    <w:basedOn w:val="DefaultParagraphFont"/>
    <w:uiPriority w:val="99"/>
    <w:semiHidden/>
    <w:unhideWhenUsed/>
    <w:rsid w:val="000629EE"/>
  </w:style>
  <w:style w:type="paragraph" w:styleId="Header">
    <w:name w:val="header"/>
    <w:basedOn w:val="Normal"/>
    <w:link w:val="HeaderChar"/>
    <w:uiPriority w:val="99"/>
    <w:unhideWhenUsed/>
    <w:rsid w:val="000629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29EE"/>
  </w:style>
  <w:style w:type="paragraph" w:styleId="Footer">
    <w:name w:val="footer"/>
    <w:basedOn w:val="Normal"/>
    <w:link w:val="FooterChar"/>
    <w:uiPriority w:val="99"/>
    <w:unhideWhenUsed/>
    <w:rsid w:val="000629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29EE"/>
  </w:style>
  <w:style w:type="paragraph" w:styleId="ListParagraph">
    <w:name w:val="List Paragraph"/>
    <w:basedOn w:val="Normal"/>
    <w:uiPriority w:val="34"/>
    <w:qFormat/>
    <w:rsid w:val="000629EE"/>
    <w:pPr>
      <w:ind w:left="720"/>
      <w:contextualSpacing/>
    </w:pPr>
  </w:style>
  <w:style w:type="character" w:styleId="Hyperlink">
    <w:name w:val="Hyperlink"/>
    <w:basedOn w:val="DefaultParagraphFont"/>
    <w:uiPriority w:val="99"/>
    <w:unhideWhenUsed/>
    <w:rsid w:val="007521E4"/>
    <w:rPr>
      <w:color w:val="0563C1" w:themeColor="hyperlink"/>
      <w:u w:val="single"/>
    </w:rPr>
  </w:style>
  <w:style w:type="character" w:customStyle="1" w:styleId="Heading2Char">
    <w:name w:val="Heading 2 Char"/>
    <w:basedOn w:val="DefaultParagraphFont"/>
    <w:link w:val="Heading2"/>
    <w:uiPriority w:val="9"/>
    <w:rsid w:val="00044756"/>
    <w:rPr>
      <w:rFonts w:eastAsiaTheme="majorEastAsia" w:cstheme="majorBidi"/>
      <w:color w:val="000000" w:themeColor="text1"/>
      <w:sz w:val="28"/>
      <w:szCs w:val="26"/>
    </w:rPr>
  </w:style>
  <w:style w:type="character" w:customStyle="1" w:styleId="Heading3Char">
    <w:name w:val="Heading 3 Char"/>
    <w:basedOn w:val="DefaultParagraphFont"/>
    <w:link w:val="Heading3"/>
    <w:uiPriority w:val="9"/>
    <w:rsid w:val="00044756"/>
    <w:rPr>
      <w:rFonts w:eastAsiaTheme="majorEastAsia" w:cstheme="majorBidi"/>
      <w:b/>
      <w:color w:val="000000" w:themeColor="text1"/>
      <w:sz w:val="24"/>
      <w:szCs w:val="24"/>
    </w:rPr>
  </w:style>
  <w:style w:type="character" w:customStyle="1" w:styleId="Heading4Char">
    <w:name w:val="Heading 4 Char"/>
    <w:basedOn w:val="DefaultParagraphFont"/>
    <w:link w:val="Heading4"/>
    <w:uiPriority w:val="9"/>
    <w:rsid w:val="00C26655"/>
    <w:rPr>
      <w:rFonts w:eastAsiaTheme="majorEastAsia" w:cstheme="majorBidi"/>
      <w:i/>
      <w:iCs/>
    </w:rPr>
  </w:style>
  <w:style w:type="character" w:styleId="FollowedHyperlink">
    <w:name w:val="FollowedHyperlink"/>
    <w:basedOn w:val="DefaultParagraphFont"/>
    <w:uiPriority w:val="99"/>
    <w:semiHidden/>
    <w:unhideWhenUsed/>
    <w:rsid w:val="001B727A"/>
    <w:rPr>
      <w:color w:val="954F72" w:themeColor="followedHyperlink"/>
      <w:u w:val="single"/>
    </w:rPr>
  </w:style>
  <w:style w:type="table" w:styleId="TableGrid">
    <w:name w:val="Table Grid"/>
    <w:basedOn w:val="TableNormal"/>
    <w:uiPriority w:val="59"/>
    <w:rsid w:val="00E73192"/>
    <w:pPr>
      <w:spacing w:after="0" w:line="240" w:lineRule="auto"/>
    </w:pPr>
    <w:rPr>
      <w:rFonts w:eastAsiaTheme="minorEastAsia"/>
      <w:sz w:val="24"/>
      <w:szCs w:val="24"/>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14265"/>
    <w:pPr>
      <w:spacing w:after="0" w:line="240" w:lineRule="auto"/>
    </w:pPr>
  </w:style>
  <w:style w:type="character" w:customStyle="1" w:styleId="bold">
    <w:name w:val="bold"/>
    <w:basedOn w:val="DefaultParagraphFont"/>
    <w:rsid w:val="004350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3045336">
      <w:bodyDiv w:val="1"/>
      <w:marLeft w:val="0"/>
      <w:marRight w:val="0"/>
      <w:marTop w:val="0"/>
      <w:marBottom w:val="0"/>
      <w:divBdr>
        <w:top w:val="none" w:sz="0" w:space="0" w:color="auto"/>
        <w:left w:val="none" w:sz="0" w:space="0" w:color="auto"/>
        <w:bottom w:val="none" w:sz="0" w:space="0" w:color="auto"/>
        <w:right w:val="none" w:sz="0" w:space="0" w:color="auto"/>
      </w:divBdr>
    </w:div>
    <w:div w:id="824975565">
      <w:bodyDiv w:val="1"/>
      <w:marLeft w:val="0"/>
      <w:marRight w:val="0"/>
      <w:marTop w:val="0"/>
      <w:marBottom w:val="0"/>
      <w:divBdr>
        <w:top w:val="none" w:sz="0" w:space="0" w:color="auto"/>
        <w:left w:val="none" w:sz="0" w:space="0" w:color="auto"/>
        <w:bottom w:val="none" w:sz="0" w:space="0" w:color="auto"/>
        <w:right w:val="none" w:sz="0" w:space="0" w:color="auto"/>
      </w:divBdr>
    </w:div>
    <w:div w:id="856163658">
      <w:bodyDiv w:val="1"/>
      <w:marLeft w:val="0"/>
      <w:marRight w:val="0"/>
      <w:marTop w:val="0"/>
      <w:marBottom w:val="0"/>
      <w:divBdr>
        <w:top w:val="none" w:sz="0" w:space="0" w:color="auto"/>
        <w:left w:val="none" w:sz="0" w:space="0" w:color="auto"/>
        <w:bottom w:val="none" w:sz="0" w:space="0" w:color="auto"/>
        <w:right w:val="none" w:sz="0" w:space="0" w:color="auto"/>
      </w:divBdr>
    </w:div>
    <w:div w:id="1583755420">
      <w:bodyDiv w:val="1"/>
      <w:marLeft w:val="0"/>
      <w:marRight w:val="0"/>
      <w:marTop w:val="0"/>
      <w:marBottom w:val="0"/>
      <w:divBdr>
        <w:top w:val="none" w:sz="0" w:space="0" w:color="auto"/>
        <w:left w:val="none" w:sz="0" w:space="0" w:color="auto"/>
        <w:bottom w:val="none" w:sz="0" w:space="0" w:color="auto"/>
        <w:right w:val="none" w:sz="0" w:space="0" w:color="auto"/>
      </w:divBdr>
    </w:div>
    <w:div w:id="1665814020">
      <w:bodyDiv w:val="1"/>
      <w:marLeft w:val="0"/>
      <w:marRight w:val="0"/>
      <w:marTop w:val="0"/>
      <w:marBottom w:val="0"/>
      <w:divBdr>
        <w:top w:val="none" w:sz="0" w:space="0" w:color="auto"/>
        <w:left w:val="none" w:sz="0" w:space="0" w:color="auto"/>
        <w:bottom w:val="none" w:sz="0" w:space="0" w:color="auto"/>
        <w:right w:val="none" w:sz="0" w:space="0" w:color="auto"/>
      </w:divBdr>
    </w:div>
    <w:div w:id="1815293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na.grinsted@rhul.ac.uk" TargetMode="External"/><Relationship Id="rId13" Type="http://schemas.openxmlformats.org/officeDocument/2006/relationships/image" Target="media/image2.png"/><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hyperlink" Target="https://CRAN.R-project.org/package=nlme" TargetMode="Externa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2-0341-161X"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6/09/relationships/commentsIds" Target="commentsIds.xml"/><Relationship Id="rId10" Type="http://schemas.openxmlformats.org/officeDocument/2006/relationships/hyperlink" Target="https://orcid.org/0000-0001-5521-5269" TargetMode="External"/><Relationship Id="rId19" Type="http://schemas.openxmlformats.org/officeDocument/2006/relationships/hyperlink" Target="http://wsc.nmbe.ch" TargetMode="External"/><Relationship Id="rId4" Type="http://schemas.openxmlformats.org/officeDocument/2006/relationships/settings" Target="settings.xml"/><Relationship Id="rId9" Type="http://schemas.openxmlformats.org/officeDocument/2006/relationships/hyperlink" Target="https://orcid.org/0000-0003-3904-3721"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54E6D-0518-490C-A53D-828F14AC9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824</Words>
  <Characters>95901</Characters>
  <Application>Microsoft Office Word</Application>
  <DocSecurity>0</DocSecurity>
  <Lines>799</Lines>
  <Paragraphs>22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RHUL</Company>
  <LinksUpToDate>false</LinksUpToDate>
  <CharactersWithSpaces>112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nsted, Lena</dc:creator>
  <cp:keywords/>
  <dc:description/>
  <cp:lastModifiedBy>Revan, Jade</cp:lastModifiedBy>
  <cp:revision>3</cp:revision>
  <dcterms:created xsi:type="dcterms:W3CDTF">2020-01-28T14:13:00Z</dcterms:created>
  <dcterms:modified xsi:type="dcterms:W3CDTF">2020-01-28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no-doi-no-issue</vt:lpwstr>
  </property>
  <property fmtid="{D5CDD505-2E9C-101B-9397-08002B2CF9AE}" pid="7" name="Mendeley Recent Style Name 2_1">
    <vt:lpwstr>American Psychological Association 6th edition (no DOIs, no issue numbers)</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volution</vt:lpwstr>
  </property>
  <property fmtid="{D5CDD505-2E9C-101B-9397-08002B2CF9AE}" pid="15" name="Mendeley Recent Style Name 6_1">
    <vt:lpwstr>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lecular-biology-and-evolution</vt:lpwstr>
  </property>
  <property fmtid="{D5CDD505-2E9C-101B-9397-08002B2CF9AE}" pid="19" name="Mendeley Recent Style Name 8_1">
    <vt:lpwstr>Molecular Biology and Evolution</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ies>
</file>